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1.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2.xml" ContentType="application/vnd.openxmlformats-officedocument.drawingml.chart+xml"/>
  <Override PartName="/word/charts/colors20.xml" ContentType="application/vnd.ms-office.chartcolorstyle+xml"/>
  <Override PartName="/word/charts/style2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255742"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255742"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E03BEB" w:rsidRPr="00E4727A" w:rsidRDefault="00E03BEB">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E03BEB" w:rsidRPr="00E4727A" w:rsidRDefault="00E03BEB">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rPr>
        <mc:AlternateContent>
          <mc:Choice Requires="wps">
            <w:drawing>
              <wp:anchor distT="0" distB="0" distL="114300" distR="114300" simplePos="0" relativeHeight="251622400" behindDoc="1" locked="0" layoutInCell="1" allowOverlap="1" wp14:anchorId="5279BB82" wp14:editId="17F4CEA7">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75214D9"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rPr>
        <w:lastRenderedPageBreak/>
        <mc:AlternateContent>
          <mc:Choice Requires="wps">
            <w:drawing>
              <wp:anchor distT="0" distB="0" distL="114300" distR="114300" simplePos="0" relativeHeight="251707392" behindDoc="0" locked="0" layoutInCell="1" allowOverlap="1" wp14:anchorId="6A53B7B9" wp14:editId="25A8A2BA">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76942"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rPr>
        <mc:AlternateContent>
          <mc:Choice Requires="wps">
            <w:drawing>
              <wp:anchor distT="0" distB="0" distL="114300" distR="114300" simplePos="0" relativeHeight="251705344" behindDoc="0" locked="0" layoutInCell="1" allowOverlap="1" wp14:anchorId="531D20E4" wp14:editId="51778D0A">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B4D0"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77777777" w:rsidR="00E709ED" w:rsidRPr="00CE3E17" w:rsidRDefault="00A63F15" w:rsidP="00A63F15">
      <w:pPr>
        <w:pStyle w:val="TitleUnindexed"/>
        <w:rPr>
          <w:lang w:val="en-US"/>
        </w:rPr>
      </w:pPr>
      <w:r w:rsidRPr="00526965">
        <w:rPr>
          <w:highlight w:val="yellow"/>
          <w:lang w:val="en-US"/>
        </w:rPr>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255742" w14:paraId="3DF426EC" w14:textId="77777777"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726A9FCE">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lev"/>
                <w:b/>
                <w:color w:val="0C0555" w:themeColor="accent1"/>
              </w:rPr>
            </w:pPr>
            <w:r w:rsidRPr="00CE3E17">
              <w:rPr>
                <w:rStyle w:val="lev"/>
                <w:b/>
                <w:color w:val="0C0555" w:themeColor="accent1"/>
              </w:rPr>
              <w:t>Benoit Serot</w:t>
            </w:r>
          </w:p>
          <w:p w14:paraId="574C313D" w14:textId="28E2B512" w:rsidR="007460AB" w:rsidRPr="007460AB" w:rsidRDefault="007460AB" w:rsidP="00504472">
            <w:pPr>
              <w:spacing w:line="276" w:lineRule="auto"/>
              <w:jc w:val="left"/>
              <w:rPr>
                <w:rStyle w:val="lev"/>
                <w:b/>
                <w:color w:val="0C0555" w:themeColor="accent1"/>
                <w:sz w:val="18"/>
              </w:rPr>
            </w:pPr>
            <w:r>
              <w:rPr>
                <w:rStyle w:val="lev"/>
                <w:b/>
                <w:color w:val="0C0555" w:themeColor="accent1"/>
                <w:sz w:val="18"/>
              </w:rPr>
              <w:t xml:space="preserve">Product </w:t>
            </w:r>
            <w:r w:rsidR="00255742">
              <w:rPr>
                <w:rStyle w:val="lev"/>
                <w:b/>
                <w:color w:val="0C0555" w:themeColor="accent1"/>
                <w:sz w:val="18"/>
              </w:rPr>
              <w:t>Description</w:t>
            </w:r>
          </w:p>
          <w:p w14:paraId="70EC8D43" w14:textId="374F735E" w:rsidR="00E709ED" w:rsidRPr="00CE3E17" w:rsidRDefault="00AD4EFD" w:rsidP="00504472">
            <w:pPr>
              <w:spacing w:line="276" w:lineRule="auto"/>
              <w:rPr>
                <w:rStyle w:val="lev"/>
                <w:b/>
                <w:color w:val="0C0555" w:themeColor="accent1"/>
              </w:rPr>
            </w:pPr>
            <w:r>
              <w:rPr>
                <w:b w:val="0"/>
              </w:rPr>
              <w:t>Currently in his first year of Master of Science in the Industrial Engineering Department of Tsinghua University, Benoit Serot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255742" w14:paraId="12AEE1C1" w14:textId="77777777" w:rsidTr="00063A33">
        <w:trPr>
          <w:trHeight w:val="567"/>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255742"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7F81A69B">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lev"/>
                <w:color w:val="0C0555" w:themeColor="accent1"/>
                <w:sz w:val="22"/>
              </w:rPr>
            </w:pPr>
            <w:r w:rsidRPr="00CE3E17">
              <w:rPr>
                <w:rStyle w:val="lev"/>
                <w:color w:val="0C0555" w:themeColor="accent1"/>
                <w:sz w:val="22"/>
              </w:rPr>
              <w:t>Pongsathorn</w:t>
            </w:r>
            <w:r w:rsidRPr="00CE3E17">
              <w:rPr>
                <w:rStyle w:val="lev"/>
                <w:color w:val="0C0555" w:themeColor="accent1"/>
              </w:rPr>
              <w:t xml:space="preserve"> </w:t>
            </w:r>
            <w:r w:rsidRPr="00CE3E17">
              <w:rPr>
                <w:rStyle w:val="lev"/>
                <w:color w:val="0C0555" w:themeColor="accent1"/>
                <w:sz w:val="22"/>
              </w:rPr>
              <w:t>Tiranun</w:t>
            </w:r>
          </w:p>
          <w:p w14:paraId="71DB791A" w14:textId="0BC1D315" w:rsidR="007460AB" w:rsidRPr="007460AB" w:rsidRDefault="007460AB" w:rsidP="00504472">
            <w:pPr>
              <w:spacing w:line="276" w:lineRule="auto"/>
              <w:rPr>
                <w:rStyle w:val="lev"/>
                <w:color w:val="0C0555" w:themeColor="accent1"/>
                <w:sz w:val="18"/>
              </w:rPr>
            </w:pPr>
            <w:r w:rsidRPr="007460AB">
              <w:rPr>
                <w:rStyle w:val="lev"/>
                <w:color w:val="0C0555" w:themeColor="accent1"/>
                <w:sz w:val="18"/>
              </w:rPr>
              <w:t>Market Perspective</w:t>
            </w:r>
          </w:p>
          <w:p w14:paraId="2A3518BA" w14:textId="77777777" w:rsidR="00E709ED" w:rsidRPr="00CE3E17" w:rsidRDefault="00FA6A9F" w:rsidP="00FA6A9F">
            <w:r w:rsidRPr="00CE3E17">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255742" w14:paraId="3EB4EBFA" w14:textId="77777777" w:rsidTr="00063A33">
        <w:trPr>
          <w:trHeight w:val="567"/>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lev"/>
                <w:color w:val="0C0555" w:themeColor="accent1"/>
              </w:rPr>
            </w:pPr>
          </w:p>
        </w:tc>
      </w:tr>
      <w:tr w:rsidR="00E709ED" w:rsidRPr="00255742"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2BE1836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lev"/>
                <w:color w:val="0C0555" w:themeColor="accent1"/>
                <w:sz w:val="22"/>
              </w:rPr>
            </w:pPr>
            <w:r w:rsidRPr="00CE3E17">
              <w:rPr>
                <w:rStyle w:val="lev"/>
                <w:color w:val="0C0555" w:themeColor="accent1"/>
                <w:sz w:val="22"/>
              </w:rPr>
              <w:t>Konstantin Neumann</w:t>
            </w:r>
          </w:p>
          <w:p w14:paraId="25CB9131" w14:textId="120B6026" w:rsidR="007460AB" w:rsidRPr="007460AB" w:rsidRDefault="007460AB" w:rsidP="00504472">
            <w:pPr>
              <w:spacing w:line="276" w:lineRule="auto"/>
              <w:rPr>
                <w:rStyle w:val="lev"/>
                <w:color w:val="0C0555" w:themeColor="accent1"/>
                <w:sz w:val="18"/>
              </w:rPr>
            </w:pPr>
            <w:r w:rsidRPr="007460AB">
              <w:rPr>
                <w:rStyle w:val="lev"/>
                <w:color w:val="0C0555" w:themeColor="accent1"/>
                <w:sz w:val="18"/>
              </w:rPr>
              <w:t>Introduction, Law and Governmental Regulations</w:t>
            </w:r>
          </w:p>
          <w:p w14:paraId="364F2F92" w14:textId="0FDB4360" w:rsidR="00E709ED" w:rsidRPr="00CE3E17" w:rsidRDefault="00063A33" w:rsidP="003546CD">
            <w:r w:rsidRPr="00CE3E17">
              <w:rPr>
                <w:sz w:val="22"/>
              </w:rPr>
              <w:t>Konstantin</w:t>
            </w:r>
            <w:r w:rsidR="003546CD">
              <w:rPr>
                <w:sz w:val="22"/>
              </w:rPr>
              <w:t xml:space="preserve"> Neumann</w:t>
            </w:r>
            <w:r w:rsidRPr="00CE3E17">
              <w:rPr>
                <w:sz w:val="22"/>
              </w:rPr>
              <w:t xml:space="preserve"> is taking part in a one year exchange program at Tsinghua University. After finishing his B. Eng. he started his M. Sc. in Industrial Engineering at TU Darmstadt in Germany</w:t>
            </w:r>
            <w:r w:rsidR="003546CD">
              <w:rPr>
                <w:sz w:val="22"/>
              </w:rPr>
              <w:t>.</w:t>
            </w:r>
          </w:p>
        </w:tc>
      </w:tr>
      <w:tr w:rsidR="00E709ED" w:rsidRPr="00255742" w14:paraId="4CCF9385" w14:textId="77777777" w:rsidTr="00063A33">
        <w:trPr>
          <w:trHeight w:val="567"/>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lev"/>
                <w:color w:val="0C0555" w:themeColor="accent1"/>
              </w:rPr>
            </w:pPr>
          </w:p>
        </w:tc>
      </w:tr>
      <w:tr w:rsidR="00063A33" w:rsidRPr="00255742"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lev"/>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28C242F1" w14:textId="77777777" w:rsidR="00E709ED" w:rsidRPr="00CE3E17" w:rsidRDefault="00E709ED" w:rsidP="00E709ED">
      <w:pPr>
        <w:rPr>
          <w:lang w:val="en-US"/>
        </w:rPr>
      </w:pPr>
    </w:p>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5727F5E3" w14:textId="77777777" w:rsidR="00DA4767" w:rsidRDefault="00204115">
          <w:pPr>
            <w:pStyle w:val="TM1"/>
            <w:rPr>
              <w:b w:val="0"/>
              <w:smallCaps w:val="0"/>
              <w:noProof/>
              <w:color w:val="auto"/>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809896" w:history="1">
            <w:r w:rsidR="00DA4767" w:rsidRPr="00F96BA4">
              <w:rPr>
                <w:rStyle w:val="Lienhypertexte"/>
                <w:noProof/>
                <w:lang w:val="en-US"/>
              </w:rPr>
              <w:t>1.</w:t>
            </w:r>
            <w:r w:rsidR="00DA4767">
              <w:rPr>
                <w:b w:val="0"/>
                <w:smallCaps w:val="0"/>
                <w:noProof/>
                <w:color w:val="auto"/>
              </w:rPr>
              <w:tab/>
            </w:r>
            <w:r w:rsidR="00DA4767" w:rsidRPr="00F96BA4">
              <w:rPr>
                <w:rStyle w:val="Lienhypertexte"/>
                <w:noProof/>
                <w:lang w:val="en-US"/>
              </w:rPr>
              <w:t>Introduction</w:t>
            </w:r>
            <w:r w:rsidR="00DA4767">
              <w:rPr>
                <w:noProof/>
                <w:webHidden/>
              </w:rPr>
              <w:tab/>
            </w:r>
            <w:r w:rsidR="00DA4767">
              <w:rPr>
                <w:noProof/>
                <w:webHidden/>
              </w:rPr>
              <w:fldChar w:fldCharType="begin"/>
            </w:r>
            <w:r w:rsidR="00DA4767">
              <w:rPr>
                <w:noProof/>
                <w:webHidden/>
              </w:rPr>
              <w:instrText xml:space="preserve"> PAGEREF _Toc421809896 \h </w:instrText>
            </w:r>
            <w:r w:rsidR="00DA4767">
              <w:rPr>
                <w:noProof/>
                <w:webHidden/>
              </w:rPr>
            </w:r>
            <w:r w:rsidR="00DA4767">
              <w:rPr>
                <w:noProof/>
                <w:webHidden/>
              </w:rPr>
              <w:fldChar w:fldCharType="separate"/>
            </w:r>
            <w:r w:rsidR="00DA4767">
              <w:rPr>
                <w:noProof/>
                <w:webHidden/>
              </w:rPr>
              <w:t>4</w:t>
            </w:r>
            <w:r w:rsidR="00DA4767">
              <w:rPr>
                <w:noProof/>
                <w:webHidden/>
              </w:rPr>
              <w:fldChar w:fldCharType="end"/>
            </w:r>
          </w:hyperlink>
        </w:p>
        <w:p w14:paraId="3310F363" w14:textId="77777777" w:rsidR="00DA4767" w:rsidRDefault="00176D32">
          <w:pPr>
            <w:pStyle w:val="TM2"/>
            <w:rPr>
              <w:noProof/>
            </w:rPr>
          </w:pPr>
          <w:hyperlink w:anchor="_Toc421809897" w:history="1">
            <w:r w:rsidR="00DA4767" w:rsidRPr="00F96BA4">
              <w:rPr>
                <w:rStyle w:val="Lienhypertexte"/>
                <w:noProof/>
                <w:lang w:val="en-US"/>
              </w:rPr>
              <w:t>1.1</w:t>
            </w:r>
            <w:r w:rsidR="00DA4767">
              <w:rPr>
                <w:noProof/>
              </w:rPr>
              <w:tab/>
            </w:r>
            <w:r w:rsidR="00DA4767" w:rsidRPr="00F96BA4">
              <w:rPr>
                <w:rStyle w:val="Lienhypertexte"/>
                <w:noProof/>
                <w:lang w:val="en-US"/>
              </w:rPr>
              <w:t>Intentions</w:t>
            </w:r>
            <w:r w:rsidR="00DA4767">
              <w:rPr>
                <w:noProof/>
                <w:webHidden/>
              </w:rPr>
              <w:tab/>
            </w:r>
            <w:r w:rsidR="00DA4767">
              <w:rPr>
                <w:noProof/>
                <w:webHidden/>
              </w:rPr>
              <w:fldChar w:fldCharType="begin"/>
            </w:r>
            <w:r w:rsidR="00DA4767">
              <w:rPr>
                <w:noProof/>
                <w:webHidden/>
              </w:rPr>
              <w:instrText xml:space="preserve"> PAGEREF _Toc421809897 \h </w:instrText>
            </w:r>
            <w:r w:rsidR="00DA4767">
              <w:rPr>
                <w:noProof/>
                <w:webHidden/>
              </w:rPr>
            </w:r>
            <w:r w:rsidR="00DA4767">
              <w:rPr>
                <w:noProof/>
                <w:webHidden/>
              </w:rPr>
              <w:fldChar w:fldCharType="separate"/>
            </w:r>
            <w:r w:rsidR="00DA4767">
              <w:rPr>
                <w:noProof/>
                <w:webHidden/>
              </w:rPr>
              <w:t>4</w:t>
            </w:r>
            <w:r w:rsidR="00DA4767">
              <w:rPr>
                <w:noProof/>
                <w:webHidden/>
              </w:rPr>
              <w:fldChar w:fldCharType="end"/>
            </w:r>
          </w:hyperlink>
        </w:p>
        <w:p w14:paraId="2C55E25A" w14:textId="77777777" w:rsidR="00DA4767" w:rsidRDefault="00176D32">
          <w:pPr>
            <w:pStyle w:val="TM2"/>
            <w:rPr>
              <w:noProof/>
            </w:rPr>
          </w:pPr>
          <w:hyperlink w:anchor="_Toc421809898" w:history="1">
            <w:r w:rsidR="00DA4767" w:rsidRPr="00F96BA4">
              <w:rPr>
                <w:rStyle w:val="Lienhypertexte"/>
                <w:noProof/>
                <w:lang w:val="en-US"/>
              </w:rPr>
              <w:t>1.2</w:t>
            </w:r>
            <w:r w:rsidR="00DA4767">
              <w:rPr>
                <w:noProof/>
              </w:rPr>
              <w:tab/>
            </w:r>
            <w:r w:rsidR="00DA4767" w:rsidRPr="00F96BA4">
              <w:rPr>
                <w:rStyle w:val="Lienhypertexte"/>
                <w:noProof/>
                <w:lang w:val="en-US"/>
              </w:rPr>
              <w:t>History of Fuel Cells</w:t>
            </w:r>
            <w:r w:rsidR="00DA4767">
              <w:rPr>
                <w:noProof/>
                <w:webHidden/>
              </w:rPr>
              <w:tab/>
            </w:r>
            <w:r w:rsidR="00DA4767">
              <w:rPr>
                <w:noProof/>
                <w:webHidden/>
              </w:rPr>
              <w:fldChar w:fldCharType="begin"/>
            </w:r>
            <w:r w:rsidR="00DA4767">
              <w:rPr>
                <w:noProof/>
                <w:webHidden/>
              </w:rPr>
              <w:instrText xml:space="preserve"> PAGEREF _Toc421809898 \h </w:instrText>
            </w:r>
            <w:r w:rsidR="00DA4767">
              <w:rPr>
                <w:noProof/>
                <w:webHidden/>
              </w:rPr>
            </w:r>
            <w:r w:rsidR="00DA4767">
              <w:rPr>
                <w:noProof/>
                <w:webHidden/>
              </w:rPr>
              <w:fldChar w:fldCharType="separate"/>
            </w:r>
            <w:r w:rsidR="00DA4767">
              <w:rPr>
                <w:noProof/>
                <w:webHidden/>
              </w:rPr>
              <w:t>6</w:t>
            </w:r>
            <w:r w:rsidR="00DA4767">
              <w:rPr>
                <w:noProof/>
                <w:webHidden/>
              </w:rPr>
              <w:fldChar w:fldCharType="end"/>
            </w:r>
          </w:hyperlink>
        </w:p>
        <w:p w14:paraId="75D951D0" w14:textId="77777777" w:rsidR="00DA4767" w:rsidRDefault="00176D32">
          <w:pPr>
            <w:pStyle w:val="TM2"/>
            <w:rPr>
              <w:noProof/>
            </w:rPr>
          </w:pPr>
          <w:hyperlink w:anchor="_Toc421809899" w:history="1">
            <w:r w:rsidR="00DA4767" w:rsidRPr="00F96BA4">
              <w:rPr>
                <w:rStyle w:val="Lienhypertexte"/>
                <w:noProof/>
                <w:lang w:val="en-US"/>
              </w:rPr>
              <w:t>1.3</w:t>
            </w:r>
            <w:r w:rsidR="00DA4767">
              <w:rPr>
                <w:noProof/>
              </w:rPr>
              <w:tab/>
            </w:r>
            <w:r w:rsidR="00DA4767" w:rsidRPr="00F96BA4">
              <w:rPr>
                <w:rStyle w:val="Lienhypertexte"/>
                <w:noProof/>
                <w:lang w:val="en-US"/>
              </w:rPr>
              <w:t>Fuel Cell as an alternative?</w:t>
            </w:r>
            <w:r w:rsidR="00DA4767">
              <w:rPr>
                <w:noProof/>
                <w:webHidden/>
              </w:rPr>
              <w:tab/>
            </w:r>
            <w:r w:rsidR="00DA4767">
              <w:rPr>
                <w:noProof/>
                <w:webHidden/>
              </w:rPr>
              <w:fldChar w:fldCharType="begin"/>
            </w:r>
            <w:r w:rsidR="00DA4767">
              <w:rPr>
                <w:noProof/>
                <w:webHidden/>
              </w:rPr>
              <w:instrText xml:space="preserve"> PAGEREF _Toc421809899 \h </w:instrText>
            </w:r>
            <w:r w:rsidR="00DA4767">
              <w:rPr>
                <w:noProof/>
                <w:webHidden/>
              </w:rPr>
            </w:r>
            <w:r w:rsidR="00DA4767">
              <w:rPr>
                <w:noProof/>
                <w:webHidden/>
              </w:rPr>
              <w:fldChar w:fldCharType="separate"/>
            </w:r>
            <w:r w:rsidR="00DA4767">
              <w:rPr>
                <w:noProof/>
                <w:webHidden/>
              </w:rPr>
              <w:t>7</w:t>
            </w:r>
            <w:r w:rsidR="00DA4767">
              <w:rPr>
                <w:noProof/>
                <w:webHidden/>
              </w:rPr>
              <w:fldChar w:fldCharType="end"/>
            </w:r>
          </w:hyperlink>
        </w:p>
        <w:p w14:paraId="2D247E77" w14:textId="77777777" w:rsidR="00DA4767" w:rsidRDefault="00176D32">
          <w:pPr>
            <w:pStyle w:val="TM2"/>
            <w:rPr>
              <w:noProof/>
            </w:rPr>
          </w:pPr>
          <w:hyperlink w:anchor="_Toc421809900" w:history="1">
            <w:r w:rsidR="00DA4767" w:rsidRPr="00F96BA4">
              <w:rPr>
                <w:rStyle w:val="Lienhypertexte"/>
                <w:noProof/>
                <w:lang w:val="en-US"/>
              </w:rPr>
              <w:t>1.4</w:t>
            </w:r>
            <w:r w:rsidR="00DA4767">
              <w:rPr>
                <w:noProof/>
              </w:rPr>
              <w:tab/>
            </w:r>
            <w:r w:rsidR="00DA4767" w:rsidRPr="00F96BA4">
              <w:rPr>
                <w:rStyle w:val="Lienhypertexte"/>
                <w:noProof/>
                <w:lang w:val="en-US"/>
              </w:rPr>
              <w:t>Quick industry overview</w:t>
            </w:r>
            <w:r w:rsidR="00DA4767">
              <w:rPr>
                <w:noProof/>
                <w:webHidden/>
              </w:rPr>
              <w:tab/>
            </w:r>
            <w:r w:rsidR="00DA4767">
              <w:rPr>
                <w:noProof/>
                <w:webHidden/>
              </w:rPr>
              <w:fldChar w:fldCharType="begin"/>
            </w:r>
            <w:r w:rsidR="00DA4767">
              <w:rPr>
                <w:noProof/>
                <w:webHidden/>
              </w:rPr>
              <w:instrText xml:space="preserve"> PAGEREF _Toc421809900 \h </w:instrText>
            </w:r>
            <w:r w:rsidR="00DA4767">
              <w:rPr>
                <w:noProof/>
                <w:webHidden/>
              </w:rPr>
            </w:r>
            <w:r w:rsidR="00DA4767">
              <w:rPr>
                <w:noProof/>
                <w:webHidden/>
              </w:rPr>
              <w:fldChar w:fldCharType="separate"/>
            </w:r>
            <w:r w:rsidR="00DA4767">
              <w:rPr>
                <w:noProof/>
                <w:webHidden/>
              </w:rPr>
              <w:t>7</w:t>
            </w:r>
            <w:r w:rsidR="00DA4767">
              <w:rPr>
                <w:noProof/>
                <w:webHidden/>
              </w:rPr>
              <w:fldChar w:fldCharType="end"/>
            </w:r>
          </w:hyperlink>
        </w:p>
        <w:p w14:paraId="6C147644" w14:textId="77777777" w:rsidR="00DA4767" w:rsidRDefault="00176D32">
          <w:pPr>
            <w:pStyle w:val="TM1"/>
            <w:rPr>
              <w:b w:val="0"/>
              <w:smallCaps w:val="0"/>
              <w:noProof/>
              <w:color w:val="auto"/>
            </w:rPr>
          </w:pPr>
          <w:hyperlink w:anchor="_Toc421809901" w:history="1">
            <w:r w:rsidR="00DA4767" w:rsidRPr="00F96BA4">
              <w:rPr>
                <w:rStyle w:val="Lienhypertexte"/>
                <w:noProof/>
                <w:lang w:val="en-US"/>
              </w:rPr>
              <w:t>2.</w:t>
            </w:r>
            <w:r w:rsidR="00DA4767">
              <w:rPr>
                <w:b w:val="0"/>
                <w:smallCaps w:val="0"/>
                <w:noProof/>
                <w:color w:val="auto"/>
              </w:rPr>
              <w:tab/>
            </w:r>
            <w:r w:rsidR="00DA4767" w:rsidRPr="00F96BA4">
              <w:rPr>
                <w:rStyle w:val="Lienhypertexte"/>
                <w:noProof/>
                <w:lang w:val="en-US"/>
              </w:rPr>
              <w:t>Product Description</w:t>
            </w:r>
            <w:r w:rsidR="00DA4767">
              <w:rPr>
                <w:noProof/>
                <w:webHidden/>
              </w:rPr>
              <w:tab/>
            </w:r>
            <w:r w:rsidR="00DA4767">
              <w:rPr>
                <w:noProof/>
                <w:webHidden/>
              </w:rPr>
              <w:fldChar w:fldCharType="begin"/>
            </w:r>
            <w:r w:rsidR="00DA4767">
              <w:rPr>
                <w:noProof/>
                <w:webHidden/>
              </w:rPr>
              <w:instrText xml:space="preserve"> PAGEREF _Toc421809901 \h </w:instrText>
            </w:r>
            <w:r w:rsidR="00DA4767">
              <w:rPr>
                <w:noProof/>
                <w:webHidden/>
              </w:rPr>
            </w:r>
            <w:r w:rsidR="00DA4767">
              <w:rPr>
                <w:noProof/>
                <w:webHidden/>
              </w:rPr>
              <w:fldChar w:fldCharType="separate"/>
            </w:r>
            <w:r w:rsidR="00DA4767">
              <w:rPr>
                <w:noProof/>
                <w:webHidden/>
              </w:rPr>
              <w:t>8</w:t>
            </w:r>
            <w:r w:rsidR="00DA4767">
              <w:rPr>
                <w:noProof/>
                <w:webHidden/>
              </w:rPr>
              <w:fldChar w:fldCharType="end"/>
            </w:r>
          </w:hyperlink>
        </w:p>
        <w:p w14:paraId="680A0324" w14:textId="77777777" w:rsidR="00DA4767" w:rsidRDefault="00176D32">
          <w:pPr>
            <w:pStyle w:val="TM2"/>
            <w:rPr>
              <w:noProof/>
            </w:rPr>
          </w:pPr>
          <w:hyperlink w:anchor="_Toc421809902" w:history="1">
            <w:r w:rsidR="00DA4767" w:rsidRPr="00F96BA4">
              <w:rPr>
                <w:rStyle w:val="Lienhypertexte"/>
                <w:noProof/>
                <w:lang w:val="en-US"/>
              </w:rPr>
              <w:t>2.1</w:t>
            </w:r>
            <w:r w:rsidR="00DA4767">
              <w:rPr>
                <w:noProof/>
              </w:rPr>
              <w:tab/>
            </w:r>
            <w:r w:rsidR="00DA4767" w:rsidRPr="00F96BA4">
              <w:rPr>
                <w:rStyle w:val="Lienhypertexte"/>
                <w:noProof/>
                <w:lang w:val="en-US"/>
              </w:rPr>
              <w:t>Introduction</w:t>
            </w:r>
            <w:r w:rsidR="00DA4767">
              <w:rPr>
                <w:noProof/>
                <w:webHidden/>
              </w:rPr>
              <w:tab/>
            </w:r>
            <w:r w:rsidR="00DA4767">
              <w:rPr>
                <w:noProof/>
                <w:webHidden/>
              </w:rPr>
              <w:fldChar w:fldCharType="begin"/>
            </w:r>
            <w:r w:rsidR="00DA4767">
              <w:rPr>
                <w:noProof/>
                <w:webHidden/>
              </w:rPr>
              <w:instrText xml:space="preserve"> PAGEREF _Toc421809902 \h </w:instrText>
            </w:r>
            <w:r w:rsidR="00DA4767">
              <w:rPr>
                <w:noProof/>
                <w:webHidden/>
              </w:rPr>
            </w:r>
            <w:r w:rsidR="00DA4767">
              <w:rPr>
                <w:noProof/>
                <w:webHidden/>
              </w:rPr>
              <w:fldChar w:fldCharType="separate"/>
            </w:r>
            <w:r w:rsidR="00DA4767">
              <w:rPr>
                <w:noProof/>
                <w:webHidden/>
              </w:rPr>
              <w:t>8</w:t>
            </w:r>
            <w:r w:rsidR="00DA4767">
              <w:rPr>
                <w:noProof/>
                <w:webHidden/>
              </w:rPr>
              <w:fldChar w:fldCharType="end"/>
            </w:r>
          </w:hyperlink>
        </w:p>
        <w:p w14:paraId="63276068" w14:textId="77777777" w:rsidR="00DA4767" w:rsidRDefault="00176D32">
          <w:pPr>
            <w:pStyle w:val="TM2"/>
            <w:rPr>
              <w:noProof/>
            </w:rPr>
          </w:pPr>
          <w:hyperlink w:anchor="_Toc421809903" w:history="1">
            <w:r w:rsidR="00DA4767" w:rsidRPr="00F96BA4">
              <w:rPr>
                <w:rStyle w:val="Lienhypertexte"/>
                <w:noProof/>
                <w:lang w:val="en-US"/>
              </w:rPr>
              <w:t>2.2</w:t>
            </w:r>
            <w:r w:rsidR="00DA4767">
              <w:rPr>
                <w:noProof/>
              </w:rPr>
              <w:tab/>
            </w:r>
            <w:r w:rsidR="00DA4767" w:rsidRPr="00F96BA4">
              <w:rPr>
                <w:rStyle w:val="Lienhypertexte"/>
                <w:noProof/>
                <w:lang w:val="en-US"/>
              </w:rPr>
              <w:t>Technologies</w:t>
            </w:r>
            <w:r w:rsidR="00DA4767">
              <w:rPr>
                <w:noProof/>
                <w:webHidden/>
              </w:rPr>
              <w:tab/>
            </w:r>
            <w:r w:rsidR="00DA4767">
              <w:rPr>
                <w:noProof/>
                <w:webHidden/>
              </w:rPr>
              <w:fldChar w:fldCharType="begin"/>
            </w:r>
            <w:r w:rsidR="00DA4767">
              <w:rPr>
                <w:noProof/>
                <w:webHidden/>
              </w:rPr>
              <w:instrText xml:space="preserve"> PAGEREF _Toc421809903 \h </w:instrText>
            </w:r>
            <w:r w:rsidR="00DA4767">
              <w:rPr>
                <w:noProof/>
                <w:webHidden/>
              </w:rPr>
            </w:r>
            <w:r w:rsidR="00DA4767">
              <w:rPr>
                <w:noProof/>
                <w:webHidden/>
              </w:rPr>
              <w:fldChar w:fldCharType="separate"/>
            </w:r>
            <w:r w:rsidR="00DA4767">
              <w:rPr>
                <w:noProof/>
                <w:webHidden/>
              </w:rPr>
              <w:t>9</w:t>
            </w:r>
            <w:r w:rsidR="00DA4767">
              <w:rPr>
                <w:noProof/>
                <w:webHidden/>
              </w:rPr>
              <w:fldChar w:fldCharType="end"/>
            </w:r>
          </w:hyperlink>
        </w:p>
        <w:p w14:paraId="78AA57EF" w14:textId="77777777" w:rsidR="00DA4767" w:rsidRDefault="00176D32">
          <w:pPr>
            <w:pStyle w:val="TM2"/>
            <w:rPr>
              <w:noProof/>
            </w:rPr>
          </w:pPr>
          <w:hyperlink w:anchor="_Toc421809904" w:history="1">
            <w:r w:rsidR="00DA4767" w:rsidRPr="00F96BA4">
              <w:rPr>
                <w:rStyle w:val="Lienhypertexte"/>
                <w:noProof/>
                <w:lang w:val="en-US"/>
              </w:rPr>
              <w:t>2.3</w:t>
            </w:r>
            <w:r w:rsidR="00DA4767">
              <w:rPr>
                <w:noProof/>
              </w:rPr>
              <w:tab/>
            </w:r>
            <w:r w:rsidR="00DA4767" w:rsidRPr="00F96BA4">
              <w:rPr>
                <w:rStyle w:val="Lienhypertexte"/>
                <w:noProof/>
                <w:lang w:val="en-US"/>
              </w:rPr>
              <w:t>Applications</w:t>
            </w:r>
            <w:r w:rsidR="00DA4767">
              <w:rPr>
                <w:noProof/>
                <w:webHidden/>
              </w:rPr>
              <w:tab/>
            </w:r>
            <w:r w:rsidR="00DA4767">
              <w:rPr>
                <w:noProof/>
                <w:webHidden/>
              </w:rPr>
              <w:fldChar w:fldCharType="begin"/>
            </w:r>
            <w:r w:rsidR="00DA4767">
              <w:rPr>
                <w:noProof/>
                <w:webHidden/>
              </w:rPr>
              <w:instrText xml:space="preserve"> PAGEREF _Toc421809904 \h </w:instrText>
            </w:r>
            <w:r w:rsidR="00DA4767">
              <w:rPr>
                <w:noProof/>
                <w:webHidden/>
              </w:rPr>
            </w:r>
            <w:r w:rsidR="00DA4767">
              <w:rPr>
                <w:noProof/>
                <w:webHidden/>
              </w:rPr>
              <w:fldChar w:fldCharType="separate"/>
            </w:r>
            <w:r w:rsidR="00DA4767">
              <w:rPr>
                <w:noProof/>
                <w:webHidden/>
              </w:rPr>
              <w:t>14</w:t>
            </w:r>
            <w:r w:rsidR="00DA4767">
              <w:rPr>
                <w:noProof/>
                <w:webHidden/>
              </w:rPr>
              <w:fldChar w:fldCharType="end"/>
            </w:r>
          </w:hyperlink>
        </w:p>
        <w:p w14:paraId="39FC6A14" w14:textId="77777777" w:rsidR="00DA4767" w:rsidRDefault="00176D32">
          <w:pPr>
            <w:pStyle w:val="TM2"/>
            <w:rPr>
              <w:noProof/>
            </w:rPr>
          </w:pPr>
          <w:hyperlink w:anchor="_Toc421809905" w:history="1">
            <w:r w:rsidR="00DA4767" w:rsidRPr="00F96BA4">
              <w:rPr>
                <w:rStyle w:val="Lienhypertexte"/>
                <w:noProof/>
                <w:lang w:val="en-US"/>
              </w:rPr>
              <w:t>2.4</w:t>
            </w:r>
            <w:r w:rsidR="00DA4767">
              <w:rPr>
                <w:noProof/>
              </w:rPr>
              <w:tab/>
            </w:r>
            <w:r w:rsidR="00DA4767" w:rsidRPr="00F96BA4">
              <w:rPr>
                <w:rStyle w:val="Lienhypertexte"/>
                <w:noProof/>
                <w:lang w:val="en-US"/>
              </w:rPr>
              <w:t>Infrastructure</w:t>
            </w:r>
            <w:r w:rsidR="00DA4767">
              <w:rPr>
                <w:noProof/>
                <w:webHidden/>
              </w:rPr>
              <w:tab/>
            </w:r>
            <w:r w:rsidR="00DA4767">
              <w:rPr>
                <w:noProof/>
                <w:webHidden/>
              </w:rPr>
              <w:fldChar w:fldCharType="begin"/>
            </w:r>
            <w:r w:rsidR="00DA4767">
              <w:rPr>
                <w:noProof/>
                <w:webHidden/>
              </w:rPr>
              <w:instrText xml:space="preserve"> PAGEREF _Toc421809905 \h </w:instrText>
            </w:r>
            <w:r w:rsidR="00DA4767">
              <w:rPr>
                <w:noProof/>
                <w:webHidden/>
              </w:rPr>
            </w:r>
            <w:r w:rsidR="00DA4767">
              <w:rPr>
                <w:noProof/>
                <w:webHidden/>
              </w:rPr>
              <w:fldChar w:fldCharType="separate"/>
            </w:r>
            <w:r w:rsidR="00DA4767">
              <w:rPr>
                <w:noProof/>
                <w:webHidden/>
              </w:rPr>
              <w:t>18</w:t>
            </w:r>
            <w:r w:rsidR="00DA4767">
              <w:rPr>
                <w:noProof/>
                <w:webHidden/>
              </w:rPr>
              <w:fldChar w:fldCharType="end"/>
            </w:r>
          </w:hyperlink>
        </w:p>
        <w:p w14:paraId="237E5DA7" w14:textId="77777777" w:rsidR="00DA4767" w:rsidRDefault="00176D32">
          <w:pPr>
            <w:pStyle w:val="TM1"/>
            <w:rPr>
              <w:b w:val="0"/>
              <w:smallCaps w:val="0"/>
              <w:noProof/>
              <w:color w:val="auto"/>
            </w:rPr>
          </w:pPr>
          <w:hyperlink w:anchor="_Toc421809906" w:history="1">
            <w:r w:rsidR="00DA4767" w:rsidRPr="00F96BA4">
              <w:rPr>
                <w:rStyle w:val="Lienhypertexte"/>
                <w:noProof/>
                <w:lang w:val="en-US"/>
              </w:rPr>
              <w:t>3.</w:t>
            </w:r>
            <w:r w:rsidR="00DA4767">
              <w:rPr>
                <w:b w:val="0"/>
                <w:smallCaps w:val="0"/>
                <w:noProof/>
                <w:color w:val="auto"/>
              </w:rPr>
              <w:tab/>
            </w:r>
            <w:r w:rsidR="00DA4767" w:rsidRPr="00F96BA4">
              <w:rPr>
                <w:rStyle w:val="Lienhypertexte"/>
                <w:noProof/>
                <w:lang w:val="en-US"/>
              </w:rPr>
              <w:t>Market Perspective</w:t>
            </w:r>
            <w:r w:rsidR="00DA4767">
              <w:rPr>
                <w:noProof/>
                <w:webHidden/>
              </w:rPr>
              <w:tab/>
            </w:r>
            <w:r w:rsidR="00DA4767">
              <w:rPr>
                <w:noProof/>
                <w:webHidden/>
              </w:rPr>
              <w:fldChar w:fldCharType="begin"/>
            </w:r>
            <w:r w:rsidR="00DA4767">
              <w:rPr>
                <w:noProof/>
                <w:webHidden/>
              </w:rPr>
              <w:instrText xml:space="preserve"> PAGEREF _Toc421809906 \h </w:instrText>
            </w:r>
            <w:r w:rsidR="00DA4767">
              <w:rPr>
                <w:noProof/>
                <w:webHidden/>
              </w:rPr>
            </w:r>
            <w:r w:rsidR="00DA4767">
              <w:rPr>
                <w:noProof/>
                <w:webHidden/>
              </w:rPr>
              <w:fldChar w:fldCharType="separate"/>
            </w:r>
            <w:r w:rsidR="00DA4767">
              <w:rPr>
                <w:noProof/>
                <w:webHidden/>
              </w:rPr>
              <w:t>22</w:t>
            </w:r>
            <w:r w:rsidR="00DA4767">
              <w:rPr>
                <w:noProof/>
                <w:webHidden/>
              </w:rPr>
              <w:fldChar w:fldCharType="end"/>
            </w:r>
          </w:hyperlink>
        </w:p>
        <w:p w14:paraId="41DBA815" w14:textId="77777777" w:rsidR="00DA4767" w:rsidRDefault="00176D32">
          <w:pPr>
            <w:pStyle w:val="TM2"/>
            <w:rPr>
              <w:noProof/>
            </w:rPr>
          </w:pPr>
          <w:hyperlink w:anchor="_Toc421809907" w:history="1">
            <w:r w:rsidR="00DA4767" w:rsidRPr="00F96BA4">
              <w:rPr>
                <w:rStyle w:val="Lienhypertexte"/>
                <w:noProof/>
                <w:lang w:val="en-US"/>
              </w:rPr>
              <w:t>3.1</w:t>
            </w:r>
            <w:r w:rsidR="00DA4767">
              <w:rPr>
                <w:noProof/>
              </w:rPr>
              <w:tab/>
            </w:r>
            <w:r w:rsidR="00DA4767" w:rsidRPr="00F96BA4">
              <w:rPr>
                <w:rStyle w:val="Lienhypertexte"/>
                <w:noProof/>
                <w:lang w:val="en-US"/>
              </w:rPr>
              <w:t>Introduction</w:t>
            </w:r>
            <w:r w:rsidR="00DA4767">
              <w:rPr>
                <w:noProof/>
                <w:webHidden/>
              </w:rPr>
              <w:tab/>
            </w:r>
            <w:r w:rsidR="00DA4767">
              <w:rPr>
                <w:noProof/>
                <w:webHidden/>
              </w:rPr>
              <w:fldChar w:fldCharType="begin"/>
            </w:r>
            <w:r w:rsidR="00DA4767">
              <w:rPr>
                <w:noProof/>
                <w:webHidden/>
              </w:rPr>
              <w:instrText xml:space="preserve"> PAGEREF _Toc421809907 \h </w:instrText>
            </w:r>
            <w:r w:rsidR="00DA4767">
              <w:rPr>
                <w:noProof/>
                <w:webHidden/>
              </w:rPr>
            </w:r>
            <w:r w:rsidR="00DA4767">
              <w:rPr>
                <w:noProof/>
                <w:webHidden/>
              </w:rPr>
              <w:fldChar w:fldCharType="separate"/>
            </w:r>
            <w:r w:rsidR="00DA4767">
              <w:rPr>
                <w:noProof/>
                <w:webHidden/>
              </w:rPr>
              <w:t>22</w:t>
            </w:r>
            <w:r w:rsidR="00DA4767">
              <w:rPr>
                <w:noProof/>
                <w:webHidden/>
              </w:rPr>
              <w:fldChar w:fldCharType="end"/>
            </w:r>
          </w:hyperlink>
        </w:p>
        <w:p w14:paraId="22CC145C" w14:textId="77777777" w:rsidR="00DA4767" w:rsidRDefault="00176D32">
          <w:pPr>
            <w:pStyle w:val="TM2"/>
            <w:rPr>
              <w:noProof/>
            </w:rPr>
          </w:pPr>
          <w:hyperlink w:anchor="_Toc421809908" w:history="1">
            <w:r w:rsidR="00DA4767" w:rsidRPr="00F96BA4">
              <w:rPr>
                <w:rStyle w:val="Lienhypertexte"/>
                <w:noProof/>
                <w:lang w:val="en-US"/>
              </w:rPr>
              <w:t>3.2</w:t>
            </w:r>
            <w:r w:rsidR="00DA4767">
              <w:rPr>
                <w:noProof/>
              </w:rPr>
              <w:tab/>
            </w:r>
            <w:r w:rsidR="00DA4767" w:rsidRPr="00F96BA4">
              <w:rPr>
                <w:rStyle w:val="Lienhypertexte"/>
                <w:noProof/>
                <w:lang w:val="en-US"/>
              </w:rPr>
              <w:t>Investment Cost Reduction</w:t>
            </w:r>
            <w:r w:rsidR="00DA4767">
              <w:rPr>
                <w:noProof/>
                <w:webHidden/>
              </w:rPr>
              <w:tab/>
            </w:r>
            <w:r w:rsidR="00DA4767">
              <w:rPr>
                <w:noProof/>
                <w:webHidden/>
              </w:rPr>
              <w:fldChar w:fldCharType="begin"/>
            </w:r>
            <w:r w:rsidR="00DA4767">
              <w:rPr>
                <w:noProof/>
                <w:webHidden/>
              </w:rPr>
              <w:instrText xml:space="preserve"> PAGEREF _Toc421809908 \h </w:instrText>
            </w:r>
            <w:r w:rsidR="00DA4767">
              <w:rPr>
                <w:noProof/>
                <w:webHidden/>
              </w:rPr>
            </w:r>
            <w:r w:rsidR="00DA4767">
              <w:rPr>
                <w:noProof/>
                <w:webHidden/>
              </w:rPr>
              <w:fldChar w:fldCharType="separate"/>
            </w:r>
            <w:r w:rsidR="00DA4767">
              <w:rPr>
                <w:noProof/>
                <w:webHidden/>
              </w:rPr>
              <w:t>23</w:t>
            </w:r>
            <w:r w:rsidR="00DA4767">
              <w:rPr>
                <w:noProof/>
                <w:webHidden/>
              </w:rPr>
              <w:fldChar w:fldCharType="end"/>
            </w:r>
          </w:hyperlink>
        </w:p>
        <w:p w14:paraId="0A35C206" w14:textId="77777777" w:rsidR="00DA4767" w:rsidRDefault="00176D32">
          <w:pPr>
            <w:pStyle w:val="TM2"/>
            <w:rPr>
              <w:noProof/>
            </w:rPr>
          </w:pPr>
          <w:hyperlink w:anchor="_Toc421809909" w:history="1">
            <w:r w:rsidR="00DA4767" w:rsidRPr="00F96BA4">
              <w:rPr>
                <w:rStyle w:val="Lienhypertexte"/>
                <w:noProof/>
                <w:lang w:val="en-US"/>
              </w:rPr>
              <w:t>3.3</w:t>
            </w:r>
            <w:r w:rsidR="00DA4767">
              <w:rPr>
                <w:noProof/>
              </w:rPr>
              <w:tab/>
            </w:r>
            <w:r w:rsidR="00DA4767" w:rsidRPr="00F96BA4">
              <w:rPr>
                <w:rStyle w:val="Lienhypertexte"/>
                <w:noProof/>
                <w:lang w:val="en-US"/>
              </w:rPr>
              <w:t>Intellectual Property</w:t>
            </w:r>
            <w:r w:rsidR="00DA4767">
              <w:rPr>
                <w:noProof/>
                <w:webHidden/>
              </w:rPr>
              <w:tab/>
            </w:r>
            <w:r w:rsidR="00DA4767">
              <w:rPr>
                <w:noProof/>
                <w:webHidden/>
              </w:rPr>
              <w:fldChar w:fldCharType="begin"/>
            </w:r>
            <w:r w:rsidR="00DA4767">
              <w:rPr>
                <w:noProof/>
                <w:webHidden/>
              </w:rPr>
              <w:instrText xml:space="preserve"> PAGEREF _Toc421809909 \h </w:instrText>
            </w:r>
            <w:r w:rsidR="00DA4767">
              <w:rPr>
                <w:noProof/>
                <w:webHidden/>
              </w:rPr>
            </w:r>
            <w:r w:rsidR="00DA4767">
              <w:rPr>
                <w:noProof/>
                <w:webHidden/>
              </w:rPr>
              <w:fldChar w:fldCharType="separate"/>
            </w:r>
            <w:r w:rsidR="00DA4767">
              <w:rPr>
                <w:noProof/>
                <w:webHidden/>
              </w:rPr>
              <w:t>23</w:t>
            </w:r>
            <w:r w:rsidR="00DA4767">
              <w:rPr>
                <w:noProof/>
                <w:webHidden/>
              </w:rPr>
              <w:fldChar w:fldCharType="end"/>
            </w:r>
          </w:hyperlink>
        </w:p>
        <w:p w14:paraId="4B612749" w14:textId="77777777" w:rsidR="00DA4767" w:rsidRDefault="00176D32">
          <w:pPr>
            <w:pStyle w:val="TM2"/>
            <w:rPr>
              <w:noProof/>
            </w:rPr>
          </w:pPr>
          <w:hyperlink w:anchor="_Toc421809910" w:history="1">
            <w:r w:rsidR="00DA4767" w:rsidRPr="00F96BA4">
              <w:rPr>
                <w:rStyle w:val="Lienhypertexte"/>
                <w:noProof/>
                <w:lang w:val="en-US"/>
              </w:rPr>
              <w:t>3.4</w:t>
            </w:r>
            <w:r w:rsidR="00DA4767">
              <w:rPr>
                <w:noProof/>
              </w:rPr>
              <w:tab/>
            </w:r>
            <w:r w:rsidR="00DA4767" w:rsidRPr="00F96BA4">
              <w:rPr>
                <w:rStyle w:val="Lienhypertexte"/>
                <w:noProof/>
                <w:lang w:val="en-US"/>
              </w:rPr>
              <w:t>Quantity of Fuel Cells Shipped</w:t>
            </w:r>
            <w:r w:rsidR="00DA4767">
              <w:rPr>
                <w:noProof/>
                <w:webHidden/>
              </w:rPr>
              <w:tab/>
            </w:r>
            <w:r w:rsidR="00DA4767">
              <w:rPr>
                <w:noProof/>
                <w:webHidden/>
              </w:rPr>
              <w:fldChar w:fldCharType="begin"/>
            </w:r>
            <w:r w:rsidR="00DA4767">
              <w:rPr>
                <w:noProof/>
                <w:webHidden/>
              </w:rPr>
              <w:instrText xml:space="preserve"> PAGEREF _Toc421809910 \h </w:instrText>
            </w:r>
            <w:r w:rsidR="00DA4767">
              <w:rPr>
                <w:noProof/>
                <w:webHidden/>
              </w:rPr>
            </w:r>
            <w:r w:rsidR="00DA4767">
              <w:rPr>
                <w:noProof/>
                <w:webHidden/>
              </w:rPr>
              <w:fldChar w:fldCharType="separate"/>
            </w:r>
            <w:r w:rsidR="00DA4767">
              <w:rPr>
                <w:noProof/>
                <w:webHidden/>
              </w:rPr>
              <w:t>25</w:t>
            </w:r>
            <w:r w:rsidR="00DA4767">
              <w:rPr>
                <w:noProof/>
                <w:webHidden/>
              </w:rPr>
              <w:fldChar w:fldCharType="end"/>
            </w:r>
          </w:hyperlink>
        </w:p>
        <w:p w14:paraId="692D03D1" w14:textId="77777777" w:rsidR="00DA4767" w:rsidRDefault="00176D32">
          <w:pPr>
            <w:pStyle w:val="TM2"/>
            <w:rPr>
              <w:noProof/>
            </w:rPr>
          </w:pPr>
          <w:hyperlink w:anchor="_Toc421809911" w:history="1">
            <w:r w:rsidR="00DA4767" w:rsidRPr="00F96BA4">
              <w:rPr>
                <w:rStyle w:val="Lienhypertexte"/>
                <w:noProof/>
                <w:lang w:val="en-US"/>
              </w:rPr>
              <w:t>3.5</w:t>
            </w:r>
            <w:r w:rsidR="00DA4767">
              <w:rPr>
                <w:noProof/>
              </w:rPr>
              <w:tab/>
            </w:r>
            <w:r w:rsidR="00DA4767" w:rsidRPr="00F96BA4">
              <w:rPr>
                <w:rStyle w:val="Lienhypertexte"/>
                <w:noProof/>
                <w:lang w:val="en-US"/>
              </w:rPr>
              <w:t>Company Profiles</w:t>
            </w:r>
            <w:r w:rsidR="00DA4767">
              <w:rPr>
                <w:noProof/>
                <w:webHidden/>
              </w:rPr>
              <w:tab/>
            </w:r>
            <w:r w:rsidR="00DA4767">
              <w:rPr>
                <w:noProof/>
                <w:webHidden/>
              </w:rPr>
              <w:fldChar w:fldCharType="begin"/>
            </w:r>
            <w:r w:rsidR="00DA4767">
              <w:rPr>
                <w:noProof/>
                <w:webHidden/>
              </w:rPr>
              <w:instrText xml:space="preserve"> PAGEREF _Toc421809911 \h </w:instrText>
            </w:r>
            <w:r w:rsidR="00DA4767">
              <w:rPr>
                <w:noProof/>
                <w:webHidden/>
              </w:rPr>
            </w:r>
            <w:r w:rsidR="00DA4767">
              <w:rPr>
                <w:noProof/>
                <w:webHidden/>
              </w:rPr>
              <w:fldChar w:fldCharType="separate"/>
            </w:r>
            <w:r w:rsidR="00DA4767">
              <w:rPr>
                <w:noProof/>
                <w:webHidden/>
              </w:rPr>
              <w:t>28</w:t>
            </w:r>
            <w:r w:rsidR="00DA4767">
              <w:rPr>
                <w:noProof/>
                <w:webHidden/>
              </w:rPr>
              <w:fldChar w:fldCharType="end"/>
            </w:r>
          </w:hyperlink>
        </w:p>
        <w:p w14:paraId="7EF86321" w14:textId="77777777" w:rsidR="00DA4767" w:rsidRDefault="00176D32">
          <w:pPr>
            <w:pStyle w:val="TM1"/>
            <w:rPr>
              <w:b w:val="0"/>
              <w:smallCaps w:val="0"/>
              <w:noProof/>
              <w:color w:val="auto"/>
            </w:rPr>
          </w:pPr>
          <w:hyperlink w:anchor="_Toc421809912" w:history="1">
            <w:r w:rsidR="00DA4767" w:rsidRPr="00F96BA4">
              <w:rPr>
                <w:rStyle w:val="Lienhypertexte"/>
                <w:noProof/>
                <w:lang w:val="en-US"/>
              </w:rPr>
              <w:t>4.</w:t>
            </w:r>
            <w:r w:rsidR="00DA4767">
              <w:rPr>
                <w:b w:val="0"/>
                <w:smallCaps w:val="0"/>
                <w:noProof/>
                <w:color w:val="auto"/>
              </w:rPr>
              <w:tab/>
            </w:r>
            <w:r w:rsidR="00DA4767" w:rsidRPr="00F96BA4">
              <w:rPr>
                <w:rStyle w:val="Lienhypertexte"/>
                <w:noProof/>
                <w:lang w:val="en-US"/>
              </w:rPr>
              <w:t>Policy Framework</w:t>
            </w:r>
            <w:r w:rsidR="00DA4767">
              <w:rPr>
                <w:noProof/>
                <w:webHidden/>
              </w:rPr>
              <w:tab/>
            </w:r>
            <w:r w:rsidR="00DA4767">
              <w:rPr>
                <w:noProof/>
                <w:webHidden/>
              </w:rPr>
              <w:fldChar w:fldCharType="begin"/>
            </w:r>
            <w:r w:rsidR="00DA4767">
              <w:rPr>
                <w:noProof/>
                <w:webHidden/>
              </w:rPr>
              <w:instrText xml:space="preserve"> PAGEREF _Toc421809912 \h </w:instrText>
            </w:r>
            <w:r w:rsidR="00DA4767">
              <w:rPr>
                <w:noProof/>
                <w:webHidden/>
              </w:rPr>
            </w:r>
            <w:r w:rsidR="00DA4767">
              <w:rPr>
                <w:noProof/>
                <w:webHidden/>
              </w:rPr>
              <w:fldChar w:fldCharType="separate"/>
            </w:r>
            <w:r w:rsidR="00DA4767">
              <w:rPr>
                <w:noProof/>
                <w:webHidden/>
              </w:rPr>
              <w:t>37</w:t>
            </w:r>
            <w:r w:rsidR="00DA4767">
              <w:rPr>
                <w:noProof/>
                <w:webHidden/>
              </w:rPr>
              <w:fldChar w:fldCharType="end"/>
            </w:r>
          </w:hyperlink>
        </w:p>
        <w:p w14:paraId="19FFF302" w14:textId="77777777" w:rsidR="00DA4767" w:rsidRDefault="00176D32">
          <w:pPr>
            <w:pStyle w:val="TM2"/>
            <w:rPr>
              <w:noProof/>
            </w:rPr>
          </w:pPr>
          <w:hyperlink w:anchor="_Toc421809913" w:history="1">
            <w:r w:rsidR="00DA4767" w:rsidRPr="00F96BA4">
              <w:rPr>
                <w:rStyle w:val="Lienhypertexte"/>
                <w:noProof/>
                <w:lang w:val="en-US"/>
              </w:rPr>
              <w:t>4.1</w:t>
            </w:r>
            <w:r w:rsidR="00DA4767">
              <w:rPr>
                <w:noProof/>
              </w:rPr>
              <w:tab/>
            </w:r>
            <w:r w:rsidR="00DA4767" w:rsidRPr="00F96BA4">
              <w:rPr>
                <w:rStyle w:val="Lienhypertexte"/>
                <w:noProof/>
                <w:lang w:val="en-US"/>
              </w:rPr>
              <w:t>Situation in Japan</w:t>
            </w:r>
            <w:r w:rsidR="00DA4767">
              <w:rPr>
                <w:noProof/>
                <w:webHidden/>
              </w:rPr>
              <w:tab/>
            </w:r>
            <w:r w:rsidR="00DA4767">
              <w:rPr>
                <w:noProof/>
                <w:webHidden/>
              </w:rPr>
              <w:fldChar w:fldCharType="begin"/>
            </w:r>
            <w:r w:rsidR="00DA4767">
              <w:rPr>
                <w:noProof/>
                <w:webHidden/>
              </w:rPr>
              <w:instrText xml:space="preserve"> PAGEREF _Toc421809913 \h </w:instrText>
            </w:r>
            <w:r w:rsidR="00DA4767">
              <w:rPr>
                <w:noProof/>
                <w:webHidden/>
              </w:rPr>
            </w:r>
            <w:r w:rsidR="00DA4767">
              <w:rPr>
                <w:noProof/>
                <w:webHidden/>
              </w:rPr>
              <w:fldChar w:fldCharType="separate"/>
            </w:r>
            <w:r w:rsidR="00DA4767">
              <w:rPr>
                <w:noProof/>
                <w:webHidden/>
              </w:rPr>
              <w:t>39</w:t>
            </w:r>
            <w:r w:rsidR="00DA4767">
              <w:rPr>
                <w:noProof/>
                <w:webHidden/>
              </w:rPr>
              <w:fldChar w:fldCharType="end"/>
            </w:r>
          </w:hyperlink>
        </w:p>
        <w:p w14:paraId="0B1A5DAF" w14:textId="77777777" w:rsidR="00DA4767" w:rsidRDefault="00176D32">
          <w:pPr>
            <w:pStyle w:val="TM2"/>
            <w:rPr>
              <w:noProof/>
            </w:rPr>
          </w:pPr>
          <w:hyperlink w:anchor="_Toc421809914" w:history="1">
            <w:r w:rsidR="00DA4767" w:rsidRPr="00F96BA4">
              <w:rPr>
                <w:rStyle w:val="Lienhypertexte"/>
                <w:noProof/>
                <w:lang w:val="en-US"/>
              </w:rPr>
              <w:t>4.2</w:t>
            </w:r>
            <w:r w:rsidR="00DA4767">
              <w:rPr>
                <w:noProof/>
              </w:rPr>
              <w:tab/>
            </w:r>
            <w:r w:rsidR="00DA4767" w:rsidRPr="00F96BA4">
              <w:rPr>
                <w:rStyle w:val="Lienhypertexte"/>
                <w:noProof/>
                <w:lang w:val="en-US"/>
              </w:rPr>
              <w:t>Situation in the USA</w:t>
            </w:r>
            <w:r w:rsidR="00DA4767">
              <w:rPr>
                <w:noProof/>
                <w:webHidden/>
              </w:rPr>
              <w:tab/>
            </w:r>
            <w:r w:rsidR="00DA4767">
              <w:rPr>
                <w:noProof/>
                <w:webHidden/>
              </w:rPr>
              <w:fldChar w:fldCharType="begin"/>
            </w:r>
            <w:r w:rsidR="00DA4767">
              <w:rPr>
                <w:noProof/>
                <w:webHidden/>
              </w:rPr>
              <w:instrText xml:space="preserve"> PAGEREF _Toc421809914 \h </w:instrText>
            </w:r>
            <w:r w:rsidR="00DA4767">
              <w:rPr>
                <w:noProof/>
                <w:webHidden/>
              </w:rPr>
            </w:r>
            <w:r w:rsidR="00DA4767">
              <w:rPr>
                <w:noProof/>
                <w:webHidden/>
              </w:rPr>
              <w:fldChar w:fldCharType="separate"/>
            </w:r>
            <w:r w:rsidR="00DA4767">
              <w:rPr>
                <w:noProof/>
                <w:webHidden/>
              </w:rPr>
              <w:t>40</w:t>
            </w:r>
            <w:r w:rsidR="00DA4767">
              <w:rPr>
                <w:noProof/>
                <w:webHidden/>
              </w:rPr>
              <w:fldChar w:fldCharType="end"/>
            </w:r>
          </w:hyperlink>
        </w:p>
        <w:p w14:paraId="0D88C0C5" w14:textId="77777777" w:rsidR="00DA4767" w:rsidRDefault="00176D32">
          <w:pPr>
            <w:pStyle w:val="TM2"/>
            <w:rPr>
              <w:noProof/>
            </w:rPr>
          </w:pPr>
          <w:hyperlink w:anchor="_Toc421809915" w:history="1">
            <w:r w:rsidR="00DA4767" w:rsidRPr="00F96BA4">
              <w:rPr>
                <w:rStyle w:val="Lienhypertexte"/>
                <w:noProof/>
                <w:lang w:val="en-US"/>
              </w:rPr>
              <w:t>4.3</w:t>
            </w:r>
            <w:r w:rsidR="00DA4767">
              <w:rPr>
                <w:noProof/>
              </w:rPr>
              <w:tab/>
            </w:r>
            <w:r w:rsidR="00DA4767" w:rsidRPr="00F96BA4">
              <w:rPr>
                <w:rStyle w:val="Lienhypertexte"/>
                <w:noProof/>
                <w:lang w:val="en-US"/>
              </w:rPr>
              <w:t>Situation in Germany</w:t>
            </w:r>
            <w:r w:rsidR="00DA4767">
              <w:rPr>
                <w:noProof/>
                <w:webHidden/>
              </w:rPr>
              <w:tab/>
            </w:r>
            <w:r w:rsidR="00DA4767">
              <w:rPr>
                <w:noProof/>
                <w:webHidden/>
              </w:rPr>
              <w:fldChar w:fldCharType="begin"/>
            </w:r>
            <w:r w:rsidR="00DA4767">
              <w:rPr>
                <w:noProof/>
                <w:webHidden/>
              </w:rPr>
              <w:instrText xml:space="preserve"> PAGEREF _Toc421809915 \h </w:instrText>
            </w:r>
            <w:r w:rsidR="00DA4767">
              <w:rPr>
                <w:noProof/>
                <w:webHidden/>
              </w:rPr>
            </w:r>
            <w:r w:rsidR="00DA4767">
              <w:rPr>
                <w:noProof/>
                <w:webHidden/>
              </w:rPr>
              <w:fldChar w:fldCharType="separate"/>
            </w:r>
            <w:r w:rsidR="00DA4767">
              <w:rPr>
                <w:noProof/>
                <w:webHidden/>
              </w:rPr>
              <w:t>40</w:t>
            </w:r>
            <w:r w:rsidR="00DA4767">
              <w:rPr>
                <w:noProof/>
                <w:webHidden/>
              </w:rPr>
              <w:fldChar w:fldCharType="end"/>
            </w:r>
          </w:hyperlink>
        </w:p>
        <w:p w14:paraId="5257EFE6" w14:textId="77777777" w:rsidR="00DA4767" w:rsidRDefault="00176D32">
          <w:pPr>
            <w:pStyle w:val="TM2"/>
            <w:rPr>
              <w:noProof/>
            </w:rPr>
          </w:pPr>
          <w:hyperlink w:anchor="_Toc421809916" w:history="1">
            <w:r w:rsidR="00DA4767" w:rsidRPr="00F96BA4">
              <w:rPr>
                <w:rStyle w:val="Lienhypertexte"/>
                <w:noProof/>
                <w:lang w:val="en-US"/>
              </w:rPr>
              <w:t>4.4</w:t>
            </w:r>
            <w:r w:rsidR="00DA4767">
              <w:rPr>
                <w:noProof/>
              </w:rPr>
              <w:tab/>
            </w:r>
            <w:r w:rsidR="00DA4767" w:rsidRPr="00F96BA4">
              <w:rPr>
                <w:rStyle w:val="Lienhypertexte"/>
                <w:noProof/>
                <w:lang w:val="en-US"/>
              </w:rPr>
              <w:t>Conclusion</w:t>
            </w:r>
            <w:r w:rsidR="00DA4767">
              <w:rPr>
                <w:noProof/>
                <w:webHidden/>
              </w:rPr>
              <w:tab/>
            </w:r>
            <w:r w:rsidR="00DA4767">
              <w:rPr>
                <w:noProof/>
                <w:webHidden/>
              </w:rPr>
              <w:fldChar w:fldCharType="begin"/>
            </w:r>
            <w:r w:rsidR="00DA4767">
              <w:rPr>
                <w:noProof/>
                <w:webHidden/>
              </w:rPr>
              <w:instrText xml:space="preserve"> PAGEREF _Toc421809916 \h </w:instrText>
            </w:r>
            <w:r w:rsidR="00DA4767">
              <w:rPr>
                <w:noProof/>
                <w:webHidden/>
              </w:rPr>
            </w:r>
            <w:r w:rsidR="00DA4767">
              <w:rPr>
                <w:noProof/>
                <w:webHidden/>
              </w:rPr>
              <w:fldChar w:fldCharType="separate"/>
            </w:r>
            <w:r w:rsidR="00DA4767">
              <w:rPr>
                <w:noProof/>
                <w:webHidden/>
              </w:rPr>
              <w:t>41</w:t>
            </w:r>
            <w:r w:rsidR="00DA4767">
              <w:rPr>
                <w:noProof/>
                <w:webHidden/>
              </w:rPr>
              <w:fldChar w:fldCharType="end"/>
            </w:r>
          </w:hyperlink>
        </w:p>
        <w:p w14:paraId="129B3C73" w14:textId="77777777" w:rsidR="00DA4767" w:rsidRDefault="00176D32">
          <w:pPr>
            <w:pStyle w:val="TM1"/>
            <w:rPr>
              <w:b w:val="0"/>
              <w:smallCaps w:val="0"/>
              <w:noProof/>
              <w:color w:val="auto"/>
            </w:rPr>
          </w:pPr>
          <w:hyperlink w:anchor="_Toc421809917" w:history="1">
            <w:r w:rsidR="00DA4767" w:rsidRPr="00F96BA4">
              <w:rPr>
                <w:rStyle w:val="Lienhypertexte"/>
                <w:noProof/>
                <w:highlight w:val="yellow"/>
                <w:lang w:val="en-US"/>
              </w:rPr>
              <w:t>5.</w:t>
            </w:r>
            <w:r w:rsidR="00DA4767">
              <w:rPr>
                <w:b w:val="0"/>
                <w:smallCaps w:val="0"/>
                <w:noProof/>
                <w:color w:val="auto"/>
              </w:rPr>
              <w:tab/>
            </w:r>
            <w:r w:rsidR="00DA4767" w:rsidRPr="00F96BA4">
              <w:rPr>
                <w:rStyle w:val="Lienhypertexte"/>
                <w:noProof/>
                <w:highlight w:val="yellow"/>
                <w:lang w:val="en-US"/>
              </w:rPr>
              <w:t>Future perspectives</w:t>
            </w:r>
            <w:r w:rsidR="00DA4767">
              <w:rPr>
                <w:noProof/>
                <w:webHidden/>
              </w:rPr>
              <w:tab/>
            </w:r>
            <w:r w:rsidR="00DA4767">
              <w:rPr>
                <w:noProof/>
                <w:webHidden/>
              </w:rPr>
              <w:fldChar w:fldCharType="begin"/>
            </w:r>
            <w:r w:rsidR="00DA4767">
              <w:rPr>
                <w:noProof/>
                <w:webHidden/>
              </w:rPr>
              <w:instrText xml:space="preserve"> PAGEREF _Toc421809917 \h </w:instrText>
            </w:r>
            <w:r w:rsidR="00DA4767">
              <w:rPr>
                <w:noProof/>
                <w:webHidden/>
              </w:rPr>
            </w:r>
            <w:r w:rsidR="00DA4767">
              <w:rPr>
                <w:noProof/>
                <w:webHidden/>
              </w:rPr>
              <w:fldChar w:fldCharType="separate"/>
            </w:r>
            <w:r w:rsidR="00DA4767">
              <w:rPr>
                <w:noProof/>
                <w:webHidden/>
              </w:rPr>
              <w:t>42</w:t>
            </w:r>
            <w:r w:rsidR="00DA4767">
              <w:rPr>
                <w:noProof/>
                <w:webHidden/>
              </w:rPr>
              <w:fldChar w:fldCharType="end"/>
            </w:r>
          </w:hyperlink>
        </w:p>
        <w:p w14:paraId="686ABED9" w14:textId="77777777" w:rsidR="00DA4767" w:rsidRDefault="00176D32">
          <w:pPr>
            <w:pStyle w:val="TM2"/>
            <w:rPr>
              <w:noProof/>
            </w:rPr>
          </w:pPr>
          <w:hyperlink w:anchor="_Toc421809918" w:history="1">
            <w:r w:rsidR="00DA4767" w:rsidRPr="00F96BA4">
              <w:rPr>
                <w:rStyle w:val="Lienhypertexte"/>
                <w:noProof/>
                <w:lang w:val="en-US"/>
              </w:rPr>
              <w:t>5.1</w:t>
            </w:r>
            <w:r w:rsidR="00DA4767">
              <w:rPr>
                <w:noProof/>
              </w:rPr>
              <w:tab/>
            </w:r>
            <w:r w:rsidR="00DA4767" w:rsidRPr="00F96BA4">
              <w:rPr>
                <w:rStyle w:val="Lienhypertexte"/>
                <w:noProof/>
                <w:lang w:val="en-US"/>
              </w:rPr>
              <w:t>Fuel Cells as Off-Grid Power Source</w:t>
            </w:r>
            <w:r w:rsidR="00DA4767">
              <w:rPr>
                <w:noProof/>
                <w:webHidden/>
              </w:rPr>
              <w:tab/>
            </w:r>
            <w:r w:rsidR="00DA4767">
              <w:rPr>
                <w:noProof/>
                <w:webHidden/>
              </w:rPr>
              <w:fldChar w:fldCharType="begin"/>
            </w:r>
            <w:r w:rsidR="00DA4767">
              <w:rPr>
                <w:noProof/>
                <w:webHidden/>
              </w:rPr>
              <w:instrText xml:space="preserve"> PAGEREF _Toc421809918 \h </w:instrText>
            </w:r>
            <w:r w:rsidR="00DA4767">
              <w:rPr>
                <w:noProof/>
                <w:webHidden/>
              </w:rPr>
            </w:r>
            <w:r w:rsidR="00DA4767">
              <w:rPr>
                <w:noProof/>
                <w:webHidden/>
              </w:rPr>
              <w:fldChar w:fldCharType="separate"/>
            </w:r>
            <w:r w:rsidR="00DA4767">
              <w:rPr>
                <w:noProof/>
                <w:webHidden/>
              </w:rPr>
              <w:t>42</w:t>
            </w:r>
            <w:r w:rsidR="00DA4767">
              <w:rPr>
                <w:noProof/>
                <w:webHidden/>
              </w:rPr>
              <w:fldChar w:fldCharType="end"/>
            </w:r>
          </w:hyperlink>
        </w:p>
        <w:p w14:paraId="62287813" w14:textId="77777777" w:rsidR="00DA4767" w:rsidRDefault="00176D32">
          <w:pPr>
            <w:pStyle w:val="TM2"/>
            <w:rPr>
              <w:noProof/>
            </w:rPr>
          </w:pPr>
          <w:hyperlink w:anchor="_Toc421809919" w:history="1">
            <w:r w:rsidR="00DA4767" w:rsidRPr="00F96BA4">
              <w:rPr>
                <w:rStyle w:val="Lienhypertexte"/>
                <w:noProof/>
                <w:lang w:val="en-US"/>
              </w:rPr>
              <w:t>5.2</w:t>
            </w:r>
            <w:r w:rsidR="00DA4767">
              <w:rPr>
                <w:noProof/>
              </w:rPr>
              <w:tab/>
            </w:r>
            <w:r w:rsidR="00DA4767" w:rsidRPr="00F96BA4">
              <w:rPr>
                <w:rStyle w:val="Lienhypertexte"/>
                <w:noProof/>
                <w:lang w:val="en-US"/>
              </w:rPr>
              <w:t>Hydrogen Infrastructure</w:t>
            </w:r>
            <w:r w:rsidR="00DA4767">
              <w:rPr>
                <w:noProof/>
                <w:webHidden/>
              </w:rPr>
              <w:tab/>
            </w:r>
            <w:r w:rsidR="00DA4767">
              <w:rPr>
                <w:noProof/>
                <w:webHidden/>
              </w:rPr>
              <w:fldChar w:fldCharType="begin"/>
            </w:r>
            <w:r w:rsidR="00DA4767">
              <w:rPr>
                <w:noProof/>
                <w:webHidden/>
              </w:rPr>
              <w:instrText xml:space="preserve"> PAGEREF _Toc421809919 \h </w:instrText>
            </w:r>
            <w:r w:rsidR="00DA4767">
              <w:rPr>
                <w:noProof/>
                <w:webHidden/>
              </w:rPr>
            </w:r>
            <w:r w:rsidR="00DA4767">
              <w:rPr>
                <w:noProof/>
                <w:webHidden/>
              </w:rPr>
              <w:fldChar w:fldCharType="separate"/>
            </w:r>
            <w:r w:rsidR="00DA4767">
              <w:rPr>
                <w:noProof/>
                <w:webHidden/>
              </w:rPr>
              <w:t>43</w:t>
            </w:r>
            <w:r w:rsidR="00DA4767">
              <w:rPr>
                <w:noProof/>
                <w:webHidden/>
              </w:rPr>
              <w:fldChar w:fldCharType="end"/>
            </w:r>
          </w:hyperlink>
        </w:p>
        <w:p w14:paraId="45936AA9" w14:textId="77777777" w:rsidR="00DA4767" w:rsidRDefault="00176D32">
          <w:pPr>
            <w:pStyle w:val="TM2"/>
            <w:rPr>
              <w:noProof/>
            </w:rPr>
          </w:pPr>
          <w:hyperlink w:anchor="_Toc421809920" w:history="1">
            <w:r w:rsidR="00DA4767" w:rsidRPr="00F96BA4">
              <w:rPr>
                <w:rStyle w:val="Lienhypertexte"/>
                <w:noProof/>
                <w:lang w:val="en-US"/>
              </w:rPr>
              <w:t>5.3</w:t>
            </w:r>
            <w:r w:rsidR="00DA4767">
              <w:rPr>
                <w:noProof/>
              </w:rPr>
              <w:tab/>
            </w:r>
            <w:r w:rsidR="00DA4767" w:rsidRPr="00F96BA4">
              <w:rPr>
                <w:rStyle w:val="Lienhypertexte"/>
                <w:noProof/>
                <w:lang w:val="en-US"/>
              </w:rPr>
              <w:t>Technology</w:t>
            </w:r>
            <w:r w:rsidR="00DA4767">
              <w:rPr>
                <w:noProof/>
                <w:webHidden/>
              </w:rPr>
              <w:tab/>
            </w:r>
            <w:r w:rsidR="00DA4767">
              <w:rPr>
                <w:noProof/>
                <w:webHidden/>
              </w:rPr>
              <w:fldChar w:fldCharType="begin"/>
            </w:r>
            <w:r w:rsidR="00DA4767">
              <w:rPr>
                <w:noProof/>
                <w:webHidden/>
              </w:rPr>
              <w:instrText xml:space="preserve"> PAGEREF _Toc421809920 \h </w:instrText>
            </w:r>
            <w:r w:rsidR="00DA4767">
              <w:rPr>
                <w:noProof/>
                <w:webHidden/>
              </w:rPr>
            </w:r>
            <w:r w:rsidR="00DA4767">
              <w:rPr>
                <w:noProof/>
                <w:webHidden/>
              </w:rPr>
              <w:fldChar w:fldCharType="separate"/>
            </w:r>
            <w:r w:rsidR="00DA4767">
              <w:rPr>
                <w:noProof/>
                <w:webHidden/>
              </w:rPr>
              <w:t>44</w:t>
            </w:r>
            <w:r w:rsidR="00DA4767">
              <w:rPr>
                <w:noProof/>
                <w:webHidden/>
              </w:rPr>
              <w:fldChar w:fldCharType="end"/>
            </w:r>
          </w:hyperlink>
        </w:p>
        <w:p w14:paraId="436FB59A" w14:textId="77777777" w:rsidR="00DA4767" w:rsidRDefault="00176D32">
          <w:pPr>
            <w:pStyle w:val="TM1"/>
            <w:rPr>
              <w:b w:val="0"/>
              <w:smallCaps w:val="0"/>
              <w:noProof/>
              <w:color w:val="auto"/>
            </w:rPr>
          </w:pPr>
          <w:hyperlink w:anchor="_Toc421809921" w:history="1">
            <w:r w:rsidR="00DA4767" w:rsidRPr="00F96BA4">
              <w:rPr>
                <w:rStyle w:val="Lienhypertexte"/>
                <w:noProof/>
                <w:highlight w:val="yellow"/>
                <w:lang w:val="en-US"/>
              </w:rPr>
              <w:t>6.</w:t>
            </w:r>
            <w:r w:rsidR="00DA4767">
              <w:rPr>
                <w:b w:val="0"/>
                <w:smallCaps w:val="0"/>
                <w:noProof/>
                <w:color w:val="auto"/>
              </w:rPr>
              <w:tab/>
            </w:r>
            <w:r w:rsidR="00DA4767" w:rsidRPr="00F96BA4">
              <w:rPr>
                <w:rStyle w:val="Lienhypertexte"/>
                <w:noProof/>
                <w:highlight w:val="yellow"/>
                <w:lang w:val="en-US"/>
              </w:rPr>
              <w:t>Conclusion</w:t>
            </w:r>
            <w:r w:rsidR="00DA4767">
              <w:rPr>
                <w:noProof/>
                <w:webHidden/>
              </w:rPr>
              <w:tab/>
            </w:r>
            <w:r w:rsidR="00DA4767">
              <w:rPr>
                <w:noProof/>
                <w:webHidden/>
              </w:rPr>
              <w:fldChar w:fldCharType="begin"/>
            </w:r>
            <w:r w:rsidR="00DA4767">
              <w:rPr>
                <w:noProof/>
                <w:webHidden/>
              </w:rPr>
              <w:instrText xml:space="preserve"> PAGEREF _Toc421809921 \h </w:instrText>
            </w:r>
            <w:r w:rsidR="00DA4767">
              <w:rPr>
                <w:noProof/>
                <w:webHidden/>
              </w:rPr>
            </w:r>
            <w:r w:rsidR="00DA4767">
              <w:rPr>
                <w:noProof/>
                <w:webHidden/>
              </w:rPr>
              <w:fldChar w:fldCharType="separate"/>
            </w:r>
            <w:r w:rsidR="00DA4767">
              <w:rPr>
                <w:noProof/>
                <w:webHidden/>
              </w:rPr>
              <w:t>45</w:t>
            </w:r>
            <w:r w:rsidR="00DA4767">
              <w:rPr>
                <w:noProof/>
                <w:webHidden/>
              </w:rPr>
              <w:fldChar w:fldCharType="end"/>
            </w:r>
          </w:hyperlink>
        </w:p>
        <w:p w14:paraId="2F96B77A" w14:textId="77777777" w:rsidR="00DA4767" w:rsidRDefault="00176D32">
          <w:pPr>
            <w:pStyle w:val="TM1"/>
            <w:rPr>
              <w:b w:val="0"/>
              <w:smallCaps w:val="0"/>
              <w:noProof/>
              <w:color w:val="auto"/>
            </w:rPr>
          </w:pPr>
          <w:hyperlink w:anchor="_Toc421809922" w:history="1">
            <w:r w:rsidR="00DA4767" w:rsidRPr="00F96BA4">
              <w:rPr>
                <w:rStyle w:val="Lienhypertexte"/>
                <w:noProof/>
                <w:lang w:val="en-US"/>
              </w:rPr>
              <w:t>7.</w:t>
            </w:r>
            <w:r w:rsidR="00DA4767">
              <w:rPr>
                <w:b w:val="0"/>
                <w:smallCaps w:val="0"/>
                <w:noProof/>
                <w:color w:val="auto"/>
              </w:rPr>
              <w:tab/>
            </w:r>
            <w:r w:rsidR="00DA4767" w:rsidRPr="00F96BA4">
              <w:rPr>
                <w:rStyle w:val="Lienhypertexte"/>
                <w:noProof/>
                <w:lang w:val="en-US"/>
              </w:rPr>
              <w:t>Appendix</w:t>
            </w:r>
            <w:r w:rsidR="00DA4767">
              <w:rPr>
                <w:noProof/>
                <w:webHidden/>
              </w:rPr>
              <w:tab/>
            </w:r>
            <w:r w:rsidR="00DA4767">
              <w:rPr>
                <w:noProof/>
                <w:webHidden/>
              </w:rPr>
              <w:fldChar w:fldCharType="begin"/>
            </w:r>
            <w:r w:rsidR="00DA4767">
              <w:rPr>
                <w:noProof/>
                <w:webHidden/>
              </w:rPr>
              <w:instrText xml:space="preserve"> PAGEREF _Toc421809922 \h </w:instrText>
            </w:r>
            <w:r w:rsidR="00DA4767">
              <w:rPr>
                <w:noProof/>
                <w:webHidden/>
              </w:rPr>
            </w:r>
            <w:r w:rsidR="00DA4767">
              <w:rPr>
                <w:noProof/>
                <w:webHidden/>
              </w:rPr>
              <w:fldChar w:fldCharType="separate"/>
            </w:r>
            <w:r w:rsidR="00DA4767">
              <w:rPr>
                <w:noProof/>
                <w:webHidden/>
              </w:rPr>
              <w:t>47</w:t>
            </w:r>
            <w:r w:rsidR="00DA4767">
              <w:rPr>
                <w:noProof/>
                <w:webHidden/>
              </w:rPr>
              <w:fldChar w:fldCharType="end"/>
            </w:r>
          </w:hyperlink>
        </w:p>
        <w:p w14:paraId="440997B1" w14:textId="77777777" w:rsidR="00DA4767" w:rsidRDefault="00176D32">
          <w:pPr>
            <w:pStyle w:val="TM2"/>
            <w:rPr>
              <w:noProof/>
            </w:rPr>
          </w:pPr>
          <w:hyperlink w:anchor="_Toc421809923" w:history="1">
            <w:r w:rsidR="00DA4767" w:rsidRPr="00F96BA4">
              <w:rPr>
                <w:rStyle w:val="Lienhypertexte"/>
                <w:noProof/>
                <w:lang w:val="en-US"/>
              </w:rPr>
              <w:t>7.1</w:t>
            </w:r>
            <w:r w:rsidR="00DA4767">
              <w:rPr>
                <w:noProof/>
              </w:rPr>
              <w:tab/>
            </w:r>
            <w:r w:rsidR="00DA4767" w:rsidRPr="00F96BA4">
              <w:rPr>
                <w:rStyle w:val="Lienhypertexte"/>
                <w:noProof/>
                <w:lang w:val="en-US"/>
              </w:rPr>
              <w:t>Detailed table of contents</w:t>
            </w:r>
            <w:r w:rsidR="00DA4767">
              <w:rPr>
                <w:noProof/>
                <w:webHidden/>
              </w:rPr>
              <w:tab/>
            </w:r>
            <w:r w:rsidR="00DA4767">
              <w:rPr>
                <w:noProof/>
                <w:webHidden/>
              </w:rPr>
              <w:fldChar w:fldCharType="begin"/>
            </w:r>
            <w:r w:rsidR="00DA4767">
              <w:rPr>
                <w:noProof/>
                <w:webHidden/>
              </w:rPr>
              <w:instrText xml:space="preserve"> PAGEREF _Toc421809923 \h </w:instrText>
            </w:r>
            <w:r w:rsidR="00DA4767">
              <w:rPr>
                <w:noProof/>
                <w:webHidden/>
              </w:rPr>
            </w:r>
            <w:r w:rsidR="00DA4767">
              <w:rPr>
                <w:noProof/>
                <w:webHidden/>
              </w:rPr>
              <w:fldChar w:fldCharType="separate"/>
            </w:r>
            <w:r w:rsidR="00DA4767">
              <w:rPr>
                <w:noProof/>
                <w:webHidden/>
              </w:rPr>
              <w:t>47</w:t>
            </w:r>
            <w:r w:rsidR="00DA4767">
              <w:rPr>
                <w:noProof/>
                <w:webHidden/>
              </w:rPr>
              <w:fldChar w:fldCharType="end"/>
            </w:r>
          </w:hyperlink>
        </w:p>
        <w:p w14:paraId="3F0D2902" w14:textId="77777777" w:rsidR="00DA4767" w:rsidRDefault="00176D32">
          <w:pPr>
            <w:pStyle w:val="TM2"/>
            <w:rPr>
              <w:noProof/>
            </w:rPr>
          </w:pPr>
          <w:hyperlink w:anchor="_Toc421809924" w:history="1">
            <w:r w:rsidR="00DA4767" w:rsidRPr="00F96BA4">
              <w:rPr>
                <w:rStyle w:val="Lienhypertexte"/>
                <w:noProof/>
                <w:lang w:val="en-US"/>
              </w:rPr>
              <w:t>7.2</w:t>
            </w:r>
            <w:r w:rsidR="00DA4767">
              <w:rPr>
                <w:noProof/>
              </w:rPr>
              <w:tab/>
            </w:r>
            <w:r w:rsidR="00DA4767" w:rsidRPr="00F96BA4">
              <w:rPr>
                <w:rStyle w:val="Lienhypertexte"/>
                <w:noProof/>
                <w:lang w:val="en-US"/>
              </w:rPr>
              <w:t>List of figures</w:t>
            </w:r>
            <w:r w:rsidR="00DA4767">
              <w:rPr>
                <w:noProof/>
                <w:webHidden/>
              </w:rPr>
              <w:tab/>
            </w:r>
            <w:r w:rsidR="00DA4767">
              <w:rPr>
                <w:noProof/>
                <w:webHidden/>
              </w:rPr>
              <w:fldChar w:fldCharType="begin"/>
            </w:r>
            <w:r w:rsidR="00DA4767">
              <w:rPr>
                <w:noProof/>
                <w:webHidden/>
              </w:rPr>
              <w:instrText xml:space="preserve"> PAGEREF _Toc421809924 \h </w:instrText>
            </w:r>
            <w:r w:rsidR="00DA4767">
              <w:rPr>
                <w:noProof/>
                <w:webHidden/>
              </w:rPr>
            </w:r>
            <w:r w:rsidR="00DA4767">
              <w:rPr>
                <w:noProof/>
                <w:webHidden/>
              </w:rPr>
              <w:fldChar w:fldCharType="separate"/>
            </w:r>
            <w:r w:rsidR="00DA4767">
              <w:rPr>
                <w:noProof/>
                <w:webHidden/>
              </w:rPr>
              <w:t>49</w:t>
            </w:r>
            <w:r w:rsidR="00DA4767">
              <w:rPr>
                <w:noProof/>
                <w:webHidden/>
              </w:rPr>
              <w:fldChar w:fldCharType="end"/>
            </w:r>
          </w:hyperlink>
        </w:p>
        <w:p w14:paraId="76EB050B" w14:textId="77777777" w:rsidR="00DA4767" w:rsidRDefault="00176D32">
          <w:pPr>
            <w:pStyle w:val="TM2"/>
            <w:rPr>
              <w:noProof/>
            </w:rPr>
          </w:pPr>
          <w:hyperlink w:anchor="_Toc421809925" w:history="1">
            <w:r w:rsidR="00DA4767" w:rsidRPr="00F96BA4">
              <w:rPr>
                <w:rStyle w:val="Lienhypertexte"/>
                <w:noProof/>
                <w:lang w:val="en-US"/>
              </w:rPr>
              <w:t>7.3</w:t>
            </w:r>
            <w:r w:rsidR="00DA4767">
              <w:rPr>
                <w:noProof/>
              </w:rPr>
              <w:tab/>
            </w:r>
            <w:r w:rsidR="00DA4767" w:rsidRPr="00F96BA4">
              <w:rPr>
                <w:rStyle w:val="Lienhypertexte"/>
                <w:noProof/>
                <w:lang w:val="en-US"/>
              </w:rPr>
              <w:t>List of tables</w:t>
            </w:r>
            <w:r w:rsidR="00DA4767">
              <w:rPr>
                <w:noProof/>
                <w:webHidden/>
              </w:rPr>
              <w:tab/>
            </w:r>
            <w:r w:rsidR="00DA4767">
              <w:rPr>
                <w:noProof/>
                <w:webHidden/>
              </w:rPr>
              <w:fldChar w:fldCharType="begin"/>
            </w:r>
            <w:r w:rsidR="00DA4767">
              <w:rPr>
                <w:noProof/>
                <w:webHidden/>
              </w:rPr>
              <w:instrText xml:space="preserve"> PAGEREF _Toc421809925 \h </w:instrText>
            </w:r>
            <w:r w:rsidR="00DA4767">
              <w:rPr>
                <w:noProof/>
                <w:webHidden/>
              </w:rPr>
            </w:r>
            <w:r w:rsidR="00DA4767">
              <w:rPr>
                <w:noProof/>
                <w:webHidden/>
              </w:rPr>
              <w:fldChar w:fldCharType="separate"/>
            </w:r>
            <w:r w:rsidR="00DA4767">
              <w:rPr>
                <w:noProof/>
                <w:webHidden/>
              </w:rPr>
              <w:t>50</w:t>
            </w:r>
            <w:r w:rsidR="00DA4767">
              <w:rPr>
                <w:noProof/>
                <w:webHidden/>
              </w:rPr>
              <w:fldChar w:fldCharType="end"/>
            </w:r>
          </w:hyperlink>
        </w:p>
        <w:p w14:paraId="312D769A" w14:textId="77777777" w:rsidR="00DA4767" w:rsidRDefault="00176D32">
          <w:pPr>
            <w:pStyle w:val="TM2"/>
            <w:rPr>
              <w:noProof/>
            </w:rPr>
          </w:pPr>
          <w:hyperlink w:anchor="_Toc421809926" w:history="1">
            <w:r w:rsidR="00DA4767" w:rsidRPr="00F96BA4">
              <w:rPr>
                <w:rStyle w:val="Lienhypertexte"/>
                <w:noProof/>
                <w:highlight w:val="yellow"/>
                <w:lang w:val="en-US"/>
              </w:rPr>
              <w:t>7.4</w:t>
            </w:r>
            <w:r w:rsidR="00DA4767">
              <w:rPr>
                <w:noProof/>
              </w:rPr>
              <w:tab/>
            </w:r>
            <w:r w:rsidR="00DA4767" w:rsidRPr="00F96BA4">
              <w:rPr>
                <w:rStyle w:val="Lienhypertexte"/>
                <w:noProof/>
                <w:highlight w:val="yellow"/>
                <w:lang w:val="en-US"/>
              </w:rPr>
              <w:t>Contribution on GitHub</w:t>
            </w:r>
            <w:r w:rsidR="00DA4767">
              <w:rPr>
                <w:noProof/>
                <w:webHidden/>
              </w:rPr>
              <w:tab/>
            </w:r>
            <w:r w:rsidR="00DA4767">
              <w:rPr>
                <w:noProof/>
                <w:webHidden/>
              </w:rPr>
              <w:fldChar w:fldCharType="begin"/>
            </w:r>
            <w:r w:rsidR="00DA4767">
              <w:rPr>
                <w:noProof/>
                <w:webHidden/>
              </w:rPr>
              <w:instrText xml:space="preserve"> PAGEREF _Toc421809926 \h </w:instrText>
            </w:r>
            <w:r w:rsidR="00DA4767">
              <w:rPr>
                <w:noProof/>
                <w:webHidden/>
              </w:rPr>
            </w:r>
            <w:r w:rsidR="00DA4767">
              <w:rPr>
                <w:noProof/>
                <w:webHidden/>
              </w:rPr>
              <w:fldChar w:fldCharType="separate"/>
            </w:r>
            <w:r w:rsidR="00DA4767">
              <w:rPr>
                <w:noProof/>
                <w:webHidden/>
              </w:rPr>
              <w:t>50</w:t>
            </w:r>
            <w:r w:rsidR="00DA4767">
              <w:rPr>
                <w:noProof/>
                <w:webHidden/>
              </w:rPr>
              <w:fldChar w:fldCharType="end"/>
            </w:r>
          </w:hyperlink>
        </w:p>
        <w:p w14:paraId="382BB24F" w14:textId="77777777" w:rsidR="00DA4767" w:rsidRDefault="00176D32">
          <w:pPr>
            <w:pStyle w:val="TM2"/>
            <w:rPr>
              <w:noProof/>
            </w:rPr>
          </w:pPr>
          <w:hyperlink w:anchor="_Toc421809927" w:history="1">
            <w:r w:rsidR="00DA4767" w:rsidRPr="00F96BA4">
              <w:rPr>
                <w:rStyle w:val="Lienhypertexte"/>
                <w:noProof/>
                <w:lang w:val="en-US"/>
              </w:rPr>
              <w:t>7.5</w:t>
            </w:r>
            <w:r w:rsidR="00DA4767">
              <w:rPr>
                <w:noProof/>
              </w:rPr>
              <w:tab/>
            </w:r>
            <w:r w:rsidR="00DA4767" w:rsidRPr="00F96BA4">
              <w:rPr>
                <w:rStyle w:val="Lienhypertexte"/>
                <w:noProof/>
                <w:lang w:val="en-US"/>
              </w:rPr>
              <w:t>References</w:t>
            </w:r>
            <w:r w:rsidR="00DA4767">
              <w:rPr>
                <w:noProof/>
                <w:webHidden/>
              </w:rPr>
              <w:tab/>
            </w:r>
            <w:r w:rsidR="00DA4767">
              <w:rPr>
                <w:noProof/>
                <w:webHidden/>
              </w:rPr>
              <w:fldChar w:fldCharType="begin"/>
            </w:r>
            <w:r w:rsidR="00DA4767">
              <w:rPr>
                <w:noProof/>
                <w:webHidden/>
              </w:rPr>
              <w:instrText xml:space="preserve"> PAGEREF _Toc421809927 \h </w:instrText>
            </w:r>
            <w:r w:rsidR="00DA4767">
              <w:rPr>
                <w:noProof/>
                <w:webHidden/>
              </w:rPr>
            </w:r>
            <w:r w:rsidR="00DA4767">
              <w:rPr>
                <w:noProof/>
                <w:webHidden/>
              </w:rPr>
              <w:fldChar w:fldCharType="separate"/>
            </w:r>
            <w:r w:rsidR="00DA4767">
              <w:rPr>
                <w:noProof/>
                <w:webHidden/>
              </w:rPr>
              <w:t>51</w:t>
            </w:r>
            <w:r w:rsidR="00DA4767">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A32270E" w14:textId="77777777" w:rsidR="00076F68" w:rsidRPr="00CE3E17" w:rsidRDefault="00076F68" w:rsidP="00DA4767">
      <w:pPr>
        <w:pStyle w:val="Titre1"/>
        <w:numPr>
          <w:ilvl w:val="0"/>
          <w:numId w:val="0"/>
        </w:numPr>
        <w:rPr>
          <w:lang w:val="en-US"/>
        </w:rPr>
        <w:sectPr w:rsidR="00076F68" w:rsidRPr="00CE3E17" w:rsidSect="00635016">
          <w:headerReference w:type="default" r:id="rId24"/>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Titre1"/>
        <w:ind w:left="360"/>
        <w:rPr>
          <w:lang w:val="en-US"/>
        </w:rPr>
      </w:pPr>
      <w:bookmarkStart w:id="1" w:name="_Toc417578105"/>
      <w:bookmarkStart w:id="2" w:name="_Toc417584720"/>
      <w:bookmarkStart w:id="3" w:name="_Toc421468903"/>
      <w:bookmarkStart w:id="4" w:name="_Toc421809896"/>
      <w:r w:rsidRPr="00CE3E17">
        <w:rPr>
          <w:lang w:val="en-US"/>
        </w:rPr>
        <w:lastRenderedPageBreak/>
        <w:t>Introduction</w:t>
      </w:r>
      <w:bookmarkEnd w:id="1"/>
      <w:bookmarkEnd w:id="2"/>
      <w:bookmarkEnd w:id="3"/>
      <w:bookmarkEnd w:id="4"/>
    </w:p>
    <w:p w14:paraId="2B78FEF5" w14:textId="056E36B9"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E03BEB" w:rsidRPr="0082719B" w:rsidRDefault="00E03BEB"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DE86E5" id="_x0000_t202" coordsize="21600,21600" o:spt="202" path="m,l,21600r21600,l21600,xe">
                <v:stroke joinstyle="miter"/>
                <v:path gradientshapeok="t" o:connecttype="rect"/>
              </v:shapetype>
              <v:shape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E03BEB" w:rsidRPr="0082719B" w:rsidRDefault="00E03BEB"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Titre2"/>
        <w:rPr>
          <w:lang w:val="en-US"/>
        </w:rPr>
      </w:pPr>
      <w:bookmarkStart w:id="5" w:name="_Toc417578106"/>
      <w:bookmarkStart w:id="6" w:name="_Toc417584721"/>
      <w:bookmarkStart w:id="7" w:name="_Toc421468904"/>
      <w:bookmarkStart w:id="8" w:name="_Toc421809897"/>
      <w:r w:rsidRPr="00CE3E17">
        <w:rPr>
          <w:lang w:val="en-US"/>
        </w:rPr>
        <w:t>Intentions</w:t>
      </w:r>
      <w:bookmarkEnd w:id="5"/>
      <w:bookmarkEnd w:id="6"/>
      <w:bookmarkEnd w:id="7"/>
      <w:bookmarkEnd w:id="8"/>
    </w:p>
    <w:p w14:paraId="4D070CF5" w14:textId="703605F6"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E03BEB" w:rsidRPr="003546CD" w:rsidRDefault="00E03BEB" w:rsidP="003546CD">
                            <w:pPr>
                              <w:jc w:val="center"/>
                              <w:rPr>
                                <w:rStyle w:val="Lienhypertexte"/>
                                <w:b/>
                                <w:sz w:val="20"/>
                                <w:lang w:val="en-GB"/>
                              </w:rPr>
                            </w:pPr>
                            <w:r w:rsidRPr="003546CD">
                              <w:rPr>
                                <w:rStyle w:val="Lienhypertexte"/>
                                <w:b/>
                                <w:sz w:val="20"/>
                                <w:lang w:val="en-GB"/>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77777777" w:rsidR="00E03BEB" w:rsidRPr="003546CD" w:rsidRDefault="00E03BEB" w:rsidP="003546CD">
                      <w:pPr>
                        <w:jc w:val="center"/>
                        <w:rPr>
                          <w:rStyle w:val="Hyperlink"/>
                          <w:b/>
                          <w:sz w:val="20"/>
                          <w:lang w:val="en-GB"/>
                        </w:rPr>
                      </w:pPr>
                      <w:r w:rsidRPr="003546CD">
                        <w:rPr>
                          <w:rStyle w:val="Hyperlink"/>
                          <w:b/>
                          <w:sz w:val="20"/>
                          <w:lang w:val="en-GB"/>
                        </w:rPr>
                        <w:t>http://bambugms.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rPr>
        <w:lastRenderedPageBreak/>
        <mc:AlternateContent>
          <mc:Choice Requires="wps">
            <w:drawing>
              <wp:anchor distT="0" distB="0" distL="114300" distR="114300" simplePos="0" relativeHeight="251801600" behindDoc="0" locked="0" layoutInCell="1" allowOverlap="1" wp14:anchorId="13614811" wp14:editId="0BD491C3">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9279B0"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" filled="f" strokecolor="#a5a5a5 [3205]" strokeweight="1pt"/>
            </w:pict>
          </mc:Fallback>
        </mc:AlternateContent>
      </w:r>
      <w:r w:rsidRPr="00CE3E17">
        <w:rPr>
          <w:noProof/>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E03BEB" w:rsidRDefault="00E03BEB" w:rsidP="00786F8A">
                            <w:pPr>
                              <w:pStyle w:val="Lgende"/>
                              <w:jc w:val="center"/>
                              <w:rPr>
                                <w:noProof/>
                              </w:rPr>
                            </w:pPr>
                            <w:bookmarkStart w:id="9" w:name="_Toc421797801"/>
                            <w:r>
                              <w:t xml:space="preserve">Figure </w:t>
                            </w:r>
                            <w:fldSimple w:instr=" SEQ Figure \* ARABIC ">
                              <w:r>
                                <w:rPr>
                                  <w:noProof/>
                                </w:rPr>
                                <w:t>1</w:t>
                              </w:r>
                            </w:fldSimple>
                            <w:r>
                              <w:t>: Logic Mode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E03BEB" w:rsidRDefault="00E03BEB" w:rsidP="00786F8A">
                      <w:pPr>
                        <w:pStyle w:val="Caption"/>
                        <w:jc w:val="center"/>
                        <w:rPr>
                          <w:noProof/>
                        </w:rPr>
                      </w:pPr>
                      <w:bookmarkStart w:id="11" w:name="_Toc421797801"/>
                      <w:r>
                        <w:t xml:space="preserve">Figure </w:t>
                      </w:r>
                      <w:fldSimple w:instr=" SEQ Figure \* ARABIC ">
                        <w:r>
                          <w:rPr>
                            <w:noProof/>
                          </w:rPr>
                          <w:t>1</w:t>
                        </w:r>
                      </w:fldSimple>
                      <w:r>
                        <w:t xml:space="preserve">: </w:t>
                      </w:r>
                      <w:proofErr w:type="spellStart"/>
                      <w:r>
                        <w:t>Logic</w:t>
                      </w:r>
                      <w:proofErr w:type="spellEnd"/>
                      <w:r>
                        <w:t xml:space="preserve"> Model</w:t>
                      </w:r>
                      <w:bookmarkEnd w:id="11"/>
                    </w:p>
                  </w:txbxContent>
                </v:textbox>
              </v:shape>
            </w:pict>
          </mc:Fallback>
        </mc:AlternateContent>
      </w:r>
      <w:r w:rsidR="00786F8A" w:rsidRPr="00CE3E17">
        <w:rPr>
          <w:noProof/>
        </w:rPr>
        <mc:AlternateContent>
          <mc:Choice Requires="wpg">
            <w:drawing>
              <wp:anchor distT="0" distB="0" distL="114300" distR="114300" simplePos="0" relativeHeight="251747328" behindDoc="0" locked="0" layoutInCell="1" allowOverlap="1" wp14:anchorId="733D6310" wp14:editId="1AB60572">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E03BEB" w:rsidRPr="00F468EF" w:rsidRDefault="00E03BEB"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E03BEB" w:rsidRPr="00435619" w:rsidRDefault="00E03BEB"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E03BEB" w:rsidRDefault="00E03BEB" w:rsidP="003C6A7D">
                                  <w:pPr>
                                    <w:jc w:val="left"/>
                                    <w:rPr>
                                      <w:smallCaps/>
                                      <w:color w:val="000000" w:themeColor="text1"/>
                                      <w:lang w:val="en-US"/>
                                    </w:rPr>
                                  </w:pPr>
                                  <w:r w:rsidRPr="00B14897">
                                    <w:rPr>
                                      <w:smallCaps/>
                                      <w:color w:val="000000" w:themeColor="text1"/>
                                      <w:lang w:val="en-US"/>
                                    </w:rPr>
                                    <w:t>Resource</w:t>
                                  </w:r>
                                </w:p>
                                <w:p w14:paraId="53E7241A" w14:textId="034FAD4A"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E03BEB" w:rsidRPr="001B15D4" w:rsidRDefault="00E03BEB" w:rsidP="003C6A7D">
                                  <w:pPr>
                                    <w:pStyle w:val="Paragraphedeliste"/>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E03BEB" w:rsidRPr="005D7E2E" w:rsidRDefault="009F2C8D"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00E03BEB" w:rsidRPr="005D7E2E">
                                    <w:rPr>
                                      <w:color w:val="000000" w:themeColor="text1"/>
                                      <w:lang w:val="en-US"/>
                                    </w:rPr>
                                    <w:t>Sciencedirect</w:t>
                                  </w:r>
                                </w:p>
                                <w:p w14:paraId="705AAAAB"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E03BEB" w:rsidRPr="00B14897"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E03BEB" w:rsidRPr="00B14897" w:rsidRDefault="00E03BEB" w:rsidP="003C6A7D">
                                  <w:pPr>
                                    <w:jc w:val="left"/>
                                    <w:rPr>
                                      <w:smallCaps/>
                                      <w:color w:val="000000" w:themeColor="text1"/>
                                      <w:lang w:val="en-US"/>
                                    </w:rPr>
                                  </w:pPr>
                                  <w:r w:rsidRPr="00B14897">
                                    <w:rPr>
                                      <w:smallCaps/>
                                      <w:color w:val="000000" w:themeColor="text1"/>
                                      <w:lang w:val="en-US"/>
                                    </w:rPr>
                                    <w:t>Activities</w:t>
                                  </w:r>
                                </w:p>
                                <w:p w14:paraId="71DA6794" w14:textId="77777777" w:rsidR="00E03BEB" w:rsidRPr="005D7E2E" w:rsidRDefault="00E03BEB"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E03BEB" w:rsidRPr="005D7E2E" w:rsidRDefault="00E03BEB" w:rsidP="003C6A7D">
                                  <w:pPr>
                                    <w:pStyle w:val="Paragraphedeliste"/>
                                    <w:ind w:left="426"/>
                                    <w:jc w:val="left"/>
                                    <w:rPr>
                                      <w:color w:val="000000" w:themeColor="text1"/>
                                      <w:lang w:val="en-US"/>
                                    </w:rPr>
                                  </w:pPr>
                                </w:p>
                                <w:p w14:paraId="021BFD50" w14:textId="77777777" w:rsidR="00E03BEB" w:rsidRPr="00435619" w:rsidRDefault="00E03BEB"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E03BEB" w:rsidRPr="00B14897" w:rsidRDefault="00E03BEB" w:rsidP="003C6A7D">
                                  <w:pPr>
                                    <w:jc w:val="left"/>
                                    <w:rPr>
                                      <w:smallCaps/>
                                      <w:color w:val="000000" w:themeColor="text1"/>
                                      <w:lang w:val="en-US"/>
                                    </w:rPr>
                                  </w:pPr>
                                  <w:r w:rsidRPr="00B14897">
                                    <w:rPr>
                                      <w:smallCaps/>
                                      <w:color w:val="000000" w:themeColor="text1"/>
                                      <w:lang w:val="en-US"/>
                                    </w:rPr>
                                    <w:t>Outputs</w:t>
                                  </w:r>
                                </w:p>
                                <w:p w14:paraId="01C172AF" w14:textId="77777777" w:rsidR="00E03BEB" w:rsidRPr="005D7E2E" w:rsidRDefault="00E03BEB"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E03BEB" w:rsidRPr="00CD2DF0" w:rsidRDefault="00E03BEB" w:rsidP="003C6A7D">
                                  <w:pPr>
                                    <w:pStyle w:val="Paragraphedeliste"/>
                                    <w:numPr>
                                      <w:ilvl w:val="0"/>
                                      <w:numId w:val="15"/>
                                    </w:numPr>
                                    <w:spacing w:line="240" w:lineRule="auto"/>
                                    <w:ind w:left="284"/>
                                    <w:rPr>
                                      <w:color w:val="000000" w:themeColor="text1"/>
                                      <w:lang w:val="en-US"/>
                                    </w:rPr>
                                  </w:pPr>
                                  <w:r w:rsidRPr="00CD2DF0">
                                    <w:rPr>
                                      <w:color w:val="000000" w:themeColor="text1"/>
                                      <w:lang w:val="en-US"/>
                                    </w:rPr>
                                    <w:t>Github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E03BEB" w:rsidRPr="00B14897" w:rsidRDefault="00E03BEB" w:rsidP="003C6A7D">
                                  <w:pPr>
                                    <w:jc w:val="left"/>
                                    <w:rPr>
                                      <w:smallCaps/>
                                      <w:color w:val="000000" w:themeColor="text1"/>
                                    </w:rPr>
                                  </w:pPr>
                                  <w:r w:rsidRPr="00B14897">
                                    <w:rPr>
                                      <w:smallCaps/>
                                      <w:color w:val="000000" w:themeColor="text1"/>
                                    </w:rPr>
                                    <w:t>Outcomes</w:t>
                                  </w:r>
                                </w:p>
                                <w:p w14:paraId="192B77E5" w14:textId="7F3D89CD" w:rsidR="00E03BEB" w:rsidRPr="005D7E2E" w:rsidRDefault="00E03BEB" w:rsidP="003C6A7D">
                                  <w:pPr>
                                    <w:pStyle w:val="Paragraphedeliste"/>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E03BEB" w:rsidRPr="005D7E2E" w:rsidRDefault="00E03BEB"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E03BEB" w:rsidRPr="00F468EF" w:rsidRDefault="00E03BEB"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E03BEB" w:rsidRPr="00F468EF" w:rsidRDefault="00E03BEB"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E03BEB" w:rsidRPr="00BD1DC8" w:rsidRDefault="00E03BEB"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E03BEB" w:rsidRPr="00BD1DC8" w:rsidRDefault="00E03BEB"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E03BEB" w:rsidRPr="00BD1DC8" w:rsidRDefault="00E03BEB"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E03BEB" w:rsidRPr="00BD1DC8" w:rsidRDefault="00E03BEB"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sidR="009F2C8D">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E03BEB" w:rsidRPr="00F468EF" w:rsidRDefault="00E03BEB"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E03BEB" w:rsidRPr="00435619" w:rsidRDefault="00E03BEB"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E03BEB" w:rsidRDefault="00E03BEB" w:rsidP="003C6A7D">
                            <w:pPr>
                              <w:jc w:val="left"/>
                              <w:rPr>
                                <w:smallCaps/>
                                <w:color w:val="000000" w:themeColor="text1"/>
                                <w:lang w:val="en-US"/>
                              </w:rPr>
                            </w:pPr>
                            <w:r w:rsidRPr="00B14897">
                              <w:rPr>
                                <w:smallCaps/>
                                <w:color w:val="000000" w:themeColor="text1"/>
                                <w:lang w:val="en-US"/>
                              </w:rPr>
                              <w:t>Resource</w:t>
                            </w:r>
                          </w:p>
                          <w:p w14:paraId="53E7241A" w14:textId="034FAD4A"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E03BEB" w:rsidRPr="001B15D4" w:rsidRDefault="00E03BEB"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E03BEB" w:rsidRPr="005D7E2E" w:rsidRDefault="009F2C8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proofErr w:type="spellStart"/>
                            <w:r w:rsidR="00E03BEB" w:rsidRPr="005D7E2E">
                              <w:rPr>
                                <w:color w:val="000000" w:themeColor="text1"/>
                                <w:lang w:val="en-US"/>
                              </w:rPr>
                              <w:t>Sciencedirect</w:t>
                            </w:r>
                            <w:proofErr w:type="spellEnd"/>
                          </w:p>
                          <w:p w14:paraId="705AAAAB"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E03BEB" w:rsidRPr="00B14897"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E03BEB" w:rsidRPr="00B14897" w:rsidRDefault="00E03BEB" w:rsidP="003C6A7D">
                            <w:pPr>
                              <w:jc w:val="left"/>
                              <w:rPr>
                                <w:smallCaps/>
                                <w:color w:val="000000" w:themeColor="text1"/>
                                <w:lang w:val="en-US"/>
                              </w:rPr>
                            </w:pPr>
                            <w:r w:rsidRPr="00B14897">
                              <w:rPr>
                                <w:smallCaps/>
                                <w:color w:val="000000" w:themeColor="text1"/>
                                <w:lang w:val="en-US"/>
                              </w:rPr>
                              <w:t>Activities</w:t>
                            </w:r>
                          </w:p>
                          <w:p w14:paraId="71DA6794"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E03BEB" w:rsidRPr="005D7E2E" w:rsidRDefault="00E03BEB" w:rsidP="003C6A7D">
                            <w:pPr>
                              <w:pStyle w:val="ListParagraph"/>
                              <w:ind w:left="426"/>
                              <w:jc w:val="left"/>
                              <w:rPr>
                                <w:color w:val="000000" w:themeColor="text1"/>
                                <w:lang w:val="en-US"/>
                              </w:rPr>
                            </w:pPr>
                          </w:p>
                          <w:p w14:paraId="021BFD50" w14:textId="77777777" w:rsidR="00E03BEB" w:rsidRPr="00435619" w:rsidRDefault="00E03BEB"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E03BEB" w:rsidRPr="00B14897" w:rsidRDefault="00E03BEB" w:rsidP="003C6A7D">
                            <w:pPr>
                              <w:jc w:val="left"/>
                              <w:rPr>
                                <w:smallCaps/>
                                <w:color w:val="000000" w:themeColor="text1"/>
                                <w:lang w:val="en-US"/>
                              </w:rPr>
                            </w:pPr>
                            <w:r w:rsidRPr="00B14897">
                              <w:rPr>
                                <w:smallCaps/>
                                <w:color w:val="000000" w:themeColor="text1"/>
                                <w:lang w:val="en-US"/>
                              </w:rPr>
                              <w:t>Outputs</w:t>
                            </w:r>
                          </w:p>
                          <w:p w14:paraId="01C172AF"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E03BEB" w:rsidRPr="00CD2DF0" w:rsidRDefault="00E03BEB"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E03BEB" w:rsidRPr="00B14897" w:rsidRDefault="00E03BEB"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E03BEB" w:rsidRPr="005D7E2E" w:rsidRDefault="00E03BEB"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E03BEB" w:rsidRPr="00F468EF" w:rsidRDefault="00E03BEB"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E03BEB" w:rsidRPr="00F468EF" w:rsidRDefault="00E03BEB"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E03BEB" w:rsidRPr="00BD1DC8" w:rsidRDefault="00E03BEB"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E03BEB" w:rsidRPr="00BD1DC8" w:rsidRDefault="00E03BEB"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E03BEB" w:rsidRPr="00BD1DC8" w:rsidRDefault="00E03BEB"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E03BEB" w:rsidRPr="00BD1DC8" w:rsidRDefault="00E03BEB"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sidR="009F2C8D">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Titre2"/>
        <w:rPr>
          <w:lang w:val="en-US"/>
        </w:rPr>
      </w:pPr>
      <w:bookmarkStart w:id="10" w:name="_Toc417578107"/>
      <w:bookmarkStart w:id="11" w:name="_Toc417584722"/>
      <w:bookmarkStart w:id="12" w:name="_Toc421468905"/>
      <w:bookmarkStart w:id="13" w:name="_Toc421809898"/>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0"/>
      <w:bookmarkEnd w:id="11"/>
      <w:bookmarkEnd w:id="12"/>
      <w:bookmarkEnd w:id="13"/>
    </w:p>
    <w:p w14:paraId="7269E617" w14:textId="5C5D56A2"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Schönbein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Baur.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Pr="00CE3E17">
        <w:rPr>
          <w:rStyle w:val="Appelnotedebasdep"/>
          <w:lang w:val="en-US"/>
        </w:rPr>
        <w:footnoteReference w:id="1"/>
      </w:r>
      <w:r w:rsidR="008E76FB" w:rsidRPr="00CE3E17">
        <w:rPr>
          <w:lang w:val="en-US"/>
        </w:rPr>
        <w:t>.</w:t>
      </w:r>
    </w:p>
    <w:p w14:paraId="63ACE355" w14:textId="03D1654A" w:rsidR="003C6A7D" w:rsidRPr="00CE3E17" w:rsidRDefault="003C6A7D" w:rsidP="003C6A7D">
      <w:pPr>
        <w:rPr>
          <w:lang w:val="en-US"/>
        </w:rPr>
      </w:pPr>
      <w:r w:rsidRPr="00CE3E17">
        <w:rPr>
          <w:noProof/>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E03BEB" w:rsidRPr="00C6025C" w:rsidRDefault="00E03BEB"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E03BEB" w:rsidRPr="00C6025C" w:rsidRDefault="00E03BEB"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E03BEB" w:rsidRPr="00C6025C" w:rsidRDefault="00E03BEB"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E03BEB" w:rsidRPr="00C6025C" w:rsidRDefault="00E03BEB"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E03BEB" w:rsidRPr="00C6025C" w:rsidRDefault="00E03BEB"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E03BEB" w:rsidRPr="00C6025C" w:rsidRDefault="00E03BEB"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Niedrach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Appelnotedebasdep"/>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Appelnotedebasdep"/>
          <w:lang w:val="en-US"/>
        </w:rPr>
        <w:footnoteReference w:id="3"/>
      </w:r>
      <w:r w:rsidR="002E4065">
        <w:rPr>
          <w:lang w:val="en-US"/>
        </w:rPr>
        <w:t xml:space="preserve"> </w:t>
      </w:r>
      <w:r w:rsidRPr="00CE3E17">
        <w:rPr>
          <w:rStyle w:val="Appelnotedebasdep"/>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Appelnotedebasdep"/>
          <w:lang w:val="en-US"/>
        </w:rPr>
        <w:footnoteReference w:id="5"/>
      </w:r>
      <w:r w:rsidRPr="00CE3E17">
        <w:rPr>
          <w:lang w:val="en-US"/>
        </w:rPr>
        <w:t>.</w:t>
      </w:r>
    </w:p>
    <w:p w14:paraId="7A9A3221" w14:textId="5F8D6ED2" w:rsidR="003C6A7D" w:rsidRPr="00CE3E17" w:rsidRDefault="008E76FB" w:rsidP="003C6A7D">
      <w:pPr>
        <w:pStyle w:val="Titre2"/>
        <w:rPr>
          <w:lang w:val="en-US"/>
        </w:rPr>
      </w:pPr>
      <w:bookmarkStart w:id="19" w:name="_Toc417578108"/>
      <w:bookmarkStart w:id="20" w:name="_Toc417584723"/>
      <w:bookmarkStart w:id="21" w:name="_Toc421468906"/>
      <w:bookmarkStart w:id="22" w:name="_Toc421809899"/>
      <w:r w:rsidRPr="00CE3E17">
        <w:rPr>
          <w:lang w:val="en-US"/>
        </w:rPr>
        <w:t>Fuel C</w:t>
      </w:r>
      <w:r w:rsidR="003C6A7D" w:rsidRPr="00CE3E17">
        <w:rPr>
          <w:lang w:val="en-US"/>
        </w:rPr>
        <w:t xml:space="preserve">ell as an </w:t>
      </w:r>
      <w:r w:rsidR="00DA4767">
        <w:rPr>
          <w:lang w:val="en-US"/>
        </w:rPr>
        <w:t>A</w:t>
      </w:r>
      <w:r w:rsidR="003C6A7D" w:rsidRPr="00CE3E17">
        <w:rPr>
          <w:lang w:val="en-US"/>
        </w:rPr>
        <w:t>lternative</w:t>
      </w:r>
      <w:bookmarkEnd w:id="19"/>
      <w:bookmarkEnd w:id="20"/>
      <w:r w:rsidRPr="00CE3E17">
        <w:rPr>
          <w:lang w:val="en-US"/>
        </w:rPr>
        <w:t>?</w:t>
      </w:r>
      <w:bookmarkEnd w:id="21"/>
      <w:bookmarkEnd w:id="22"/>
    </w:p>
    <w:p w14:paraId="08821EAB" w14:textId="6811B5F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 xml:space="preserve">applications can be divided into the three categories stationary, transport </w:t>
      </w:r>
      <w:r w:rsidRPr="002E4065">
        <w:rPr>
          <w:lang w:val="en-US"/>
        </w:rPr>
        <w:lastRenderedPageBreak/>
        <w:t>and portable</w:t>
      </w:r>
      <w:r w:rsidR="00E943B4" w:rsidRPr="002E4065">
        <w:rPr>
          <w:lang w:val="en-US"/>
        </w:rPr>
        <w:t xml:space="preserve"> (cf. </w:t>
      </w:r>
      <w:r w:rsidR="00E943B4" w:rsidRPr="002E4065">
        <w:rPr>
          <w:rStyle w:val="Rfrenceintense"/>
          <w:lang w:val="en-GB"/>
        </w:rPr>
        <w:t>2.3 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Rfrenceintense"/>
          <w:lang w:val="en-GB"/>
        </w:rPr>
        <w:t>P</w:t>
      </w:r>
      <w:r w:rsidRPr="002E4065">
        <w:rPr>
          <w:rStyle w:val="Rfrenceintense"/>
          <w:lang w:val="en-GB"/>
        </w:rPr>
        <w:t xml:space="preserve">art </w:t>
      </w:r>
      <w:r w:rsidRPr="002E4065">
        <w:rPr>
          <w:rStyle w:val="Rfrenceintense"/>
        </w:rPr>
        <w:fldChar w:fldCharType="begin"/>
      </w:r>
      <w:r w:rsidRPr="002E4065">
        <w:rPr>
          <w:rStyle w:val="Rfrenceintense"/>
          <w:lang w:val="en-GB"/>
        </w:rPr>
        <w:instrText xml:space="preserve"> REF _Ref419309432 \r \h </w:instrText>
      </w:r>
      <w:r w:rsidR="002E4065" w:rsidRPr="002E4065">
        <w:rPr>
          <w:rStyle w:val="Rfrenceintense"/>
          <w:lang w:val="en-GB"/>
        </w:rPr>
        <w:instrText xml:space="preserve"> \* MERGEFORMAT </w:instrText>
      </w:r>
      <w:r w:rsidRPr="002E4065">
        <w:rPr>
          <w:rStyle w:val="Rfrenceintense"/>
        </w:rPr>
      </w:r>
      <w:r w:rsidRPr="002E4065">
        <w:rPr>
          <w:rStyle w:val="Rfrenceintense"/>
        </w:rPr>
        <w:fldChar w:fldCharType="separate"/>
      </w:r>
      <w:r w:rsidRPr="002E4065">
        <w:rPr>
          <w:rStyle w:val="Rfrenceintense"/>
          <w:lang w:val="en-GB"/>
        </w:rPr>
        <w:t>5</w:t>
      </w:r>
      <w:r w:rsidRPr="002E4065">
        <w:rPr>
          <w:rStyle w:val="Rfrenceintense"/>
        </w:rPr>
        <w:fldChar w:fldCharType="end"/>
      </w:r>
      <w:r w:rsidRPr="00CE3E17">
        <w:rPr>
          <w:lang w:val="en-US"/>
        </w:rPr>
        <w:t>.</w:t>
      </w:r>
    </w:p>
    <w:p w14:paraId="02DF3135" w14:textId="6B8DD3FC" w:rsidR="003C6A7D" w:rsidRPr="00CE3E17" w:rsidRDefault="00DA4767" w:rsidP="003C6A7D">
      <w:pPr>
        <w:pStyle w:val="Titre2"/>
        <w:rPr>
          <w:lang w:val="en-US"/>
        </w:rPr>
      </w:pPr>
      <w:bookmarkStart w:id="23" w:name="_Toc417578109"/>
      <w:bookmarkStart w:id="24" w:name="_Toc417584724"/>
      <w:bookmarkStart w:id="25" w:name="_Toc421468907"/>
      <w:bookmarkStart w:id="26" w:name="_Toc421809900"/>
      <w:r>
        <w:rPr>
          <w:lang w:val="en-US"/>
        </w:rPr>
        <w:t>Quick I</w:t>
      </w:r>
      <w:r w:rsidR="003C6A7D" w:rsidRPr="00CE3E17">
        <w:rPr>
          <w:lang w:val="en-US"/>
        </w:rPr>
        <w:t xml:space="preserve">ndustry </w:t>
      </w:r>
      <w:r>
        <w:rPr>
          <w:lang w:val="en-US"/>
        </w:rPr>
        <w:t>O</w:t>
      </w:r>
      <w:r w:rsidR="003C6A7D" w:rsidRPr="00CE3E17">
        <w:rPr>
          <w:lang w:val="en-US"/>
        </w:rPr>
        <w:t>verview</w:t>
      </w:r>
      <w:bookmarkEnd w:id="23"/>
      <w:bookmarkEnd w:id="24"/>
      <w:bookmarkEnd w:id="25"/>
      <w:bookmarkEnd w:id="26"/>
    </w:p>
    <w:p w14:paraId="476F82BD" w14:textId="2E5FAA98"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bookmarkStart w:id="27" w:name="_Toc421468908"/>
    <w:bookmarkStart w:id="28" w:name="_Toc421809901"/>
    <w:bookmarkStart w:id="29" w:name="_Toc417578111"/>
    <w:bookmarkStart w:id="30" w:name="_Toc417584726"/>
    <w:p w14:paraId="1BF76741" w14:textId="77777777" w:rsidR="00F45A70" w:rsidRPr="00CE3E17" w:rsidRDefault="00F45A70" w:rsidP="00F45A70">
      <w:pPr>
        <w:pStyle w:val="Titre1"/>
        <w:rPr>
          <w:lang w:val="en-US"/>
        </w:rPr>
      </w:pPr>
      <w:r w:rsidRPr="00CE3E17">
        <w:rPr>
          <w:noProof/>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E03BEB" w:rsidRPr="00C6025C" w:rsidRDefault="00E03BEB"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E03BEB" w:rsidRPr="00C6025C" w:rsidRDefault="00E03BEB"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E03BEB" w:rsidRPr="00C6025C" w:rsidRDefault="00E03BEB"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1" w:name="_CTVP0012c0e5ac2041d4bd482730c9037550cea"/>
                            <w:r w:rsidRPr="00C6025C">
                              <w:rPr>
                                <w:color w:val="646464" w:themeColor="accent3"/>
                                <w:sz w:val="20"/>
                                <w:lang w:val="en-GB"/>
                              </w:rPr>
                              <w:t>(Wikipedia contributors 2015a)</w:t>
                            </w:r>
                            <w:bookmarkEnd w:id="31"/>
                            <w:r w:rsidRPr="00C6025C">
                              <w:rPr>
                                <w:color w:val="646464" w:themeColor="accent3"/>
                                <w:sz w:val="20"/>
                                <w:lang w:val="en-GB"/>
                              </w:rPr>
                              <w:fldChar w:fldCharType="end"/>
                            </w:r>
                          </w:p>
                          <w:p w14:paraId="19ECF6C3"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2" w:name="_CTVP001c7de317b418947ffb7e944ebb2207c73"/>
                            <w:r w:rsidRPr="00C6025C">
                              <w:rPr>
                                <w:color w:val="646464" w:themeColor="accent3"/>
                                <w:sz w:val="20"/>
                                <w:lang w:val="en-GB"/>
                              </w:rPr>
                              <w:t>(Wikipedia contributors 2015b)</w:t>
                            </w:r>
                            <w:bookmarkEnd w:id="32"/>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E03BEB" w:rsidRPr="00C6025C" w:rsidRDefault="00E03BEB"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E03BEB" w:rsidRPr="00C6025C" w:rsidRDefault="00E03BEB"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E03BEB" w:rsidRPr="00C6025C" w:rsidRDefault="00E03BEB"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5" w:name="_CTVP0012c0e5ac2041d4bd482730c9037550cea"/>
                      <w:r w:rsidRPr="00C6025C">
                        <w:rPr>
                          <w:color w:val="646464" w:themeColor="accent3"/>
                          <w:sz w:val="20"/>
                          <w:lang w:val="en-GB"/>
                        </w:rPr>
                        <w:t>(Wikipedia contributors 2015a)</w:t>
                      </w:r>
                      <w:bookmarkEnd w:id="35"/>
                      <w:r w:rsidRPr="00C6025C">
                        <w:rPr>
                          <w:color w:val="646464" w:themeColor="accent3"/>
                          <w:sz w:val="20"/>
                          <w:lang w:val="en-GB"/>
                        </w:rPr>
                        <w:fldChar w:fldCharType="end"/>
                      </w:r>
                    </w:p>
                    <w:p w14:paraId="19ECF6C3"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6" w:name="_CTVP001c7de317b418947ffb7e944ebb2207c73"/>
                      <w:r w:rsidRPr="00C6025C">
                        <w:rPr>
                          <w:color w:val="646464" w:themeColor="accent3"/>
                          <w:sz w:val="20"/>
                          <w:lang w:val="en-GB"/>
                        </w:rPr>
                        <w:t>(Wikipedia contributors 2015b)</w:t>
                      </w:r>
                      <w:bookmarkEnd w:id="36"/>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7"/>
      <w:bookmarkEnd w:id="28"/>
    </w:p>
    <w:p w14:paraId="7D40E3E1" w14:textId="0CBFF15B"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r w:rsidR="00255742">
        <w:rPr>
          <w:lang w:val="en-US"/>
        </w:rPr>
        <w:t xml:space="preserve">In the end, some paragraphs will be dedicated to </w:t>
      </w:r>
      <w:r w:rsidRPr="00CE3E17">
        <w:rPr>
          <w:lang w:val="en-US"/>
        </w:rPr>
        <w:t>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Titre2"/>
        <w:rPr>
          <w:lang w:val="en-US"/>
        </w:rPr>
      </w:pPr>
      <w:bookmarkStart w:id="33" w:name="_Toc421468909"/>
      <w:bookmarkStart w:id="34" w:name="_Toc421809902"/>
      <w:r w:rsidRPr="00CE3E17">
        <w:rPr>
          <w:lang w:val="en-US"/>
        </w:rPr>
        <w:t>Introductio</w:t>
      </w:r>
      <w:bookmarkEnd w:id="29"/>
      <w:bookmarkEnd w:id="30"/>
      <w:r w:rsidRPr="00CE3E17">
        <w:rPr>
          <w:lang w:val="en-US"/>
        </w:rPr>
        <w:t>n</w:t>
      </w:r>
      <w:bookmarkEnd w:id="33"/>
      <w:bookmarkEnd w:id="34"/>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E03BEB" w:rsidRPr="00DE061C" w:rsidRDefault="00E03BEB"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E03BEB" w:rsidRPr="00DE061C" w:rsidRDefault="00E03BEB"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E03BEB" w:rsidRPr="00CE3E17" w:rsidRDefault="00E03BEB"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E03BEB" w:rsidRPr="00CE3E17" w:rsidRDefault="00E03BEB" w:rsidP="00F45A70">
                            <w:pPr>
                              <w:jc w:val="left"/>
                              <w:rPr>
                                <w:b/>
                                <w:color w:val="646464" w:themeColor="accent3"/>
                                <w:sz w:val="18"/>
                                <w:lang w:val="en-US"/>
                              </w:rPr>
                            </w:pPr>
                          </w:p>
                          <w:p w14:paraId="554ED4B9" w14:textId="77777777" w:rsidR="00E03BEB" w:rsidRPr="00CE3E17" w:rsidRDefault="00E03BEB"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E03BEB" w:rsidRPr="0068145D" w:rsidRDefault="00E03BEB" w:rsidP="007074EE">
                            <w:pPr>
                              <w:pStyle w:val="Paragraphedeliste"/>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E03BEB" w:rsidRPr="00CE3E17" w:rsidRDefault="00E03BEB" w:rsidP="007074EE">
                            <w:pPr>
                              <w:pStyle w:val="Paragraphedeliste"/>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E03BEB" w:rsidRPr="00CE3E17" w:rsidRDefault="00E03BEB" w:rsidP="007074EE">
                            <w:pPr>
                              <w:pStyle w:val="Paragraphedeliste"/>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E03BEB" w:rsidRPr="00CE3E17" w:rsidRDefault="00E03BEB" w:rsidP="007074EE">
                            <w:pPr>
                              <w:pStyle w:val="Paragraphedeliste"/>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E03BEB" w:rsidRPr="00CE3E17" w:rsidRDefault="00E03BEB" w:rsidP="007074EE">
                            <w:pPr>
                              <w:pStyle w:val="Paragraphedeliste"/>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E03BEB" w:rsidRPr="00CE3E17" w:rsidRDefault="00E03BEB" w:rsidP="007074EE">
                            <w:pPr>
                              <w:pStyle w:val="Paragraphedeliste"/>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E03BEB" w:rsidRPr="00CE3E17" w:rsidRDefault="00E03BEB" w:rsidP="007074EE">
                            <w:pPr>
                              <w:pStyle w:val="Paragraphedeliste"/>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E03BEB" w:rsidRPr="00CE3E17" w:rsidRDefault="00E03BEB" w:rsidP="00F45A70">
                            <w:pPr>
                              <w:pStyle w:val="Paragraphedeliste"/>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E03BEB" w:rsidRPr="00CE3E17" w:rsidRDefault="00E03BEB" w:rsidP="00F45A70">
                            <w:pPr>
                              <w:jc w:val="left"/>
                              <w:rPr>
                                <w:color w:val="646464" w:themeColor="accent3"/>
                                <w:sz w:val="20"/>
                                <w:lang w:val="en-US"/>
                              </w:rPr>
                            </w:pPr>
                          </w:p>
                          <w:p w14:paraId="2E2110FE" w14:textId="77777777" w:rsidR="00E03BEB" w:rsidRPr="00CE3E17" w:rsidRDefault="00E03BEB" w:rsidP="00F45A70">
                            <w:pPr>
                              <w:jc w:val="left"/>
                              <w:rPr>
                                <w:color w:val="646464" w:themeColor="accent3"/>
                                <w:sz w:val="20"/>
                                <w:lang w:val="en-US"/>
                              </w:rPr>
                            </w:pPr>
                          </w:p>
                          <w:p w14:paraId="4595BD1C" w14:textId="77777777" w:rsidR="00E03BEB" w:rsidRPr="00CE3E17" w:rsidRDefault="00E03BEB"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E03BEB" w:rsidRPr="00CE3E17" w:rsidRDefault="00E03BEB"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E03BEB" w:rsidRPr="00CE3E17" w:rsidRDefault="00E03BEB" w:rsidP="00F45A70">
                      <w:pPr>
                        <w:jc w:val="left"/>
                        <w:rPr>
                          <w:b/>
                          <w:color w:val="646464" w:themeColor="accent3"/>
                          <w:sz w:val="18"/>
                          <w:lang w:val="en-US"/>
                        </w:rPr>
                      </w:pPr>
                    </w:p>
                    <w:p w14:paraId="554ED4B9" w14:textId="77777777" w:rsidR="00E03BEB" w:rsidRPr="00CE3E17" w:rsidRDefault="00E03BEB"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E03BEB" w:rsidRPr="0068145D" w:rsidRDefault="00E03BEB"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E03BEB" w:rsidRPr="00CE3E17" w:rsidRDefault="00E03BEB"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E03BEB" w:rsidRPr="00CE3E17" w:rsidRDefault="00E03BEB"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E03BEB" w:rsidRPr="00CE3E17" w:rsidRDefault="00E03BEB" w:rsidP="00F45A70">
                      <w:pPr>
                        <w:jc w:val="left"/>
                        <w:rPr>
                          <w:color w:val="646464" w:themeColor="accent3"/>
                          <w:sz w:val="20"/>
                          <w:lang w:val="en-US"/>
                        </w:rPr>
                      </w:pPr>
                    </w:p>
                    <w:p w14:paraId="2E2110FE" w14:textId="77777777" w:rsidR="00E03BEB" w:rsidRPr="00CE3E17" w:rsidRDefault="00E03BEB" w:rsidP="00F45A70">
                      <w:pPr>
                        <w:jc w:val="left"/>
                        <w:rPr>
                          <w:color w:val="646464" w:themeColor="accent3"/>
                          <w:sz w:val="20"/>
                          <w:lang w:val="en-US"/>
                        </w:rPr>
                      </w:pPr>
                    </w:p>
                    <w:p w14:paraId="4595BD1C" w14:textId="77777777" w:rsidR="00E03BEB" w:rsidRPr="00CE3E17" w:rsidRDefault="00E03BEB"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Titre2"/>
        <w:rPr>
          <w:lang w:val="en-US"/>
        </w:rPr>
      </w:pPr>
      <w:bookmarkStart w:id="35" w:name="_Toc417578112"/>
      <w:bookmarkStart w:id="36" w:name="_Toc417584727"/>
      <w:bookmarkStart w:id="37" w:name="_Toc421468910"/>
      <w:bookmarkStart w:id="38" w:name="_Toc421809903"/>
      <w:r w:rsidRPr="00CE3E17">
        <w:rPr>
          <w:lang w:val="en-US"/>
        </w:rPr>
        <w:t>Technologies</w:t>
      </w:r>
      <w:bookmarkEnd w:id="35"/>
      <w:bookmarkEnd w:id="36"/>
      <w:bookmarkEnd w:id="37"/>
      <w:bookmarkEnd w:id="38"/>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Appelnotedebasdep"/>
          <w:lang w:val="en-US"/>
        </w:rPr>
        <w:footnoteReference w:id="6"/>
      </w:r>
      <w:r w:rsidRPr="00CE3E17">
        <w:rPr>
          <w:lang w:val="en-US"/>
        </w:rPr>
        <w:t xml:space="preserve"> </w:t>
      </w:r>
      <w:r w:rsidRPr="00CE3E17">
        <w:rPr>
          <w:rStyle w:val="Appelnotedebasdep"/>
          <w:lang w:val="en-US"/>
        </w:rPr>
        <w:footnoteReference w:id="7"/>
      </w:r>
      <w:r w:rsidRPr="00CE3E17">
        <w:rPr>
          <w:lang w:val="en-US"/>
        </w:rPr>
        <w:t>. They all have already been developed in a commercial context, which testifies of the reliability of their characteristic.</w:t>
      </w:r>
    </w:p>
    <w:p w14:paraId="74ACD90C" w14:textId="77777777" w:rsidR="00DC4E66" w:rsidRPr="00CE3E17" w:rsidRDefault="00DC4E66" w:rsidP="00F45A70">
      <w:pPr>
        <w:rPr>
          <w:lang w:val="en-US"/>
        </w:rPr>
      </w:pPr>
    </w:p>
    <w:bookmarkStart w:id="41" w:name="_Toc421468911"/>
    <w:p w14:paraId="09683961" w14:textId="2E606742" w:rsidR="00F45A70" w:rsidRPr="00CE3E17" w:rsidRDefault="00DE061C" w:rsidP="00F45A70">
      <w:pPr>
        <w:pStyle w:val="Titre3"/>
        <w:rPr>
          <w:shd w:val="clear" w:color="auto" w:fill="FFFFFF"/>
          <w:lang w:val="en-US"/>
        </w:rPr>
      </w:pPr>
      <w:r w:rsidRPr="00CE3E17">
        <w:rPr>
          <w:noProof/>
        </w:rPr>
        <mc:AlternateContent>
          <mc:Choice Requires="wps">
            <w:drawing>
              <wp:anchor distT="0" distB="0" distL="114300" distR="114300" simplePos="0" relativeHeight="251656192" behindDoc="0" locked="0" layoutInCell="1" allowOverlap="1" wp14:anchorId="6B209949" wp14:editId="22606554">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E03BEB" w:rsidRPr="00DE061C" w:rsidRDefault="00E03BEB" w:rsidP="00DE061C">
                            <w:pPr>
                              <w:pStyle w:val="Lgende"/>
                              <w:jc w:val="center"/>
                              <w:rPr>
                                <w:noProof/>
                                <w:lang w:val="en-GB"/>
                              </w:rPr>
                            </w:pPr>
                            <w:bookmarkStart w:id="42"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E03BEB" w:rsidRPr="00DE061C" w:rsidRDefault="00E03BEB" w:rsidP="00DE061C">
                      <w:pPr>
                        <w:pStyle w:val="Caption"/>
                        <w:jc w:val="center"/>
                        <w:rPr>
                          <w:noProof/>
                          <w:lang w:val="en-GB"/>
                        </w:rPr>
                      </w:pPr>
                      <w:bookmarkStart w:id="48"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8"/>
                    </w:p>
                  </w:txbxContent>
                </v:textbox>
                <w10:wrap type="topAndBottom"/>
              </v:shape>
            </w:pict>
          </mc:Fallback>
        </mc:AlternateContent>
      </w:r>
      <w:r w:rsidRPr="00CE3E17">
        <w:rPr>
          <w:noProof/>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E03BEB" w:rsidRPr="00EC17E6" w:rsidRDefault="00E03BEB"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E03BEB" w:rsidRPr="00EC17E6" w:rsidRDefault="00E03BEB"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E03BEB" w:rsidRPr="00EC17E6" w:rsidRDefault="00E03BEB"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E03BEB" w:rsidRPr="00EC17E6" w:rsidRDefault="00E03BEB"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E03BEB" w:rsidRPr="00EC17E6" w:rsidRDefault="00E03BEB"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E03BEB" w:rsidRPr="00EC17E6" w:rsidRDefault="00E03BEB"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E03BEB" w:rsidRPr="00EC17E6" w:rsidRDefault="00E03BEB"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1"/>
    </w:p>
    <w:p w14:paraId="7E6DF382" w14:textId="7D6D0802" w:rsidR="00F45A70" w:rsidRPr="00CE3E17" w:rsidRDefault="007869EE" w:rsidP="00F45A70">
      <w:pPr>
        <w:rPr>
          <w:lang w:val="en-US"/>
        </w:rPr>
      </w:pPr>
      <w:r>
        <w:rPr>
          <w:lang w:val="en-US"/>
        </w:rPr>
        <w:t>The proton exchange membrane fuel c</w:t>
      </w:r>
      <w:r w:rsidR="00F45A70" w:rsidRPr="00CE3E17">
        <w:rPr>
          <w:lang w:val="en-US"/>
        </w:rPr>
        <w:t>ell is made of polymer electrolyte. According to the basic component of it, it can operate at low or high temperatures.</w:t>
      </w:r>
    </w:p>
    <w:p w14:paraId="5B23C80C" w14:textId="3B448FEA" w:rsidR="00F45A70" w:rsidRPr="00CE3E17" w:rsidRDefault="00DC4E66" w:rsidP="00F45A70">
      <w:pPr>
        <w:rPr>
          <w:lang w:val="en-US"/>
        </w:rPr>
      </w:pPr>
      <w:r w:rsidRPr="00CE3E17">
        <w:rPr>
          <w:noProof/>
        </w:rPr>
        <w:lastRenderedPageBreak/>
        <mc:AlternateContent>
          <mc:Choice Requires="wps">
            <w:drawing>
              <wp:anchor distT="0" distB="0" distL="114300" distR="114300" simplePos="0" relativeHeight="251636736" behindDoc="0" locked="0" layoutInCell="1" allowOverlap="1" wp14:anchorId="479E5F62" wp14:editId="385EA99A">
                <wp:simplePos x="0" y="0"/>
                <wp:positionH relativeFrom="page">
                  <wp:posOffset>306070</wp:posOffset>
                </wp:positionH>
                <wp:positionV relativeFrom="paragraph">
                  <wp:posOffset>3619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E03BEB" w:rsidRPr="00C6025C" w:rsidRDefault="00E03BEB" w:rsidP="00F45A70">
                            <w:pPr>
                              <w:jc w:val="left"/>
                              <w:rPr>
                                <w:b/>
                                <w:color w:val="646464" w:themeColor="accent3"/>
                                <w:sz w:val="20"/>
                                <w:lang w:val="en-GB"/>
                              </w:rPr>
                            </w:pPr>
                          </w:p>
                          <w:p w14:paraId="72A076C0" w14:textId="77777777" w:rsidR="00E03BEB" w:rsidRPr="00C6025C" w:rsidRDefault="00E03BEB" w:rsidP="00F45A70">
                            <w:pPr>
                              <w:jc w:val="left"/>
                              <w:rPr>
                                <w:b/>
                                <w:color w:val="646464" w:themeColor="accent3"/>
                                <w:sz w:val="20"/>
                                <w:lang w:val="en-GB"/>
                              </w:rPr>
                            </w:pPr>
                          </w:p>
                          <w:p w14:paraId="10F887C8" w14:textId="77777777" w:rsidR="00E03BEB" w:rsidRPr="00C6025C" w:rsidRDefault="00E03BEB" w:rsidP="00F45A70">
                            <w:pPr>
                              <w:jc w:val="left"/>
                              <w:rPr>
                                <w:b/>
                                <w:color w:val="646464" w:themeColor="accent3"/>
                                <w:sz w:val="20"/>
                                <w:lang w:val="en-GB"/>
                              </w:rPr>
                            </w:pPr>
                          </w:p>
                          <w:p w14:paraId="297DCA04" w14:textId="77777777" w:rsidR="00E03BEB" w:rsidRPr="00C6025C" w:rsidRDefault="00E03BEB" w:rsidP="00F45A70">
                            <w:pPr>
                              <w:jc w:val="left"/>
                              <w:rPr>
                                <w:b/>
                                <w:color w:val="646464" w:themeColor="accent3"/>
                                <w:sz w:val="20"/>
                                <w:lang w:val="en-GB"/>
                              </w:rPr>
                            </w:pPr>
                          </w:p>
                          <w:p w14:paraId="59BBC46F" w14:textId="77777777" w:rsidR="00E03BEB" w:rsidRPr="00C6025C" w:rsidRDefault="00E03BEB" w:rsidP="00F45A70">
                            <w:pPr>
                              <w:jc w:val="left"/>
                              <w:rPr>
                                <w:b/>
                                <w:color w:val="646464" w:themeColor="accent3"/>
                                <w:sz w:val="20"/>
                                <w:lang w:val="en-GB"/>
                              </w:rPr>
                            </w:pPr>
                          </w:p>
                          <w:p w14:paraId="136BAD05" w14:textId="77777777" w:rsidR="00E03BEB" w:rsidRPr="00C6025C" w:rsidRDefault="00E03BEB" w:rsidP="00F45A70">
                            <w:pPr>
                              <w:jc w:val="left"/>
                              <w:rPr>
                                <w:b/>
                                <w:color w:val="646464" w:themeColor="accent3"/>
                                <w:sz w:val="20"/>
                                <w:lang w:val="en-GB"/>
                              </w:rPr>
                            </w:pPr>
                          </w:p>
                          <w:p w14:paraId="24D9525D" w14:textId="77777777" w:rsidR="00E03BEB" w:rsidRPr="00C6025C" w:rsidRDefault="00E03BEB" w:rsidP="00F45A70">
                            <w:pPr>
                              <w:jc w:val="left"/>
                              <w:rPr>
                                <w:b/>
                                <w:color w:val="646464" w:themeColor="accent3"/>
                                <w:sz w:val="20"/>
                                <w:lang w:val="en-GB"/>
                              </w:rPr>
                            </w:pPr>
                          </w:p>
                          <w:p w14:paraId="40398071" w14:textId="77777777" w:rsidR="00E03BEB" w:rsidRPr="00C6025C" w:rsidRDefault="00E03BEB" w:rsidP="00F45A70">
                            <w:pPr>
                              <w:jc w:val="left"/>
                              <w:rPr>
                                <w:b/>
                                <w:color w:val="646464" w:themeColor="accent3"/>
                                <w:sz w:val="20"/>
                                <w:lang w:val="en-GB"/>
                              </w:rPr>
                            </w:pPr>
                          </w:p>
                          <w:p w14:paraId="790153E7" w14:textId="77777777" w:rsidR="00E03BEB" w:rsidRPr="00C6025C" w:rsidRDefault="00E03BEB" w:rsidP="00F45A70">
                            <w:pPr>
                              <w:jc w:val="left"/>
                              <w:rPr>
                                <w:b/>
                                <w:color w:val="646464" w:themeColor="accent3"/>
                                <w:sz w:val="20"/>
                                <w:lang w:val="en-GB"/>
                              </w:rPr>
                            </w:pPr>
                          </w:p>
                          <w:p w14:paraId="42FCB17D" w14:textId="77777777" w:rsidR="00E03BEB" w:rsidRPr="00C6025C" w:rsidRDefault="00E03BEB" w:rsidP="00F45A70">
                            <w:pPr>
                              <w:jc w:val="left"/>
                              <w:rPr>
                                <w:b/>
                                <w:color w:val="646464" w:themeColor="accent3"/>
                                <w:sz w:val="20"/>
                                <w:lang w:val="en-GB"/>
                              </w:rPr>
                            </w:pPr>
                          </w:p>
                          <w:p w14:paraId="7331E9E4" w14:textId="77777777" w:rsidR="00E03BEB" w:rsidRPr="00C6025C" w:rsidRDefault="00E03BEB" w:rsidP="00F45A70">
                            <w:pPr>
                              <w:jc w:val="left"/>
                              <w:rPr>
                                <w:b/>
                                <w:color w:val="646464" w:themeColor="accent3"/>
                                <w:sz w:val="20"/>
                                <w:lang w:val="en-GB"/>
                              </w:rPr>
                            </w:pPr>
                          </w:p>
                          <w:p w14:paraId="5CE6B5BB" w14:textId="77777777" w:rsidR="00E03BEB" w:rsidRPr="00C6025C" w:rsidRDefault="00E03BEB" w:rsidP="00F45A70">
                            <w:pPr>
                              <w:jc w:val="left"/>
                              <w:rPr>
                                <w:b/>
                                <w:color w:val="646464" w:themeColor="accent3"/>
                                <w:sz w:val="20"/>
                                <w:lang w:val="en-GB"/>
                              </w:rPr>
                            </w:pPr>
                          </w:p>
                          <w:p w14:paraId="19D6A1F9" w14:textId="77777777" w:rsidR="00E03BEB" w:rsidRPr="00C6025C" w:rsidRDefault="00E03BEB" w:rsidP="00F45A70">
                            <w:pPr>
                              <w:jc w:val="left"/>
                              <w:rPr>
                                <w:b/>
                                <w:color w:val="646464" w:themeColor="accent3"/>
                                <w:sz w:val="20"/>
                                <w:lang w:val="en-GB"/>
                              </w:rPr>
                            </w:pPr>
                          </w:p>
                          <w:p w14:paraId="5A109B88" w14:textId="77777777" w:rsidR="00E03BEB" w:rsidRDefault="00E03BEB" w:rsidP="00F45A70">
                            <w:pPr>
                              <w:jc w:val="left"/>
                              <w:rPr>
                                <w:b/>
                                <w:color w:val="646464" w:themeColor="accent3"/>
                                <w:sz w:val="20"/>
                                <w:lang w:val="en-GB"/>
                              </w:rPr>
                            </w:pPr>
                          </w:p>
                          <w:p w14:paraId="227FF79C" w14:textId="77777777" w:rsidR="00E03BEB" w:rsidRDefault="00E03BEB" w:rsidP="00F45A70">
                            <w:pPr>
                              <w:jc w:val="left"/>
                              <w:rPr>
                                <w:b/>
                                <w:color w:val="646464" w:themeColor="accent3"/>
                                <w:sz w:val="20"/>
                                <w:lang w:val="en-GB"/>
                              </w:rPr>
                            </w:pPr>
                          </w:p>
                          <w:p w14:paraId="7F03CFA7" w14:textId="77777777" w:rsidR="00E03BEB" w:rsidRDefault="00E03BEB" w:rsidP="00F45A70">
                            <w:pPr>
                              <w:jc w:val="left"/>
                              <w:rPr>
                                <w:b/>
                                <w:color w:val="646464" w:themeColor="accent3"/>
                                <w:sz w:val="20"/>
                                <w:lang w:val="en-GB"/>
                              </w:rPr>
                            </w:pPr>
                          </w:p>
                          <w:p w14:paraId="504234ED" w14:textId="77777777" w:rsidR="00E03BEB" w:rsidRDefault="00E03BEB" w:rsidP="00F45A70">
                            <w:pPr>
                              <w:jc w:val="left"/>
                              <w:rPr>
                                <w:b/>
                                <w:color w:val="646464" w:themeColor="accent3"/>
                                <w:sz w:val="20"/>
                                <w:lang w:val="en-GB"/>
                              </w:rPr>
                            </w:pPr>
                          </w:p>
                          <w:p w14:paraId="16F53A4C" w14:textId="77777777" w:rsidR="00E03BEB" w:rsidRDefault="00E03BEB" w:rsidP="00F45A70">
                            <w:pPr>
                              <w:jc w:val="left"/>
                              <w:rPr>
                                <w:b/>
                                <w:color w:val="646464" w:themeColor="accent3"/>
                                <w:sz w:val="20"/>
                                <w:lang w:val="en-GB"/>
                              </w:rPr>
                            </w:pPr>
                          </w:p>
                          <w:p w14:paraId="58CA330D" w14:textId="77777777" w:rsidR="00E03BEB" w:rsidRDefault="00E03BEB" w:rsidP="00F45A70">
                            <w:pPr>
                              <w:jc w:val="left"/>
                              <w:rPr>
                                <w:b/>
                                <w:color w:val="646464" w:themeColor="accent3"/>
                                <w:sz w:val="20"/>
                                <w:lang w:val="en-GB"/>
                              </w:rPr>
                            </w:pPr>
                          </w:p>
                          <w:p w14:paraId="60155176" w14:textId="77777777" w:rsidR="00E03BEB" w:rsidRDefault="00E03BEB" w:rsidP="00F45A70">
                            <w:pPr>
                              <w:jc w:val="left"/>
                              <w:rPr>
                                <w:b/>
                                <w:color w:val="646464" w:themeColor="accent3"/>
                                <w:sz w:val="20"/>
                                <w:lang w:val="en-GB"/>
                              </w:rPr>
                            </w:pPr>
                          </w:p>
                          <w:p w14:paraId="2CE3109B" w14:textId="77777777" w:rsidR="00E03BEB" w:rsidRDefault="00E03BEB" w:rsidP="00F45A70">
                            <w:pPr>
                              <w:jc w:val="left"/>
                              <w:rPr>
                                <w:b/>
                                <w:color w:val="646464" w:themeColor="accent3"/>
                                <w:sz w:val="20"/>
                                <w:lang w:val="en-GB"/>
                              </w:rPr>
                            </w:pPr>
                          </w:p>
                          <w:p w14:paraId="1E00E400" w14:textId="77777777" w:rsidR="00E03BEB" w:rsidRDefault="00E03BEB" w:rsidP="00F45A70">
                            <w:pPr>
                              <w:jc w:val="left"/>
                              <w:rPr>
                                <w:b/>
                                <w:color w:val="646464" w:themeColor="accent3"/>
                                <w:sz w:val="20"/>
                                <w:lang w:val="en-GB"/>
                              </w:rPr>
                            </w:pPr>
                          </w:p>
                          <w:p w14:paraId="233797BD" w14:textId="77777777" w:rsidR="00E03BEB" w:rsidRDefault="00E03BEB" w:rsidP="00F45A70">
                            <w:pPr>
                              <w:jc w:val="left"/>
                              <w:rPr>
                                <w:b/>
                                <w:color w:val="646464" w:themeColor="accent3"/>
                                <w:sz w:val="20"/>
                                <w:lang w:val="en-GB"/>
                              </w:rPr>
                            </w:pPr>
                          </w:p>
                          <w:p w14:paraId="26C4E8EE" w14:textId="77777777" w:rsidR="00E03BEB" w:rsidRPr="00C6025C" w:rsidRDefault="00E03BEB" w:rsidP="00F45A70">
                            <w:pPr>
                              <w:jc w:val="left"/>
                              <w:rPr>
                                <w:b/>
                                <w:color w:val="646464" w:themeColor="accent3"/>
                                <w:sz w:val="20"/>
                                <w:lang w:val="en-GB"/>
                              </w:rPr>
                            </w:pPr>
                          </w:p>
                          <w:p w14:paraId="4A2B9496" w14:textId="5938BF9B" w:rsidR="00E03BEB" w:rsidRPr="00C6025C" w:rsidRDefault="003546CD" w:rsidP="00F45A70">
                            <w:pPr>
                              <w:jc w:val="left"/>
                              <w:rPr>
                                <w:color w:val="646464" w:themeColor="accent3"/>
                                <w:sz w:val="20"/>
                                <w:lang w:val="en-GB"/>
                              </w:rPr>
                            </w:pPr>
                            <w:r>
                              <w:rPr>
                                <w:b/>
                                <w:color w:val="646464" w:themeColor="accent3"/>
                                <w:sz w:val="20"/>
                                <w:lang w:val="en-GB"/>
                              </w:rPr>
                              <w:t>Alkali</w:t>
                            </w:r>
                            <w:r w:rsidR="00E03BEB" w:rsidRPr="00C6025C">
                              <w:rPr>
                                <w:b/>
                                <w:color w:val="646464" w:themeColor="accent3"/>
                                <w:sz w:val="20"/>
                                <w:lang w:val="en-GB"/>
                              </w:rPr>
                              <w:t xml:space="preserve">: </w:t>
                            </w:r>
                            <w:r w:rsidR="00E03BEB" w:rsidRPr="00C6025C">
                              <w:rPr>
                                <w:color w:val="646464" w:themeColor="accent3"/>
                                <w:sz w:val="20"/>
                                <w:lang w:val="en-GB"/>
                              </w:rPr>
                              <w:t xml:space="preserve"> A basic, ionic salt of an alkali metal or alkaline earth metal chemical element. </w:t>
                            </w:r>
                            <w:r w:rsidR="00E03BEB" w:rsidRPr="00C6025C">
                              <w:rPr>
                                <w:color w:val="646464" w:themeColor="accent3"/>
                                <w:sz w:val="20"/>
                                <w:lang w:val="en-GB"/>
                              </w:rPr>
                              <w:fldChar w:fldCharType="begin"/>
                            </w:r>
                            <w:r w:rsidR="00E03BEB"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00E03BEB" w:rsidRPr="00C6025C">
                              <w:rPr>
                                <w:color w:val="646464" w:themeColor="accent3"/>
                                <w:sz w:val="20"/>
                                <w:lang w:val="en-GB"/>
                              </w:rPr>
                              <w:fldChar w:fldCharType="separate"/>
                            </w:r>
                            <w:bookmarkStart w:id="43" w:name="_CTVP001b7c479e01d4340709d5374873ba26ea5"/>
                            <w:r w:rsidR="00E03BEB" w:rsidRPr="00C6025C">
                              <w:rPr>
                                <w:color w:val="646464" w:themeColor="accent3"/>
                                <w:sz w:val="20"/>
                                <w:lang w:val="en-GB"/>
                              </w:rPr>
                              <w:t>(Wikipedia 2015a)</w:t>
                            </w:r>
                            <w:bookmarkEnd w:id="43"/>
                            <w:r w:rsidR="00E03BEB" w:rsidRPr="00C6025C">
                              <w:rPr>
                                <w:color w:val="646464" w:themeColor="accent3"/>
                                <w:sz w:val="20"/>
                                <w:lang w:val="en-GB"/>
                              </w:rPr>
                              <w:fldChar w:fldCharType="end"/>
                            </w:r>
                          </w:p>
                          <w:p w14:paraId="04F012B7" w14:textId="44E4E7EB" w:rsidR="00E03BEB" w:rsidRPr="00C6025C" w:rsidRDefault="003546CD" w:rsidP="00F45A70">
                            <w:pPr>
                              <w:jc w:val="left"/>
                              <w:rPr>
                                <w:color w:val="646464" w:themeColor="accent3"/>
                                <w:sz w:val="20"/>
                                <w:lang w:val="en-GB"/>
                              </w:rPr>
                            </w:pPr>
                            <w:r>
                              <w:rPr>
                                <w:b/>
                                <w:color w:val="646464" w:themeColor="accent3"/>
                                <w:sz w:val="20"/>
                                <w:lang w:val="en-GB"/>
                              </w:rPr>
                              <w:t>Alkaline elements</w:t>
                            </w:r>
                            <w:r w:rsidR="00E03BEB" w:rsidRPr="00C6025C">
                              <w:rPr>
                                <w:b/>
                                <w:color w:val="646464" w:themeColor="accent3"/>
                                <w:sz w:val="20"/>
                                <w:lang w:val="en-GB"/>
                              </w:rPr>
                              <w:t>:</w:t>
                            </w:r>
                            <w:r w:rsidR="00E03BEB"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99" type="#_x0000_t202" style="position:absolute;left:0;text-align:left;margin-left:24.1pt;margin-top:2.8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JlG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" fillcolor="white [3201]" stroked="f" strokeweight=".5pt">
                <v:textbox>
                  <w:txbxContent>
                    <w:p w14:paraId="59A6E4B2" w14:textId="77777777" w:rsidR="00E03BEB" w:rsidRPr="00C6025C" w:rsidRDefault="00E03BEB" w:rsidP="00F45A70">
                      <w:pPr>
                        <w:jc w:val="left"/>
                        <w:rPr>
                          <w:b/>
                          <w:color w:val="646464" w:themeColor="accent3"/>
                          <w:sz w:val="20"/>
                          <w:lang w:val="en-GB"/>
                        </w:rPr>
                      </w:pPr>
                    </w:p>
                    <w:p w14:paraId="72A076C0" w14:textId="77777777" w:rsidR="00E03BEB" w:rsidRPr="00C6025C" w:rsidRDefault="00E03BEB" w:rsidP="00F45A70">
                      <w:pPr>
                        <w:jc w:val="left"/>
                        <w:rPr>
                          <w:b/>
                          <w:color w:val="646464" w:themeColor="accent3"/>
                          <w:sz w:val="20"/>
                          <w:lang w:val="en-GB"/>
                        </w:rPr>
                      </w:pPr>
                    </w:p>
                    <w:p w14:paraId="10F887C8" w14:textId="77777777" w:rsidR="00E03BEB" w:rsidRPr="00C6025C" w:rsidRDefault="00E03BEB" w:rsidP="00F45A70">
                      <w:pPr>
                        <w:jc w:val="left"/>
                        <w:rPr>
                          <w:b/>
                          <w:color w:val="646464" w:themeColor="accent3"/>
                          <w:sz w:val="20"/>
                          <w:lang w:val="en-GB"/>
                        </w:rPr>
                      </w:pPr>
                    </w:p>
                    <w:p w14:paraId="297DCA04" w14:textId="77777777" w:rsidR="00E03BEB" w:rsidRPr="00C6025C" w:rsidRDefault="00E03BEB" w:rsidP="00F45A70">
                      <w:pPr>
                        <w:jc w:val="left"/>
                        <w:rPr>
                          <w:b/>
                          <w:color w:val="646464" w:themeColor="accent3"/>
                          <w:sz w:val="20"/>
                          <w:lang w:val="en-GB"/>
                        </w:rPr>
                      </w:pPr>
                    </w:p>
                    <w:p w14:paraId="59BBC46F" w14:textId="77777777" w:rsidR="00E03BEB" w:rsidRPr="00C6025C" w:rsidRDefault="00E03BEB" w:rsidP="00F45A70">
                      <w:pPr>
                        <w:jc w:val="left"/>
                        <w:rPr>
                          <w:b/>
                          <w:color w:val="646464" w:themeColor="accent3"/>
                          <w:sz w:val="20"/>
                          <w:lang w:val="en-GB"/>
                        </w:rPr>
                      </w:pPr>
                    </w:p>
                    <w:p w14:paraId="136BAD05" w14:textId="77777777" w:rsidR="00E03BEB" w:rsidRPr="00C6025C" w:rsidRDefault="00E03BEB" w:rsidP="00F45A70">
                      <w:pPr>
                        <w:jc w:val="left"/>
                        <w:rPr>
                          <w:b/>
                          <w:color w:val="646464" w:themeColor="accent3"/>
                          <w:sz w:val="20"/>
                          <w:lang w:val="en-GB"/>
                        </w:rPr>
                      </w:pPr>
                    </w:p>
                    <w:p w14:paraId="24D9525D" w14:textId="77777777" w:rsidR="00E03BEB" w:rsidRPr="00C6025C" w:rsidRDefault="00E03BEB" w:rsidP="00F45A70">
                      <w:pPr>
                        <w:jc w:val="left"/>
                        <w:rPr>
                          <w:b/>
                          <w:color w:val="646464" w:themeColor="accent3"/>
                          <w:sz w:val="20"/>
                          <w:lang w:val="en-GB"/>
                        </w:rPr>
                      </w:pPr>
                    </w:p>
                    <w:p w14:paraId="40398071" w14:textId="77777777" w:rsidR="00E03BEB" w:rsidRPr="00C6025C" w:rsidRDefault="00E03BEB" w:rsidP="00F45A70">
                      <w:pPr>
                        <w:jc w:val="left"/>
                        <w:rPr>
                          <w:b/>
                          <w:color w:val="646464" w:themeColor="accent3"/>
                          <w:sz w:val="20"/>
                          <w:lang w:val="en-GB"/>
                        </w:rPr>
                      </w:pPr>
                    </w:p>
                    <w:p w14:paraId="790153E7" w14:textId="77777777" w:rsidR="00E03BEB" w:rsidRPr="00C6025C" w:rsidRDefault="00E03BEB" w:rsidP="00F45A70">
                      <w:pPr>
                        <w:jc w:val="left"/>
                        <w:rPr>
                          <w:b/>
                          <w:color w:val="646464" w:themeColor="accent3"/>
                          <w:sz w:val="20"/>
                          <w:lang w:val="en-GB"/>
                        </w:rPr>
                      </w:pPr>
                    </w:p>
                    <w:p w14:paraId="42FCB17D" w14:textId="77777777" w:rsidR="00E03BEB" w:rsidRPr="00C6025C" w:rsidRDefault="00E03BEB" w:rsidP="00F45A70">
                      <w:pPr>
                        <w:jc w:val="left"/>
                        <w:rPr>
                          <w:b/>
                          <w:color w:val="646464" w:themeColor="accent3"/>
                          <w:sz w:val="20"/>
                          <w:lang w:val="en-GB"/>
                        </w:rPr>
                      </w:pPr>
                    </w:p>
                    <w:p w14:paraId="7331E9E4" w14:textId="77777777" w:rsidR="00E03BEB" w:rsidRPr="00C6025C" w:rsidRDefault="00E03BEB" w:rsidP="00F45A70">
                      <w:pPr>
                        <w:jc w:val="left"/>
                        <w:rPr>
                          <w:b/>
                          <w:color w:val="646464" w:themeColor="accent3"/>
                          <w:sz w:val="20"/>
                          <w:lang w:val="en-GB"/>
                        </w:rPr>
                      </w:pPr>
                    </w:p>
                    <w:p w14:paraId="5CE6B5BB" w14:textId="77777777" w:rsidR="00E03BEB" w:rsidRPr="00C6025C" w:rsidRDefault="00E03BEB" w:rsidP="00F45A70">
                      <w:pPr>
                        <w:jc w:val="left"/>
                        <w:rPr>
                          <w:b/>
                          <w:color w:val="646464" w:themeColor="accent3"/>
                          <w:sz w:val="20"/>
                          <w:lang w:val="en-GB"/>
                        </w:rPr>
                      </w:pPr>
                    </w:p>
                    <w:p w14:paraId="19D6A1F9" w14:textId="77777777" w:rsidR="00E03BEB" w:rsidRPr="00C6025C" w:rsidRDefault="00E03BEB" w:rsidP="00F45A70">
                      <w:pPr>
                        <w:jc w:val="left"/>
                        <w:rPr>
                          <w:b/>
                          <w:color w:val="646464" w:themeColor="accent3"/>
                          <w:sz w:val="20"/>
                          <w:lang w:val="en-GB"/>
                        </w:rPr>
                      </w:pPr>
                    </w:p>
                    <w:p w14:paraId="5A109B88" w14:textId="77777777" w:rsidR="00E03BEB" w:rsidRDefault="00E03BEB" w:rsidP="00F45A70">
                      <w:pPr>
                        <w:jc w:val="left"/>
                        <w:rPr>
                          <w:b/>
                          <w:color w:val="646464" w:themeColor="accent3"/>
                          <w:sz w:val="20"/>
                          <w:lang w:val="en-GB"/>
                        </w:rPr>
                      </w:pPr>
                    </w:p>
                    <w:p w14:paraId="227FF79C" w14:textId="77777777" w:rsidR="00E03BEB" w:rsidRDefault="00E03BEB" w:rsidP="00F45A70">
                      <w:pPr>
                        <w:jc w:val="left"/>
                        <w:rPr>
                          <w:b/>
                          <w:color w:val="646464" w:themeColor="accent3"/>
                          <w:sz w:val="20"/>
                          <w:lang w:val="en-GB"/>
                        </w:rPr>
                      </w:pPr>
                    </w:p>
                    <w:p w14:paraId="7F03CFA7" w14:textId="77777777" w:rsidR="00E03BEB" w:rsidRDefault="00E03BEB" w:rsidP="00F45A70">
                      <w:pPr>
                        <w:jc w:val="left"/>
                        <w:rPr>
                          <w:b/>
                          <w:color w:val="646464" w:themeColor="accent3"/>
                          <w:sz w:val="20"/>
                          <w:lang w:val="en-GB"/>
                        </w:rPr>
                      </w:pPr>
                    </w:p>
                    <w:p w14:paraId="504234ED" w14:textId="77777777" w:rsidR="00E03BEB" w:rsidRDefault="00E03BEB" w:rsidP="00F45A70">
                      <w:pPr>
                        <w:jc w:val="left"/>
                        <w:rPr>
                          <w:b/>
                          <w:color w:val="646464" w:themeColor="accent3"/>
                          <w:sz w:val="20"/>
                          <w:lang w:val="en-GB"/>
                        </w:rPr>
                      </w:pPr>
                    </w:p>
                    <w:p w14:paraId="16F53A4C" w14:textId="77777777" w:rsidR="00E03BEB" w:rsidRDefault="00E03BEB" w:rsidP="00F45A70">
                      <w:pPr>
                        <w:jc w:val="left"/>
                        <w:rPr>
                          <w:b/>
                          <w:color w:val="646464" w:themeColor="accent3"/>
                          <w:sz w:val="20"/>
                          <w:lang w:val="en-GB"/>
                        </w:rPr>
                      </w:pPr>
                    </w:p>
                    <w:p w14:paraId="58CA330D" w14:textId="77777777" w:rsidR="00E03BEB" w:rsidRDefault="00E03BEB" w:rsidP="00F45A70">
                      <w:pPr>
                        <w:jc w:val="left"/>
                        <w:rPr>
                          <w:b/>
                          <w:color w:val="646464" w:themeColor="accent3"/>
                          <w:sz w:val="20"/>
                          <w:lang w:val="en-GB"/>
                        </w:rPr>
                      </w:pPr>
                    </w:p>
                    <w:p w14:paraId="60155176" w14:textId="77777777" w:rsidR="00E03BEB" w:rsidRDefault="00E03BEB" w:rsidP="00F45A70">
                      <w:pPr>
                        <w:jc w:val="left"/>
                        <w:rPr>
                          <w:b/>
                          <w:color w:val="646464" w:themeColor="accent3"/>
                          <w:sz w:val="20"/>
                          <w:lang w:val="en-GB"/>
                        </w:rPr>
                      </w:pPr>
                    </w:p>
                    <w:p w14:paraId="2CE3109B" w14:textId="77777777" w:rsidR="00E03BEB" w:rsidRDefault="00E03BEB" w:rsidP="00F45A70">
                      <w:pPr>
                        <w:jc w:val="left"/>
                        <w:rPr>
                          <w:b/>
                          <w:color w:val="646464" w:themeColor="accent3"/>
                          <w:sz w:val="20"/>
                          <w:lang w:val="en-GB"/>
                        </w:rPr>
                      </w:pPr>
                    </w:p>
                    <w:p w14:paraId="1E00E400" w14:textId="77777777" w:rsidR="00E03BEB" w:rsidRDefault="00E03BEB" w:rsidP="00F45A70">
                      <w:pPr>
                        <w:jc w:val="left"/>
                        <w:rPr>
                          <w:b/>
                          <w:color w:val="646464" w:themeColor="accent3"/>
                          <w:sz w:val="20"/>
                          <w:lang w:val="en-GB"/>
                        </w:rPr>
                      </w:pPr>
                    </w:p>
                    <w:p w14:paraId="233797BD" w14:textId="77777777" w:rsidR="00E03BEB" w:rsidRDefault="00E03BEB" w:rsidP="00F45A70">
                      <w:pPr>
                        <w:jc w:val="left"/>
                        <w:rPr>
                          <w:b/>
                          <w:color w:val="646464" w:themeColor="accent3"/>
                          <w:sz w:val="20"/>
                          <w:lang w:val="en-GB"/>
                        </w:rPr>
                      </w:pPr>
                    </w:p>
                    <w:p w14:paraId="26C4E8EE" w14:textId="77777777" w:rsidR="00E03BEB" w:rsidRPr="00C6025C" w:rsidRDefault="00E03BEB" w:rsidP="00F45A70">
                      <w:pPr>
                        <w:jc w:val="left"/>
                        <w:rPr>
                          <w:b/>
                          <w:color w:val="646464" w:themeColor="accent3"/>
                          <w:sz w:val="20"/>
                          <w:lang w:val="en-GB"/>
                        </w:rPr>
                      </w:pPr>
                    </w:p>
                    <w:p w14:paraId="4A2B9496" w14:textId="5938BF9B" w:rsidR="00E03BEB" w:rsidRPr="00C6025C" w:rsidRDefault="003546CD" w:rsidP="00F45A70">
                      <w:pPr>
                        <w:jc w:val="left"/>
                        <w:rPr>
                          <w:color w:val="646464" w:themeColor="accent3"/>
                          <w:sz w:val="20"/>
                          <w:lang w:val="en-GB"/>
                        </w:rPr>
                      </w:pPr>
                      <w:r>
                        <w:rPr>
                          <w:b/>
                          <w:color w:val="646464" w:themeColor="accent3"/>
                          <w:sz w:val="20"/>
                          <w:lang w:val="en-GB"/>
                        </w:rPr>
                        <w:t>Alkali</w:t>
                      </w:r>
                      <w:r w:rsidR="00E03BEB" w:rsidRPr="00C6025C">
                        <w:rPr>
                          <w:b/>
                          <w:color w:val="646464" w:themeColor="accent3"/>
                          <w:sz w:val="20"/>
                          <w:lang w:val="en-GB"/>
                        </w:rPr>
                        <w:t xml:space="preserve">: </w:t>
                      </w:r>
                      <w:r w:rsidR="00E03BEB" w:rsidRPr="00C6025C">
                        <w:rPr>
                          <w:color w:val="646464" w:themeColor="accent3"/>
                          <w:sz w:val="20"/>
                          <w:lang w:val="en-GB"/>
                        </w:rPr>
                        <w:t xml:space="preserve"> A basic, ionic salt of an alkali metal or alkaline earth metal chemical element. </w:t>
                      </w:r>
                      <w:r w:rsidR="00E03BEB" w:rsidRPr="00C6025C">
                        <w:rPr>
                          <w:color w:val="646464" w:themeColor="accent3"/>
                          <w:sz w:val="20"/>
                          <w:lang w:val="en-GB"/>
                        </w:rPr>
                        <w:fldChar w:fldCharType="begin"/>
                      </w:r>
                      <w:r w:rsidR="00E03BEB"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00E03BEB" w:rsidRPr="00C6025C">
                        <w:rPr>
                          <w:color w:val="646464" w:themeColor="accent3"/>
                          <w:sz w:val="20"/>
                          <w:lang w:val="en-GB"/>
                        </w:rPr>
                        <w:fldChar w:fldCharType="separate"/>
                      </w:r>
                      <w:bookmarkStart w:id="50" w:name="_CTVP001b7c479e01d4340709d5374873ba26ea5"/>
                      <w:r w:rsidR="00E03BEB" w:rsidRPr="00C6025C">
                        <w:rPr>
                          <w:color w:val="646464" w:themeColor="accent3"/>
                          <w:sz w:val="20"/>
                          <w:lang w:val="en-GB"/>
                        </w:rPr>
                        <w:t>(Wikipedia 2015a)</w:t>
                      </w:r>
                      <w:bookmarkEnd w:id="50"/>
                      <w:r w:rsidR="00E03BEB" w:rsidRPr="00C6025C">
                        <w:rPr>
                          <w:color w:val="646464" w:themeColor="accent3"/>
                          <w:sz w:val="20"/>
                          <w:lang w:val="en-GB"/>
                        </w:rPr>
                        <w:fldChar w:fldCharType="end"/>
                      </w:r>
                    </w:p>
                    <w:p w14:paraId="04F012B7" w14:textId="44E4E7EB" w:rsidR="00E03BEB" w:rsidRPr="00C6025C" w:rsidRDefault="003546CD" w:rsidP="00F45A70">
                      <w:pPr>
                        <w:jc w:val="left"/>
                        <w:rPr>
                          <w:color w:val="646464" w:themeColor="accent3"/>
                          <w:sz w:val="20"/>
                          <w:lang w:val="en-GB"/>
                        </w:rPr>
                      </w:pPr>
                      <w:r>
                        <w:rPr>
                          <w:b/>
                          <w:color w:val="646464" w:themeColor="accent3"/>
                          <w:sz w:val="20"/>
                          <w:lang w:val="en-GB"/>
                        </w:rPr>
                        <w:t>Alkaline elements</w:t>
                      </w:r>
                      <w:r w:rsidR="00E03BEB" w:rsidRPr="00C6025C">
                        <w:rPr>
                          <w:b/>
                          <w:color w:val="646464" w:themeColor="accent3"/>
                          <w:sz w:val="20"/>
                          <w:lang w:val="en-GB"/>
                        </w:rPr>
                        <w:t>:</w:t>
                      </w:r>
                      <w:r w:rsidR="00E03BEB"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5C90D4E7" w:rsidR="00F45A70" w:rsidRPr="00CE3E17" w:rsidRDefault="00F45A70" w:rsidP="00F45A70">
      <w:pPr>
        <w:rPr>
          <w:lang w:val="en-US"/>
        </w:rPr>
      </w:pPr>
      <w:r w:rsidRPr="00CE3E17">
        <w:rPr>
          <w:lang w:val="en-US"/>
        </w:rPr>
        <w:t>The typical output range for LT PEMFC is between 1 mW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Titre3"/>
        <w:rPr>
          <w:shd w:val="clear" w:color="auto" w:fill="FFFFFF"/>
          <w:lang w:val="en-US"/>
        </w:rPr>
      </w:pPr>
      <w:bookmarkStart w:id="44" w:name="_Toc421468912"/>
      <w:r w:rsidRPr="00CE3E17">
        <w:rPr>
          <w:shd w:val="clear" w:color="auto" w:fill="FFFFFF"/>
          <w:lang w:val="en-US"/>
        </w:rPr>
        <w:t>DMFC</w:t>
      </w:r>
      <w:bookmarkEnd w:id="44"/>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Rfrenceintens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bookmarkStart w:id="45" w:name="_Toc421468913"/>
    <w:p w14:paraId="0F29885E" w14:textId="77777777" w:rsidR="00F45A70" w:rsidRPr="00CE3E17" w:rsidRDefault="000C007A" w:rsidP="00F45A70">
      <w:pPr>
        <w:pStyle w:val="Titre3"/>
        <w:rPr>
          <w:shd w:val="clear" w:color="auto" w:fill="FFFFFF"/>
          <w:lang w:val="en-US"/>
        </w:rPr>
      </w:pPr>
      <w:r w:rsidRPr="00CE3E17">
        <w:rPr>
          <w:noProof/>
        </w:rPr>
        <mc:AlternateContent>
          <mc:Choice Requires="wps">
            <w:drawing>
              <wp:anchor distT="0" distB="0" distL="114300" distR="114300" simplePos="0" relativeHeight="251659264" behindDoc="0" locked="0" layoutInCell="1" allowOverlap="1" wp14:anchorId="1462EC0B" wp14:editId="229D3B8F">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E03BEB" w:rsidRPr="000C007A" w:rsidRDefault="00E03BEB" w:rsidP="000C007A">
                            <w:pPr>
                              <w:pStyle w:val="Lgende"/>
                              <w:jc w:val="center"/>
                              <w:rPr>
                                <w:noProof/>
                                <w:lang w:val="en-GB"/>
                              </w:rPr>
                            </w:pPr>
                            <w:bookmarkStart w:id="46"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E03BEB" w:rsidRPr="000C007A" w:rsidRDefault="00E03BEB" w:rsidP="000C007A">
                      <w:pPr>
                        <w:pStyle w:val="Caption"/>
                        <w:jc w:val="center"/>
                        <w:rPr>
                          <w:noProof/>
                          <w:lang w:val="en-GB"/>
                        </w:rPr>
                      </w:pPr>
                      <w:bookmarkStart w:id="54"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4"/>
                    </w:p>
                  </w:txbxContent>
                </v:textbox>
                <w10:wrap type="topAndBottom"/>
              </v:shape>
            </w:pict>
          </mc:Fallback>
        </mc:AlternateContent>
      </w:r>
      <w:r w:rsidRPr="00CE3E17">
        <w:rPr>
          <w:noProof/>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E03BEB" w:rsidRPr="00EC17E6" w:rsidRDefault="00E03BEB"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E03BEB" w:rsidRPr="00EC17E6" w:rsidRDefault="00E03BEB"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E03BEB" w:rsidRPr="00EC17E6" w:rsidRDefault="00E03BEB"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E03BEB" w:rsidRPr="00EC17E6" w:rsidRDefault="00E03BEB"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E03BEB" w:rsidRPr="00EC17E6" w:rsidRDefault="00E03BEB"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E03BEB" w:rsidRPr="00EC17E6" w:rsidRDefault="00E03BEB"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E03BEB" w:rsidRPr="00EC17E6" w:rsidRDefault="00E03BEB"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E03BEB" w:rsidRPr="00EC17E6" w:rsidRDefault="00E03BEB"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E03BEB" w:rsidRPr="00EC17E6" w:rsidRDefault="00E03BEB"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45"/>
    </w:p>
    <w:p w14:paraId="47612782" w14:textId="1E771E80"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w:t>
      </w:r>
      <w:r w:rsidRPr="00CE3E17">
        <w:rPr>
          <w:lang w:val="en-US"/>
        </w:rPr>
        <w:lastRenderedPageBreak/>
        <w:t xml:space="preserve">Thanks to it, the temperature window is large, from 40 to 200°C. In addition </w:t>
      </w:r>
      <w:r w:rsidR="00DC4E66" w:rsidRPr="00CE3E17">
        <w:rPr>
          <w:noProof/>
        </w:rPr>
        <mc:AlternateContent>
          <mc:Choice Requires="wps">
            <w:drawing>
              <wp:anchor distT="0" distB="0" distL="114300" distR="114300" simplePos="0" relativeHeight="251641856" behindDoc="0" locked="0" layoutInCell="1" allowOverlap="1" wp14:anchorId="4CC62C8C" wp14:editId="512BB795">
                <wp:simplePos x="0" y="0"/>
                <wp:positionH relativeFrom="insideMargin">
                  <wp:posOffset>244256</wp:posOffset>
                </wp:positionH>
                <wp:positionV relativeFrom="paragraph">
                  <wp:posOffset>65581</wp:posOffset>
                </wp:positionV>
                <wp:extent cx="1353185" cy="839851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185" cy="8398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E03BEB" w:rsidRPr="00C6025C" w:rsidRDefault="00E03BEB" w:rsidP="002501DC">
                            <w:pPr>
                              <w:jc w:val="left"/>
                              <w:rPr>
                                <w:b/>
                                <w:color w:val="646464" w:themeColor="accent3"/>
                                <w:sz w:val="20"/>
                                <w:lang w:val="en-GB"/>
                              </w:rPr>
                            </w:pPr>
                          </w:p>
                          <w:p w14:paraId="4E4A2485" w14:textId="77777777" w:rsidR="00E03BEB" w:rsidRPr="00C6025C" w:rsidRDefault="00E03BEB" w:rsidP="002501DC">
                            <w:pPr>
                              <w:jc w:val="left"/>
                              <w:rPr>
                                <w:b/>
                                <w:color w:val="646464" w:themeColor="accent3"/>
                                <w:sz w:val="20"/>
                                <w:lang w:val="en-GB"/>
                              </w:rPr>
                            </w:pPr>
                          </w:p>
                          <w:p w14:paraId="0D67DEEE" w14:textId="77777777" w:rsidR="00E03BEB" w:rsidRPr="00C6025C" w:rsidRDefault="00E03BEB" w:rsidP="002501DC">
                            <w:pPr>
                              <w:jc w:val="left"/>
                              <w:rPr>
                                <w:b/>
                                <w:color w:val="646464" w:themeColor="accent3"/>
                                <w:sz w:val="20"/>
                                <w:lang w:val="en-GB"/>
                              </w:rPr>
                            </w:pPr>
                          </w:p>
                          <w:p w14:paraId="64E0176B" w14:textId="77777777" w:rsidR="00E03BEB" w:rsidRPr="00C6025C" w:rsidRDefault="00E03BEB" w:rsidP="002501DC">
                            <w:pPr>
                              <w:jc w:val="left"/>
                              <w:rPr>
                                <w:b/>
                                <w:color w:val="646464" w:themeColor="accent3"/>
                                <w:sz w:val="20"/>
                                <w:lang w:val="en-GB"/>
                              </w:rPr>
                            </w:pPr>
                          </w:p>
                          <w:p w14:paraId="03EF3E3D" w14:textId="77777777" w:rsidR="00E03BEB" w:rsidRPr="00C6025C" w:rsidRDefault="00E03BEB" w:rsidP="002501DC">
                            <w:pPr>
                              <w:jc w:val="left"/>
                              <w:rPr>
                                <w:b/>
                                <w:color w:val="646464" w:themeColor="accent3"/>
                                <w:sz w:val="20"/>
                                <w:lang w:val="en-GB"/>
                              </w:rPr>
                            </w:pPr>
                          </w:p>
                          <w:p w14:paraId="0C335FE3" w14:textId="77777777" w:rsidR="00E03BEB" w:rsidRPr="00C6025C" w:rsidRDefault="00E03BEB" w:rsidP="002501DC">
                            <w:pPr>
                              <w:jc w:val="left"/>
                              <w:rPr>
                                <w:color w:val="646464" w:themeColor="accent3"/>
                                <w:sz w:val="20"/>
                                <w:lang w:val="en-GB"/>
                              </w:rPr>
                            </w:pPr>
                          </w:p>
                          <w:p w14:paraId="29F24402" w14:textId="77777777" w:rsidR="00E03BEB" w:rsidRPr="00C6025C" w:rsidRDefault="00E03BEB" w:rsidP="002501DC">
                            <w:pPr>
                              <w:jc w:val="left"/>
                              <w:rPr>
                                <w:color w:val="646464" w:themeColor="accent3"/>
                                <w:sz w:val="20"/>
                                <w:lang w:val="en-GB"/>
                              </w:rPr>
                            </w:pPr>
                          </w:p>
                          <w:p w14:paraId="4E27D193" w14:textId="77777777" w:rsidR="00E03BEB" w:rsidRPr="00C6025C" w:rsidRDefault="00E03BEB" w:rsidP="002501DC">
                            <w:pPr>
                              <w:jc w:val="left"/>
                              <w:rPr>
                                <w:color w:val="646464" w:themeColor="accent3"/>
                                <w:sz w:val="20"/>
                                <w:lang w:val="en-GB"/>
                              </w:rPr>
                            </w:pPr>
                          </w:p>
                          <w:p w14:paraId="689FCDDD" w14:textId="77777777" w:rsidR="00E03BEB" w:rsidRPr="00C6025C" w:rsidRDefault="00E03BEB" w:rsidP="002501DC">
                            <w:pPr>
                              <w:jc w:val="left"/>
                              <w:rPr>
                                <w:color w:val="646464" w:themeColor="accent3"/>
                                <w:sz w:val="20"/>
                                <w:lang w:val="en-GB"/>
                              </w:rPr>
                            </w:pPr>
                          </w:p>
                          <w:p w14:paraId="55A992D7" w14:textId="77777777" w:rsidR="00E03BEB" w:rsidRPr="00C6025C" w:rsidRDefault="00E03BEB" w:rsidP="002501DC">
                            <w:pPr>
                              <w:jc w:val="left"/>
                              <w:rPr>
                                <w:color w:val="646464" w:themeColor="accent3"/>
                                <w:sz w:val="20"/>
                                <w:lang w:val="en-GB"/>
                              </w:rPr>
                            </w:pPr>
                          </w:p>
                          <w:p w14:paraId="65733019" w14:textId="77777777" w:rsidR="00E03BEB" w:rsidRPr="00C6025C" w:rsidRDefault="00E03BEB" w:rsidP="002501DC">
                            <w:pPr>
                              <w:jc w:val="left"/>
                              <w:rPr>
                                <w:color w:val="646464" w:themeColor="accent3"/>
                                <w:sz w:val="20"/>
                                <w:lang w:val="en-GB"/>
                              </w:rPr>
                            </w:pPr>
                          </w:p>
                          <w:p w14:paraId="0F0921CD" w14:textId="77777777" w:rsidR="00E03BEB" w:rsidRPr="00C6025C" w:rsidRDefault="00E03BEB" w:rsidP="002501DC">
                            <w:pPr>
                              <w:jc w:val="left"/>
                              <w:rPr>
                                <w:color w:val="646464" w:themeColor="accent3"/>
                                <w:sz w:val="20"/>
                                <w:lang w:val="en-GB"/>
                              </w:rPr>
                            </w:pPr>
                          </w:p>
                          <w:p w14:paraId="6C626C78" w14:textId="77777777" w:rsidR="00E03BEB" w:rsidRPr="00C6025C" w:rsidRDefault="00E03BEB" w:rsidP="002501DC">
                            <w:pPr>
                              <w:jc w:val="left"/>
                              <w:rPr>
                                <w:color w:val="646464" w:themeColor="accent3"/>
                                <w:sz w:val="20"/>
                                <w:lang w:val="en-GB"/>
                              </w:rPr>
                            </w:pPr>
                          </w:p>
                          <w:p w14:paraId="16E81DE0" w14:textId="77777777" w:rsidR="00E03BEB" w:rsidRPr="00C6025C" w:rsidRDefault="00E03BEB" w:rsidP="002501DC">
                            <w:pPr>
                              <w:jc w:val="left"/>
                              <w:rPr>
                                <w:color w:val="646464" w:themeColor="accent3"/>
                                <w:sz w:val="20"/>
                                <w:lang w:val="en-GB"/>
                              </w:rPr>
                            </w:pPr>
                          </w:p>
                          <w:p w14:paraId="61CECB9A" w14:textId="1CA1F5C5" w:rsidR="00E03BEB" w:rsidRPr="00C6025C" w:rsidRDefault="00E03BEB"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47" w:name="_CTVP001e6b16ab05098472ca54e2ccd55ba7db7"/>
                            <w:r w:rsidRPr="00C6025C">
                              <w:rPr>
                                <w:color w:val="646464" w:themeColor="accent3"/>
                                <w:sz w:val="20"/>
                                <w:lang w:val="en-GB"/>
                              </w:rPr>
                              <w:t>(Wikipedia 2015b)</w:t>
                            </w:r>
                            <w:bookmarkEnd w:id="47"/>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19.25pt;margin-top:5.15pt;width:106.55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" fillcolor="white [3201]" stroked="f" strokeweight=".5pt">
                <v:textbox>
                  <w:txbxContent>
                    <w:p w14:paraId="0DFA16D2" w14:textId="77777777" w:rsidR="00E03BEB" w:rsidRPr="00C6025C" w:rsidRDefault="00E03BEB" w:rsidP="002501DC">
                      <w:pPr>
                        <w:jc w:val="left"/>
                        <w:rPr>
                          <w:b/>
                          <w:color w:val="646464" w:themeColor="accent3"/>
                          <w:sz w:val="20"/>
                          <w:lang w:val="en-GB"/>
                        </w:rPr>
                      </w:pPr>
                    </w:p>
                    <w:p w14:paraId="4E4A2485" w14:textId="77777777" w:rsidR="00E03BEB" w:rsidRPr="00C6025C" w:rsidRDefault="00E03BEB" w:rsidP="002501DC">
                      <w:pPr>
                        <w:jc w:val="left"/>
                        <w:rPr>
                          <w:b/>
                          <w:color w:val="646464" w:themeColor="accent3"/>
                          <w:sz w:val="20"/>
                          <w:lang w:val="en-GB"/>
                        </w:rPr>
                      </w:pPr>
                    </w:p>
                    <w:p w14:paraId="0D67DEEE" w14:textId="77777777" w:rsidR="00E03BEB" w:rsidRPr="00C6025C" w:rsidRDefault="00E03BEB" w:rsidP="002501DC">
                      <w:pPr>
                        <w:jc w:val="left"/>
                        <w:rPr>
                          <w:b/>
                          <w:color w:val="646464" w:themeColor="accent3"/>
                          <w:sz w:val="20"/>
                          <w:lang w:val="en-GB"/>
                        </w:rPr>
                      </w:pPr>
                    </w:p>
                    <w:p w14:paraId="64E0176B" w14:textId="77777777" w:rsidR="00E03BEB" w:rsidRPr="00C6025C" w:rsidRDefault="00E03BEB" w:rsidP="002501DC">
                      <w:pPr>
                        <w:jc w:val="left"/>
                        <w:rPr>
                          <w:b/>
                          <w:color w:val="646464" w:themeColor="accent3"/>
                          <w:sz w:val="20"/>
                          <w:lang w:val="en-GB"/>
                        </w:rPr>
                      </w:pPr>
                    </w:p>
                    <w:p w14:paraId="03EF3E3D" w14:textId="77777777" w:rsidR="00E03BEB" w:rsidRPr="00C6025C" w:rsidRDefault="00E03BEB" w:rsidP="002501DC">
                      <w:pPr>
                        <w:jc w:val="left"/>
                        <w:rPr>
                          <w:b/>
                          <w:color w:val="646464" w:themeColor="accent3"/>
                          <w:sz w:val="20"/>
                          <w:lang w:val="en-GB"/>
                        </w:rPr>
                      </w:pPr>
                    </w:p>
                    <w:p w14:paraId="0C335FE3" w14:textId="77777777" w:rsidR="00E03BEB" w:rsidRPr="00C6025C" w:rsidRDefault="00E03BEB" w:rsidP="002501DC">
                      <w:pPr>
                        <w:jc w:val="left"/>
                        <w:rPr>
                          <w:color w:val="646464" w:themeColor="accent3"/>
                          <w:sz w:val="20"/>
                          <w:lang w:val="en-GB"/>
                        </w:rPr>
                      </w:pPr>
                    </w:p>
                    <w:p w14:paraId="29F24402" w14:textId="77777777" w:rsidR="00E03BEB" w:rsidRPr="00C6025C" w:rsidRDefault="00E03BEB" w:rsidP="002501DC">
                      <w:pPr>
                        <w:jc w:val="left"/>
                        <w:rPr>
                          <w:color w:val="646464" w:themeColor="accent3"/>
                          <w:sz w:val="20"/>
                          <w:lang w:val="en-GB"/>
                        </w:rPr>
                      </w:pPr>
                    </w:p>
                    <w:p w14:paraId="4E27D193" w14:textId="77777777" w:rsidR="00E03BEB" w:rsidRPr="00C6025C" w:rsidRDefault="00E03BEB" w:rsidP="002501DC">
                      <w:pPr>
                        <w:jc w:val="left"/>
                        <w:rPr>
                          <w:color w:val="646464" w:themeColor="accent3"/>
                          <w:sz w:val="20"/>
                          <w:lang w:val="en-GB"/>
                        </w:rPr>
                      </w:pPr>
                    </w:p>
                    <w:p w14:paraId="689FCDDD" w14:textId="77777777" w:rsidR="00E03BEB" w:rsidRPr="00C6025C" w:rsidRDefault="00E03BEB" w:rsidP="002501DC">
                      <w:pPr>
                        <w:jc w:val="left"/>
                        <w:rPr>
                          <w:color w:val="646464" w:themeColor="accent3"/>
                          <w:sz w:val="20"/>
                          <w:lang w:val="en-GB"/>
                        </w:rPr>
                      </w:pPr>
                    </w:p>
                    <w:p w14:paraId="55A992D7" w14:textId="77777777" w:rsidR="00E03BEB" w:rsidRPr="00C6025C" w:rsidRDefault="00E03BEB" w:rsidP="002501DC">
                      <w:pPr>
                        <w:jc w:val="left"/>
                        <w:rPr>
                          <w:color w:val="646464" w:themeColor="accent3"/>
                          <w:sz w:val="20"/>
                          <w:lang w:val="en-GB"/>
                        </w:rPr>
                      </w:pPr>
                    </w:p>
                    <w:p w14:paraId="65733019" w14:textId="77777777" w:rsidR="00E03BEB" w:rsidRPr="00C6025C" w:rsidRDefault="00E03BEB" w:rsidP="002501DC">
                      <w:pPr>
                        <w:jc w:val="left"/>
                        <w:rPr>
                          <w:color w:val="646464" w:themeColor="accent3"/>
                          <w:sz w:val="20"/>
                          <w:lang w:val="en-GB"/>
                        </w:rPr>
                      </w:pPr>
                    </w:p>
                    <w:p w14:paraId="0F0921CD" w14:textId="77777777" w:rsidR="00E03BEB" w:rsidRPr="00C6025C" w:rsidRDefault="00E03BEB" w:rsidP="002501DC">
                      <w:pPr>
                        <w:jc w:val="left"/>
                        <w:rPr>
                          <w:color w:val="646464" w:themeColor="accent3"/>
                          <w:sz w:val="20"/>
                          <w:lang w:val="en-GB"/>
                        </w:rPr>
                      </w:pPr>
                    </w:p>
                    <w:p w14:paraId="6C626C78" w14:textId="77777777" w:rsidR="00E03BEB" w:rsidRPr="00C6025C" w:rsidRDefault="00E03BEB" w:rsidP="002501DC">
                      <w:pPr>
                        <w:jc w:val="left"/>
                        <w:rPr>
                          <w:color w:val="646464" w:themeColor="accent3"/>
                          <w:sz w:val="20"/>
                          <w:lang w:val="en-GB"/>
                        </w:rPr>
                      </w:pPr>
                    </w:p>
                    <w:p w14:paraId="16E81DE0" w14:textId="77777777" w:rsidR="00E03BEB" w:rsidRPr="00C6025C" w:rsidRDefault="00E03BEB" w:rsidP="002501DC">
                      <w:pPr>
                        <w:jc w:val="left"/>
                        <w:rPr>
                          <w:color w:val="646464" w:themeColor="accent3"/>
                          <w:sz w:val="20"/>
                          <w:lang w:val="en-GB"/>
                        </w:rPr>
                      </w:pPr>
                    </w:p>
                    <w:p w14:paraId="61CECB9A" w14:textId="1CA1F5C5" w:rsidR="00E03BEB" w:rsidRPr="00C6025C" w:rsidRDefault="00E03BEB"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6" w:name="_CTVP001e6b16ab05098472ca54e2ccd55ba7db7"/>
                      <w:r w:rsidRPr="00C6025C">
                        <w:rPr>
                          <w:color w:val="646464" w:themeColor="accent3"/>
                          <w:sz w:val="20"/>
                          <w:lang w:val="en-GB"/>
                        </w:rPr>
                        <w:t>(Wikipedia 2015b)</w:t>
                      </w:r>
                      <w:bookmarkEnd w:id="56"/>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bookmarkStart w:id="48" w:name="_Toc421468914"/>
    <w:p w14:paraId="2205CC43" w14:textId="77777777" w:rsidR="00F45A70" w:rsidRPr="00CE3E17" w:rsidRDefault="001D40AC" w:rsidP="00F45A70">
      <w:pPr>
        <w:pStyle w:val="Titre3"/>
        <w:rPr>
          <w:shd w:val="clear" w:color="auto" w:fill="FFFFFF"/>
          <w:lang w:val="en-US"/>
        </w:rPr>
      </w:pPr>
      <w:r w:rsidRPr="00CE3E17">
        <w:rPr>
          <w:noProof/>
        </w:rPr>
        <mc:AlternateContent>
          <mc:Choice Requires="wps">
            <w:drawing>
              <wp:anchor distT="0" distB="0" distL="114300" distR="114300" simplePos="0" relativeHeight="251661312" behindDoc="0" locked="0" layoutInCell="1" allowOverlap="1" wp14:anchorId="68C434C1" wp14:editId="152EC2AC">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E03BEB" w:rsidRPr="001D40AC" w:rsidRDefault="00E03BEB" w:rsidP="001D40AC">
                            <w:pPr>
                              <w:pStyle w:val="Lgende"/>
                              <w:jc w:val="center"/>
                              <w:rPr>
                                <w:noProof/>
                                <w:lang w:val="en-GB"/>
                              </w:rPr>
                            </w:pPr>
                            <w:bookmarkStart w:id="49"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E03BEB" w:rsidRPr="001D40AC" w:rsidRDefault="00E03BEB" w:rsidP="001D40AC">
                      <w:pPr>
                        <w:pStyle w:val="Caption"/>
                        <w:jc w:val="center"/>
                        <w:rPr>
                          <w:noProof/>
                          <w:lang w:val="en-GB"/>
                        </w:rPr>
                      </w:pPr>
                      <w:bookmarkStart w:id="59"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9"/>
                    </w:p>
                  </w:txbxContent>
                </v:textbox>
                <w10:wrap type="topAndBottom"/>
              </v:shape>
            </w:pict>
          </mc:Fallback>
        </mc:AlternateContent>
      </w:r>
      <w:r w:rsidRPr="00CE3E17">
        <w:rPr>
          <w:noProof/>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E03BEB" w:rsidRPr="00EC17E6" w:rsidRDefault="00E03BEB"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E03BEB" w:rsidRPr="00EC17E6" w:rsidRDefault="00E03BEB"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E03BEB" w:rsidRPr="00EC17E6" w:rsidRDefault="00E03BEB"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E03BEB" w:rsidRPr="00EC17E6" w:rsidRDefault="00E03BEB"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E03BEB" w:rsidRPr="00EC17E6" w:rsidRDefault="00E03BEB"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E03BEB" w:rsidRPr="00EC17E6" w:rsidRDefault="00E03BEB"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E03BEB" w:rsidRPr="00EC17E6" w:rsidRDefault="00E03BEB"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48"/>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of such cell lies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bookmarkStart w:id="50" w:name="_Toc421468915"/>
    <w:p w14:paraId="036A2C6E" w14:textId="77777777" w:rsidR="00F45A70" w:rsidRPr="00CE3E17" w:rsidRDefault="003C6A7D" w:rsidP="00F45A70">
      <w:pPr>
        <w:pStyle w:val="Titre3"/>
        <w:rPr>
          <w:shd w:val="clear" w:color="auto" w:fill="FFFFFF"/>
          <w:lang w:val="en-US"/>
        </w:rPr>
      </w:pPr>
      <w:r w:rsidRPr="00CE3E17">
        <w:rPr>
          <w:noProof/>
        </w:rPr>
        <w:lastRenderedPageBreak/>
        <mc:AlternateContent>
          <mc:Choice Requires="wps">
            <w:drawing>
              <wp:anchor distT="0" distB="0" distL="114300" distR="114300" simplePos="0" relativeHeight="251639808" behindDoc="0" locked="0" layoutInCell="1" allowOverlap="1" wp14:anchorId="12502C9D" wp14:editId="13963018">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E03BEB" w:rsidRPr="00C6025C" w:rsidRDefault="00E03BEB" w:rsidP="002501DC">
                            <w:pPr>
                              <w:jc w:val="left"/>
                              <w:rPr>
                                <w:b/>
                                <w:color w:val="646464" w:themeColor="accent3"/>
                                <w:sz w:val="20"/>
                                <w:lang w:val="en-GB"/>
                              </w:rPr>
                            </w:pPr>
                          </w:p>
                          <w:p w14:paraId="1D36FB47" w14:textId="77777777" w:rsidR="00E03BEB" w:rsidRPr="00C6025C" w:rsidRDefault="00E03BEB" w:rsidP="002501DC">
                            <w:pPr>
                              <w:jc w:val="left"/>
                              <w:rPr>
                                <w:b/>
                                <w:color w:val="646464" w:themeColor="accent3"/>
                                <w:sz w:val="20"/>
                                <w:lang w:val="en-GB"/>
                              </w:rPr>
                            </w:pPr>
                          </w:p>
                          <w:p w14:paraId="61529361" w14:textId="77777777" w:rsidR="00E03BEB" w:rsidRPr="00C6025C" w:rsidRDefault="00E03BEB" w:rsidP="002501DC">
                            <w:pPr>
                              <w:jc w:val="left"/>
                              <w:rPr>
                                <w:b/>
                                <w:color w:val="646464" w:themeColor="accent3"/>
                                <w:sz w:val="20"/>
                                <w:lang w:val="en-GB"/>
                              </w:rPr>
                            </w:pPr>
                          </w:p>
                          <w:p w14:paraId="37ECE01B" w14:textId="77777777" w:rsidR="00E03BEB" w:rsidRPr="00C6025C" w:rsidRDefault="00E03BEB" w:rsidP="002501DC">
                            <w:pPr>
                              <w:jc w:val="left"/>
                              <w:rPr>
                                <w:b/>
                                <w:color w:val="646464" w:themeColor="accent3"/>
                                <w:sz w:val="20"/>
                                <w:lang w:val="en-GB"/>
                              </w:rPr>
                            </w:pPr>
                          </w:p>
                          <w:p w14:paraId="155E4CEB" w14:textId="77777777" w:rsidR="00E03BEB" w:rsidRPr="00C6025C" w:rsidRDefault="00E03BEB" w:rsidP="002501DC">
                            <w:pPr>
                              <w:jc w:val="left"/>
                              <w:rPr>
                                <w:b/>
                                <w:color w:val="646464" w:themeColor="accent3"/>
                                <w:sz w:val="20"/>
                                <w:lang w:val="en-GB"/>
                              </w:rPr>
                            </w:pPr>
                          </w:p>
                          <w:p w14:paraId="5DB9966E" w14:textId="77777777" w:rsidR="00E03BEB" w:rsidRPr="00C6025C" w:rsidRDefault="00E03BEB" w:rsidP="002501DC">
                            <w:pPr>
                              <w:jc w:val="left"/>
                              <w:rPr>
                                <w:b/>
                                <w:color w:val="646464" w:themeColor="accent3"/>
                                <w:sz w:val="20"/>
                                <w:lang w:val="en-GB"/>
                              </w:rPr>
                            </w:pPr>
                          </w:p>
                          <w:p w14:paraId="33CCE99B" w14:textId="77777777" w:rsidR="00E03BEB" w:rsidRPr="00C6025C" w:rsidRDefault="00E03BEB" w:rsidP="002501DC">
                            <w:pPr>
                              <w:jc w:val="left"/>
                              <w:rPr>
                                <w:b/>
                                <w:color w:val="646464" w:themeColor="accent3"/>
                                <w:sz w:val="20"/>
                                <w:lang w:val="en-GB"/>
                              </w:rPr>
                            </w:pPr>
                          </w:p>
                          <w:p w14:paraId="572AAB82" w14:textId="77777777" w:rsidR="00E03BEB" w:rsidRPr="00C6025C" w:rsidRDefault="00E03BEB" w:rsidP="002501DC">
                            <w:pPr>
                              <w:jc w:val="left"/>
                              <w:rPr>
                                <w:b/>
                                <w:color w:val="646464" w:themeColor="accent3"/>
                                <w:sz w:val="20"/>
                                <w:lang w:val="en-GB"/>
                              </w:rPr>
                            </w:pPr>
                          </w:p>
                          <w:p w14:paraId="1B029004" w14:textId="77777777" w:rsidR="00E03BEB" w:rsidRPr="00C6025C" w:rsidRDefault="00E03BEB" w:rsidP="002501DC">
                            <w:pPr>
                              <w:jc w:val="left"/>
                              <w:rPr>
                                <w:b/>
                                <w:color w:val="646464" w:themeColor="accent3"/>
                                <w:sz w:val="20"/>
                                <w:lang w:val="en-GB"/>
                              </w:rPr>
                            </w:pPr>
                          </w:p>
                          <w:p w14:paraId="4C5BB19C" w14:textId="77777777" w:rsidR="00E03BEB" w:rsidRPr="00C6025C" w:rsidRDefault="00E03BEB" w:rsidP="002501DC">
                            <w:pPr>
                              <w:jc w:val="left"/>
                              <w:rPr>
                                <w:b/>
                                <w:color w:val="646464" w:themeColor="accent3"/>
                                <w:sz w:val="20"/>
                                <w:lang w:val="en-GB"/>
                              </w:rPr>
                            </w:pPr>
                          </w:p>
                          <w:p w14:paraId="74B98470" w14:textId="77777777" w:rsidR="00E03BEB" w:rsidRPr="00C6025C" w:rsidRDefault="00E03BEB" w:rsidP="002501DC">
                            <w:pPr>
                              <w:jc w:val="left"/>
                              <w:rPr>
                                <w:b/>
                                <w:color w:val="646464" w:themeColor="accent3"/>
                                <w:sz w:val="20"/>
                                <w:lang w:val="en-GB"/>
                              </w:rPr>
                            </w:pPr>
                          </w:p>
                          <w:p w14:paraId="0C1AA391" w14:textId="77777777" w:rsidR="00E03BEB" w:rsidRPr="00C6025C" w:rsidRDefault="00E03BEB"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7"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cyzlQ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" fillcolor="white [3201]" stroked="f" strokeweight=".5pt">
                <v:textbox>
                  <w:txbxContent>
                    <w:p w14:paraId="53451B59" w14:textId="77777777" w:rsidR="00E03BEB" w:rsidRPr="00C6025C" w:rsidRDefault="00E03BEB" w:rsidP="002501DC">
                      <w:pPr>
                        <w:jc w:val="left"/>
                        <w:rPr>
                          <w:b/>
                          <w:color w:val="646464" w:themeColor="accent3"/>
                          <w:sz w:val="20"/>
                          <w:lang w:val="en-GB"/>
                        </w:rPr>
                      </w:pPr>
                    </w:p>
                    <w:p w14:paraId="1D36FB47" w14:textId="77777777" w:rsidR="00E03BEB" w:rsidRPr="00C6025C" w:rsidRDefault="00E03BEB" w:rsidP="002501DC">
                      <w:pPr>
                        <w:jc w:val="left"/>
                        <w:rPr>
                          <w:b/>
                          <w:color w:val="646464" w:themeColor="accent3"/>
                          <w:sz w:val="20"/>
                          <w:lang w:val="en-GB"/>
                        </w:rPr>
                      </w:pPr>
                    </w:p>
                    <w:p w14:paraId="61529361" w14:textId="77777777" w:rsidR="00E03BEB" w:rsidRPr="00C6025C" w:rsidRDefault="00E03BEB" w:rsidP="002501DC">
                      <w:pPr>
                        <w:jc w:val="left"/>
                        <w:rPr>
                          <w:b/>
                          <w:color w:val="646464" w:themeColor="accent3"/>
                          <w:sz w:val="20"/>
                          <w:lang w:val="en-GB"/>
                        </w:rPr>
                      </w:pPr>
                    </w:p>
                    <w:p w14:paraId="37ECE01B" w14:textId="77777777" w:rsidR="00E03BEB" w:rsidRPr="00C6025C" w:rsidRDefault="00E03BEB" w:rsidP="002501DC">
                      <w:pPr>
                        <w:jc w:val="left"/>
                        <w:rPr>
                          <w:b/>
                          <w:color w:val="646464" w:themeColor="accent3"/>
                          <w:sz w:val="20"/>
                          <w:lang w:val="en-GB"/>
                        </w:rPr>
                      </w:pPr>
                    </w:p>
                    <w:p w14:paraId="155E4CEB" w14:textId="77777777" w:rsidR="00E03BEB" w:rsidRPr="00C6025C" w:rsidRDefault="00E03BEB" w:rsidP="002501DC">
                      <w:pPr>
                        <w:jc w:val="left"/>
                        <w:rPr>
                          <w:b/>
                          <w:color w:val="646464" w:themeColor="accent3"/>
                          <w:sz w:val="20"/>
                          <w:lang w:val="en-GB"/>
                        </w:rPr>
                      </w:pPr>
                    </w:p>
                    <w:p w14:paraId="5DB9966E" w14:textId="77777777" w:rsidR="00E03BEB" w:rsidRPr="00C6025C" w:rsidRDefault="00E03BEB" w:rsidP="002501DC">
                      <w:pPr>
                        <w:jc w:val="left"/>
                        <w:rPr>
                          <w:b/>
                          <w:color w:val="646464" w:themeColor="accent3"/>
                          <w:sz w:val="20"/>
                          <w:lang w:val="en-GB"/>
                        </w:rPr>
                      </w:pPr>
                    </w:p>
                    <w:p w14:paraId="33CCE99B" w14:textId="77777777" w:rsidR="00E03BEB" w:rsidRPr="00C6025C" w:rsidRDefault="00E03BEB" w:rsidP="002501DC">
                      <w:pPr>
                        <w:jc w:val="left"/>
                        <w:rPr>
                          <w:b/>
                          <w:color w:val="646464" w:themeColor="accent3"/>
                          <w:sz w:val="20"/>
                          <w:lang w:val="en-GB"/>
                        </w:rPr>
                      </w:pPr>
                    </w:p>
                    <w:p w14:paraId="572AAB82" w14:textId="77777777" w:rsidR="00E03BEB" w:rsidRPr="00C6025C" w:rsidRDefault="00E03BEB" w:rsidP="002501DC">
                      <w:pPr>
                        <w:jc w:val="left"/>
                        <w:rPr>
                          <w:b/>
                          <w:color w:val="646464" w:themeColor="accent3"/>
                          <w:sz w:val="20"/>
                          <w:lang w:val="en-GB"/>
                        </w:rPr>
                      </w:pPr>
                    </w:p>
                    <w:p w14:paraId="1B029004" w14:textId="77777777" w:rsidR="00E03BEB" w:rsidRPr="00C6025C" w:rsidRDefault="00E03BEB" w:rsidP="002501DC">
                      <w:pPr>
                        <w:jc w:val="left"/>
                        <w:rPr>
                          <w:b/>
                          <w:color w:val="646464" w:themeColor="accent3"/>
                          <w:sz w:val="20"/>
                          <w:lang w:val="en-GB"/>
                        </w:rPr>
                      </w:pPr>
                    </w:p>
                    <w:p w14:paraId="4C5BB19C" w14:textId="77777777" w:rsidR="00E03BEB" w:rsidRPr="00C6025C" w:rsidRDefault="00E03BEB" w:rsidP="002501DC">
                      <w:pPr>
                        <w:jc w:val="left"/>
                        <w:rPr>
                          <w:b/>
                          <w:color w:val="646464" w:themeColor="accent3"/>
                          <w:sz w:val="20"/>
                          <w:lang w:val="en-GB"/>
                        </w:rPr>
                      </w:pPr>
                    </w:p>
                    <w:p w14:paraId="74B98470" w14:textId="77777777" w:rsidR="00E03BEB" w:rsidRPr="00C6025C" w:rsidRDefault="00E03BEB" w:rsidP="002501DC">
                      <w:pPr>
                        <w:jc w:val="left"/>
                        <w:rPr>
                          <w:b/>
                          <w:color w:val="646464" w:themeColor="accent3"/>
                          <w:sz w:val="20"/>
                          <w:lang w:val="en-GB"/>
                        </w:rPr>
                      </w:pPr>
                    </w:p>
                    <w:p w14:paraId="0C1AA391" w14:textId="77777777" w:rsidR="00E03BEB" w:rsidRPr="00C6025C" w:rsidRDefault="00E03BEB"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rPr>
        <mc:AlternateContent>
          <mc:Choice Requires="wps">
            <w:drawing>
              <wp:anchor distT="0" distB="0" distL="114300" distR="114300" simplePos="0" relativeHeight="251663360" behindDoc="0" locked="0" layoutInCell="1" allowOverlap="1" wp14:anchorId="3EBB6119" wp14:editId="03BFBDFF">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E03BEB" w:rsidRPr="001D40AC" w:rsidRDefault="00E03BEB" w:rsidP="001D40AC">
                            <w:pPr>
                              <w:pStyle w:val="Lgende"/>
                              <w:jc w:val="center"/>
                              <w:rPr>
                                <w:noProof/>
                                <w:lang w:val="en-GB"/>
                              </w:rPr>
                            </w:pPr>
                            <w:bookmarkStart w:id="51"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8"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ABRN2S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E03BEB" w:rsidRPr="001D40AC" w:rsidRDefault="00E03BEB" w:rsidP="001D40AC">
                      <w:pPr>
                        <w:pStyle w:val="Caption"/>
                        <w:jc w:val="center"/>
                        <w:rPr>
                          <w:noProof/>
                          <w:lang w:val="en-GB"/>
                        </w:rPr>
                      </w:pPr>
                      <w:bookmarkStart w:id="62"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2"/>
                    </w:p>
                  </w:txbxContent>
                </v:textbox>
                <w10:wrap type="topAndBottom"/>
              </v:shape>
            </w:pict>
          </mc:Fallback>
        </mc:AlternateContent>
      </w:r>
      <w:r w:rsidR="001D40AC" w:rsidRPr="00CE3E17">
        <w:rPr>
          <w:noProof/>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E03BEB" w:rsidRPr="00EC17E6" w:rsidRDefault="00E03BEB"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E03BEB" w:rsidRPr="00EC17E6" w:rsidRDefault="00E03BEB"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E03BEB" w:rsidRPr="00EC17E6" w:rsidRDefault="00E03BEB"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E03BEB" w:rsidRPr="00EC17E6" w:rsidRDefault="00E03BEB"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9"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">
                <v:group id="Groupe 225"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20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1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2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1"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E03BEB" w:rsidRPr="00EC17E6" w:rsidRDefault="00E03BEB" w:rsidP="00F45A70">
                                <w:pPr>
                                  <w:jc w:val="right"/>
                                  <w:rPr>
                                    <w:sz w:val="14"/>
                                  </w:rPr>
                                </w:pPr>
                                <w:r w:rsidRPr="00EC17E6">
                                  <w:rPr>
                                    <w:sz w:val="14"/>
                                  </w:rPr>
                                  <w:t>HYGROGEN</w:t>
                                </w:r>
                                <w:r>
                                  <w:rPr>
                                    <w:sz w:val="14"/>
                                  </w:rPr>
                                  <w:t xml:space="preserve"> &amp;  CARBON MONOXDE</w:t>
                                </w:r>
                              </w:p>
                            </w:txbxContent>
                          </v:textbox>
                        </v:shape>
                        <v:shape id="Zone de texte 257" o:spid="_x0000_s1222"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E03BEB" w:rsidRPr="00EC17E6" w:rsidRDefault="00E03BEB" w:rsidP="00F45A70">
                                <w:pPr>
                                  <w:jc w:val="right"/>
                                  <w:rPr>
                                    <w:sz w:val="14"/>
                                  </w:rPr>
                                </w:pPr>
                                <w:r>
                                  <w:rPr>
                                    <w:sz w:val="14"/>
                                  </w:rPr>
                                  <w:t>CARBON DIOXIDE &amp; WATER</w:t>
                                </w:r>
                              </w:p>
                            </w:txbxContent>
                          </v:textbox>
                        </v:shape>
                        <v:shape id="Zone de texte 258" o:spid="_x0000_s122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E03BEB" w:rsidRPr="00EC17E6" w:rsidRDefault="00E03BEB" w:rsidP="00F45A70">
                                <w:pPr>
                                  <w:jc w:val="left"/>
                                  <w:rPr>
                                    <w:sz w:val="14"/>
                                  </w:rPr>
                                </w:pPr>
                                <w:r w:rsidRPr="00EC17E6">
                                  <w:rPr>
                                    <w:sz w:val="14"/>
                                  </w:rPr>
                                  <w:t>OXYGEN</w:t>
                                </w:r>
                              </w:p>
                            </w:txbxContent>
                          </v:textbox>
                        </v:shape>
                        <v:shape id="Zone de texte 259" o:spid="_x0000_s1224"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E03BEB" w:rsidRPr="00EC17E6" w:rsidRDefault="00E03BEB" w:rsidP="00F45A70">
                                <w:pPr>
                                  <w:jc w:val="left"/>
                                  <w:rPr>
                                    <w:sz w:val="14"/>
                                  </w:rPr>
                                </w:pPr>
                                <w:r>
                                  <w:rPr>
                                    <w:sz w:val="14"/>
                                  </w:rPr>
                                  <w:t>EXCESS OXYGEN</w:t>
                                </w:r>
                              </w:p>
                            </w:txbxContent>
                          </v:textbox>
                        </v:shape>
                        <v:shape id="Zone de texte 260" o:spid="_x0000_s122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E03BEB" w:rsidRPr="00EC17E6" w:rsidRDefault="00E03BEB"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3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0"/>
    </w:p>
    <w:p w14:paraId="1B371DA7" w14:textId="10E29216" w:rsidR="00F45A70"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C8F046B" w14:textId="77777777" w:rsidR="00DC4E66" w:rsidRPr="00CE3E17" w:rsidRDefault="00DC4E66" w:rsidP="00F45A70">
      <w:pPr>
        <w:rPr>
          <w:lang w:val="en-US"/>
        </w:rPr>
      </w:pPr>
    </w:p>
    <w:bookmarkStart w:id="52" w:name="_Toc421468916"/>
    <w:p w14:paraId="452B3BEE" w14:textId="77777777" w:rsidR="00F45A70" w:rsidRPr="00CE3E17" w:rsidRDefault="001D40AC" w:rsidP="00F45A70">
      <w:pPr>
        <w:pStyle w:val="Titre3"/>
        <w:rPr>
          <w:shd w:val="clear" w:color="auto" w:fill="FFFFFF"/>
          <w:lang w:val="en-US"/>
        </w:rPr>
      </w:pPr>
      <w:r w:rsidRPr="00CE3E17">
        <w:rPr>
          <w:noProof/>
        </w:rPr>
        <mc:AlternateContent>
          <mc:Choice Requires="wpg">
            <w:drawing>
              <wp:anchor distT="0" distB="0" distL="114300" distR="114300" simplePos="0" relativeHeight="251635712" behindDoc="0" locked="0" layoutInCell="1" allowOverlap="1" wp14:anchorId="446B4B96" wp14:editId="0F382783">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E03BEB" w:rsidRPr="00EC17E6" w:rsidRDefault="00E03BEB" w:rsidP="00F45A70">
                                        <w:pPr>
                                          <w:jc w:val="right"/>
                                          <w:rPr>
                                            <w:sz w:val="14"/>
                                          </w:rPr>
                                        </w:pPr>
                                        <w:r w:rsidRPr="00EC17E6">
                                          <w:rPr>
                                            <w:sz w:val="14"/>
                                          </w:rPr>
                                          <w:t>HYGROGEN</w:t>
                                        </w:r>
                                        <w:r>
                                          <w:rPr>
                                            <w:sz w:val="14"/>
                                          </w:rPr>
                                          <w:t xml:space="preserve"> &amp;  CARBON MONOXDE</w:t>
                                        </w:r>
                                      </w:p>
                                      <w:p w14:paraId="70FDC8F3" w14:textId="77777777" w:rsidR="00E03BEB" w:rsidRPr="00EC17E6" w:rsidRDefault="00E03BEB"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E03BEB" w:rsidRPr="00EC17E6" w:rsidRDefault="00E03BEB"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E03BEB" w:rsidRPr="00EC17E6" w:rsidRDefault="00E03BEB"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E03BEB" w:rsidRPr="00EC17E6" w:rsidRDefault="00E03BEB"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E03BEB" w:rsidRPr="00EC17E6" w:rsidRDefault="00E03BEB"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1"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">
                <v:group id="Groupe 284" o:spid="_x0000_s1232"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4"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E03BEB" w:rsidRPr="00EC17E6" w:rsidRDefault="00E03BEB" w:rsidP="00F45A70">
                                  <w:pPr>
                                    <w:jc w:val="right"/>
                                    <w:rPr>
                                      <w:sz w:val="14"/>
                                    </w:rPr>
                                  </w:pPr>
                                  <w:r w:rsidRPr="00EC17E6">
                                    <w:rPr>
                                      <w:sz w:val="14"/>
                                    </w:rPr>
                                    <w:t>HYGROGEN</w:t>
                                  </w:r>
                                  <w:r>
                                    <w:rPr>
                                      <w:sz w:val="14"/>
                                    </w:rPr>
                                    <w:t xml:space="preserve"> &amp;  CARBON MONOXDE</w:t>
                                  </w:r>
                                </w:p>
                                <w:p w14:paraId="70FDC8F3" w14:textId="77777777" w:rsidR="00E03BEB" w:rsidRPr="00EC17E6" w:rsidRDefault="00E03BEB" w:rsidP="00F45A70">
                                  <w:pPr>
                                    <w:jc w:val="right"/>
                                    <w:rPr>
                                      <w:sz w:val="14"/>
                                    </w:rPr>
                                  </w:pPr>
                                </w:p>
                              </w:txbxContent>
                            </v:textbox>
                          </v:shape>
                          <v:shape id="Zone de texte 317" o:spid="_x0000_s1265"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E03BEB" w:rsidRPr="00EC17E6" w:rsidRDefault="00E03BEB" w:rsidP="00F45A70">
                                  <w:pPr>
                                    <w:jc w:val="right"/>
                                    <w:rPr>
                                      <w:sz w:val="14"/>
                                    </w:rPr>
                                  </w:pPr>
                                  <w:r>
                                    <w:rPr>
                                      <w:sz w:val="14"/>
                                    </w:rPr>
                                    <w:t>CARBON DIOXIDE &amp; WATER</w:t>
                                  </w:r>
                                </w:p>
                              </w:txbxContent>
                            </v:textbox>
                          </v:shape>
                          <v:shape id="Zone de texte 318" o:spid="_x0000_s126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E03BEB" w:rsidRPr="00EC17E6" w:rsidRDefault="00E03BEB" w:rsidP="00F45A70">
                                  <w:pPr>
                                    <w:jc w:val="left"/>
                                    <w:rPr>
                                      <w:sz w:val="14"/>
                                    </w:rPr>
                                  </w:pPr>
                                  <w:r w:rsidRPr="00EC17E6">
                                    <w:rPr>
                                      <w:sz w:val="14"/>
                                    </w:rPr>
                                    <w:t>OXYGEN</w:t>
                                  </w:r>
                                </w:p>
                              </w:txbxContent>
                            </v:textbox>
                          </v:shape>
                          <v:shape id="Zone de texte 319" o:spid="_x0000_s1267"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E03BEB" w:rsidRPr="00EC17E6" w:rsidRDefault="00E03BEB" w:rsidP="00F45A70">
                                  <w:pPr>
                                    <w:jc w:val="left"/>
                                    <w:rPr>
                                      <w:sz w:val="14"/>
                                    </w:rPr>
                                  </w:pPr>
                                  <w:r>
                                    <w:rPr>
                                      <w:sz w:val="14"/>
                                    </w:rPr>
                                    <w:t>EXCESS CARBON DIOXIDE &amp; OXYGEN</w:t>
                                  </w:r>
                                </w:p>
                              </w:txbxContent>
                            </v:textbox>
                          </v:shape>
                          <v:shape id="Zone de texte 320" o:spid="_x0000_s126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E03BEB" w:rsidRPr="00EC17E6" w:rsidRDefault="00E03BEB"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4"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5"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E03BEB" w:rsidRPr="00EC17E6" w:rsidRDefault="00E03BEB" w:rsidP="00F45A70">
                        <w:pPr>
                          <w:jc w:val="left"/>
                          <w:rPr>
                            <w:sz w:val="14"/>
                          </w:rPr>
                        </w:pPr>
                        <w:r>
                          <w:rPr>
                            <w:sz w:val="14"/>
                          </w:rPr>
                          <w:t>CARBON DIOXIDE</w:t>
                        </w:r>
                      </w:p>
                    </w:txbxContent>
                  </v:textbox>
                </v:shape>
                <w10:wrap type="topAndBottom" anchorx="margin"/>
              </v:group>
            </w:pict>
          </mc:Fallback>
        </mc:AlternateContent>
      </w:r>
      <w:r w:rsidRPr="00CE3E17">
        <w:rPr>
          <w:noProof/>
        </w:rPr>
        <mc:AlternateContent>
          <mc:Choice Requires="wps">
            <w:drawing>
              <wp:anchor distT="0" distB="0" distL="114300" distR="114300" simplePos="0" relativeHeight="251665408" behindDoc="0" locked="0" layoutInCell="1" allowOverlap="1" wp14:anchorId="1AAA828B" wp14:editId="78507D84">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E03BEB" w:rsidRPr="001D40AC" w:rsidRDefault="00E03BEB" w:rsidP="001D40AC">
                            <w:pPr>
                              <w:pStyle w:val="Lgende"/>
                              <w:jc w:val="center"/>
                              <w:rPr>
                                <w:noProof/>
                                <w:shd w:val="clear" w:color="auto" w:fill="FFFFFF"/>
                                <w:lang w:val="en-GB"/>
                              </w:rPr>
                            </w:pPr>
                            <w:bookmarkStart w:id="53"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6"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OqtxMY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E03BEB" w:rsidRPr="001D40AC" w:rsidRDefault="00E03BEB" w:rsidP="001D40AC">
                      <w:pPr>
                        <w:pStyle w:val="Caption"/>
                        <w:jc w:val="center"/>
                        <w:rPr>
                          <w:noProof/>
                          <w:shd w:val="clear" w:color="auto" w:fill="FFFFFF"/>
                          <w:lang w:val="en-GB"/>
                        </w:rPr>
                      </w:pPr>
                      <w:bookmarkStart w:id="65"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5"/>
                    </w:p>
                  </w:txbxContent>
                </v:textbox>
                <w10:wrap type="topAndBottom"/>
              </v:shape>
            </w:pict>
          </mc:Fallback>
        </mc:AlternateContent>
      </w:r>
      <w:r w:rsidR="00F45A70" w:rsidRPr="00CE3E17">
        <w:rPr>
          <w:noProof/>
          <w:shd w:val="clear" w:color="auto" w:fill="FFFFFF"/>
        </w:rPr>
        <mc:AlternateContent>
          <mc:Choice Requires="wps">
            <w:drawing>
              <wp:anchor distT="0" distB="0" distL="114300" distR="114300" simplePos="0" relativeHeight="251632640" behindDoc="0" locked="0" layoutInCell="1" allowOverlap="1" wp14:anchorId="41669211" wp14:editId="42EC223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A9D82D"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rPr>
        <mc:AlternateContent>
          <mc:Choice Requires="wps">
            <w:drawing>
              <wp:anchor distT="0" distB="0" distL="114300" distR="114300" simplePos="0" relativeHeight="251631616" behindDoc="0" locked="0" layoutInCell="1" allowOverlap="1" wp14:anchorId="3AE831F2" wp14:editId="77EA96F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94375E"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52"/>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w:t>
      </w:r>
      <w:r w:rsidR="00F45A70" w:rsidRPr="00CE3E17">
        <w:rPr>
          <w:lang w:val="en-US"/>
        </w:rPr>
        <w:lastRenderedPageBreak/>
        <w:t xml:space="preserve">plants. Its temperature window indeed is around 650 °C, which again </w:t>
      </w:r>
      <w:r w:rsidR="00C6025C" w:rsidRPr="00CE3E17">
        <w:rPr>
          <w:noProof/>
        </w:rPr>
        <mc:AlternateContent>
          <mc:Choice Requires="wps">
            <w:drawing>
              <wp:anchor distT="0" distB="0" distL="114300" distR="114300" simplePos="0" relativeHeight="251645952" behindDoc="0" locked="0" layoutInCell="1" allowOverlap="1" wp14:anchorId="7E1ECA12" wp14:editId="7DAD5D09">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E03BEB" w:rsidRPr="00C6025C" w:rsidRDefault="00E03BEB"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E03BEB" w:rsidRDefault="00E03BEB"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E03BEB" w:rsidRDefault="00E03BEB" w:rsidP="00E32BD9">
                            <w:pPr>
                              <w:jc w:val="center"/>
                              <w:rPr>
                                <w:b/>
                                <w:color w:val="646464" w:themeColor="accent3"/>
                                <w:sz w:val="20"/>
                                <w:lang w:val="en-GB"/>
                              </w:rPr>
                            </w:pPr>
                          </w:p>
                          <w:p w14:paraId="69910AA8" w14:textId="77777777" w:rsidR="00E03BEB" w:rsidRDefault="00E03BEB" w:rsidP="00E32BD9">
                            <w:pPr>
                              <w:jc w:val="center"/>
                              <w:rPr>
                                <w:b/>
                                <w:color w:val="646464" w:themeColor="accent3"/>
                                <w:sz w:val="20"/>
                                <w:lang w:val="en-GB"/>
                              </w:rPr>
                            </w:pPr>
                          </w:p>
                          <w:p w14:paraId="68DBE0D4" w14:textId="77777777" w:rsidR="00E03BEB" w:rsidRDefault="00E03BEB" w:rsidP="00E32BD9">
                            <w:pPr>
                              <w:jc w:val="center"/>
                              <w:rPr>
                                <w:b/>
                                <w:color w:val="646464" w:themeColor="accent3"/>
                                <w:sz w:val="20"/>
                                <w:lang w:val="en-GB"/>
                              </w:rPr>
                            </w:pPr>
                          </w:p>
                          <w:p w14:paraId="564D0C44" w14:textId="77777777" w:rsidR="00E03BEB" w:rsidRDefault="00E03BEB" w:rsidP="00E32BD9">
                            <w:pPr>
                              <w:jc w:val="center"/>
                              <w:rPr>
                                <w:b/>
                                <w:color w:val="646464" w:themeColor="accent3"/>
                                <w:sz w:val="20"/>
                                <w:lang w:val="en-GB"/>
                              </w:rPr>
                            </w:pPr>
                          </w:p>
                          <w:p w14:paraId="64DC7214" w14:textId="77777777" w:rsidR="00E03BEB" w:rsidRDefault="00E03BEB" w:rsidP="00E32BD9">
                            <w:pPr>
                              <w:jc w:val="center"/>
                              <w:rPr>
                                <w:b/>
                                <w:color w:val="646464" w:themeColor="accent3"/>
                                <w:sz w:val="20"/>
                                <w:lang w:val="en-GB"/>
                              </w:rPr>
                            </w:pPr>
                          </w:p>
                          <w:p w14:paraId="78116040" w14:textId="0001DACF" w:rsidR="00E03BEB" w:rsidRDefault="00176D32" w:rsidP="00E32BD9">
                            <w:pPr>
                              <w:jc w:val="center"/>
                              <w:rPr>
                                <w:b/>
                                <w:color w:val="646464" w:themeColor="accent3"/>
                                <w:sz w:val="20"/>
                                <w:lang w:val="en-GB"/>
                              </w:rPr>
                            </w:pPr>
                            <w:hyperlink r:id="rId34" w:history="1">
                              <w:r w:rsidR="00E03BEB" w:rsidRPr="008E60E1">
                                <w:rPr>
                                  <w:rStyle w:val="Lienhypertexte"/>
                                  <w:b/>
                                  <w:sz w:val="20"/>
                                  <w:lang w:val="en-GB"/>
                                </w:rPr>
                                <w:t>https://www.youtube.com/watch?v=QFQGXei47c0</w:t>
                              </w:r>
                            </w:hyperlink>
                          </w:p>
                          <w:p w14:paraId="7C52BCB9" w14:textId="77777777" w:rsidR="00E03BEB" w:rsidRPr="00C6025C" w:rsidRDefault="00E03BEB" w:rsidP="00E32BD9">
                            <w:pPr>
                              <w:jc w:val="center"/>
                              <w:rPr>
                                <w:b/>
                                <w:color w:val="646464" w:themeColor="accent3"/>
                                <w:sz w:val="20"/>
                                <w:lang w:val="en-GB"/>
                              </w:rPr>
                            </w:pPr>
                          </w:p>
                          <w:p w14:paraId="76F88E69" w14:textId="77777777" w:rsidR="00E03BEB" w:rsidRPr="00C6025C" w:rsidRDefault="00E03BEB"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7"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R8lAIAAJw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JSVhHyUAgAAnAUAAA4AAAAAAAAAAAAAAAAALgIAAGRycy9lMm9Eb2Mu&#10;eG1sUEsBAi0AFAAGAAgAAAAhAITNRhPgAAAACgEAAA8AAAAAAAAAAAAAAAAA7gQAAGRycy9kb3du&#10;cmV2LnhtbFBLBQYAAAAABAAEAPMAAAD7BQAAAAA=&#10;" fillcolor="white [3201]" stroked="f" strokeweight=".5pt">
                <v:textbox>
                  <w:txbxContent>
                    <w:p w14:paraId="6281EA7B" w14:textId="77777777" w:rsidR="00E03BEB" w:rsidRPr="00C6025C" w:rsidRDefault="00E03BEB"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E03BEB" w:rsidRDefault="00E03BEB"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E03BEB" w:rsidRDefault="00E03BEB" w:rsidP="00E32BD9">
                      <w:pPr>
                        <w:jc w:val="center"/>
                        <w:rPr>
                          <w:b/>
                          <w:color w:val="646464" w:themeColor="accent3"/>
                          <w:sz w:val="20"/>
                          <w:lang w:val="en-GB"/>
                        </w:rPr>
                      </w:pPr>
                    </w:p>
                    <w:p w14:paraId="69910AA8" w14:textId="77777777" w:rsidR="00E03BEB" w:rsidRDefault="00E03BEB" w:rsidP="00E32BD9">
                      <w:pPr>
                        <w:jc w:val="center"/>
                        <w:rPr>
                          <w:b/>
                          <w:color w:val="646464" w:themeColor="accent3"/>
                          <w:sz w:val="20"/>
                          <w:lang w:val="en-GB"/>
                        </w:rPr>
                      </w:pPr>
                    </w:p>
                    <w:p w14:paraId="68DBE0D4" w14:textId="77777777" w:rsidR="00E03BEB" w:rsidRDefault="00E03BEB" w:rsidP="00E32BD9">
                      <w:pPr>
                        <w:jc w:val="center"/>
                        <w:rPr>
                          <w:b/>
                          <w:color w:val="646464" w:themeColor="accent3"/>
                          <w:sz w:val="20"/>
                          <w:lang w:val="en-GB"/>
                        </w:rPr>
                      </w:pPr>
                    </w:p>
                    <w:p w14:paraId="564D0C44" w14:textId="77777777" w:rsidR="00E03BEB" w:rsidRDefault="00E03BEB" w:rsidP="00E32BD9">
                      <w:pPr>
                        <w:jc w:val="center"/>
                        <w:rPr>
                          <w:b/>
                          <w:color w:val="646464" w:themeColor="accent3"/>
                          <w:sz w:val="20"/>
                          <w:lang w:val="en-GB"/>
                        </w:rPr>
                      </w:pPr>
                    </w:p>
                    <w:p w14:paraId="64DC7214" w14:textId="77777777" w:rsidR="00E03BEB" w:rsidRDefault="00E03BEB" w:rsidP="00E32BD9">
                      <w:pPr>
                        <w:jc w:val="center"/>
                        <w:rPr>
                          <w:b/>
                          <w:color w:val="646464" w:themeColor="accent3"/>
                          <w:sz w:val="20"/>
                          <w:lang w:val="en-GB"/>
                        </w:rPr>
                      </w:pPr>
                    </w:p>
                    <w:p w14:paraId="78116040" w14:textId="0001DACF" w:rsidR="00E03BEB" w:rsidRDefault="00E03BEB" w:rsidP="00E32BD9">
                      <w:pPr>
                        <w:jc w:val="center"/>
                        <w:rPr>
                          <w:b/>
                          <w:color w:val="646464" w:themeColor="accent3"/>
                          <w:sz w:val="20"/>
                          <w:lang w:val="en-GB"/>
                        </w:rPr>
                      </w:pPr>
                      <w:hyperlink r:id="rId35" w:history="1">
                        <w:r w:rsidRPr="008E60E1">
                          <w:rPr>
                            <w:rStyle w:val="Hyperlink"/>
                            <w:b/>
                            <w:sz w:val="20"/>
                            <w:lang w:val="en-GB"/>
                          </w:rPr>
                          <w:t>https://www.youtube.com/watch?v=QFQGXei47c0</w:t>
                        </w:r>
                      </w:hyperlink>
                    </w:p>
                    <w:p w14:paraId="7C52BCB9" w14:textId="77777777" w:rsidR="00E03BEB" w:rsidRPr="00C6025C" w:rsidRDefault="00E03BEB" w:rsidP="00E32BD9">
                      <w:pPr>
                        <w:jc w:val="center"/>
                        <w:rPr>
                          <w:b/>
                          <w:color w:val="646464" w:themeColor="accent3"/>
                          <w:sz w:val="20"/>
                          <w:lang w:val="en-GB"/>
                        </w:rPr>
                      </w:pPr>
                    </w:p>
                    <w:p w14:paraId="76F88E69" w14:textId="77777777" w:rsidR="00E03BEB" w:rsidRPr="00C6025C" w:rsidRDefault="00E03BEB"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Titre3"/>
        <w:rPr>
          <w:lang w:val="en-US"/>
        </w:rPr>
      </w:pPr>
      <w:bookmarkStart w:id="54" w:name="_Toc421468917"/>
      <w:r w:rsidRPr="00CE3E17">
        <w:rPr>
          <w:lang w:val="en-US"/>
        </w:rPr>
        <w:t>Conclusion</w:t>
      </w:r>
      <w:bookmarkEnd w:id="54"/>
    </w:p>
    <w:p w14:paraId="01C729EB" w14:textId="77777777" w:rsidR="00F45A70" w:rsidRPr="00CE3E17" w:rsidRDefault="00E32BD9" w:rsidP="00F45A70">
      <w:pPr>
        <w:rPr>
          <w:lang w:val="en-US"/>
        </w:rPr>
      </w:pPr>
      <w:r w:rsidRPr="00CE3E17">
        <w:rPr>
          <w:noProof/>
        </w:rPr>
        <w:drawing>
          <wp:anchor distT="0" distB="0" distL="114300" distR="114300" simplePos="0" relativeHeight="251676672" behindDoc="0" locked="0" layoutInCell="1" allowOverlap="1" wp14:anchorId="3C440703" wp14:editId="7ED7192D">
            <wp:simplePos x="0" y="0"/>
            <wp:positionH relativeFrom="column">
              <wp:posOffset>5129530</wp:posOffset>
            </wp:positionH>
            <wp:positionV relativeFrom="paragraph">
              <wp:posOffset>93154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70E0F484" w14:textId="1E450E8B" w:rsidR="00BE06F8" w:rsidRDefault="00BE06F8">
      <w:pPr>
        <w:jc w:val="left"/>
        <w:rPr>
          <w:i/>
          <w:iCs/>
          <w:color w:val="646464" w:themeColor="text2"/>
          <w:sz w:val="18"/>
          <w:szCs w:val="18"/>
          <w:lang w:val="en-US"/>
        </w:rPr>
      </w:pPr>
    </w:p>
    <w:p w14:paraId="1C1E1EB8" w14:textId="609B514F" w:rsidR="0020648D" w:rsidRPr="00CE3E17" w:rsidRDefault="0020648D" w:rsidP="0020648D">
      <w:pPr>
        <w:pStyle w:val="Lgende"/>
        <w:keepNext/>
        <w:jc w:val="center"/>
        <w:rPr>
          <w:lang w:val="en-US"/>
        </w:rPr>
      </w:pPr>
      <w:bookmarkStart w:id="55" w:name="_Toc421466810"/>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55"/>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1 mW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1 mW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1 mW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E03BEB" w:rsidRPr="00D15F4B" w:rsidRDefault="00E03BEB"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E03BEB" w:rsidRPr="00D15F4B" w:rsidRDefault="00E03BEB"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E03BEB" w:rsidRPr="00D15F4B" w:rsidRDefault="00E03BEB"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E03BEB" w:rsidRPr="00D15F4B" w:rsidRDefault="00E03BEB"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E03BEB" w:rsidRPr="00D15F4B" w:rsidRDefault="00E03BEB"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E03BEB" w:rsidRPr="00D15F4B" w:rsidRDefault="00E03BEB"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56" w:name="_Toc417578113"/>
      <w:bookmarkStart w:id="57" w:name="_Toc417584728"/>
    </w:p>
    <w:p w14:paraId="5662117B" w14:textId="0FCD5665" w:rsidR="00F45A70" w:rsidRPr="00CE3E17" w:rsidRDefault="00F45A70" w:rsidP="00F45A70">
      <w:pPr>
        <w:pStyle w:val="Titre2"/>
        <w:rPr>
          <w:lang w:val="en-US"/>
        </w:rPr>
      </w:pPr>
      <w:bookmarkStart w:id="58" w:name="_Toc421468918"/>
      <w:bookmarkStart w:id="59" w:name="_Toc421809904"/>
      <w:r w:rsidRPr="00CE3E17">
        <w:rPr>
          <w:lang w:val="en-US"/>
        </w:rPr>
        <w:t>Applications</w:t>
      </w:r>
      <w:bookmarkEnd w:id="56"/>
      <w:bookmarkEnd w:id="57"/>
      <w:bookmarkEnd w:id="58"/>
      <w:bookmarkEnd w:id="59"/>
    </w:p>
    <w:p w14:paraId="0B4590F3" w14:textId="5C2518B6"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FuelCellToday which defines itself as </w:t>
      </w:r>
      <w:r w:rsidRPr="00CE3E17">
        <w:rPr>
          <w:i/>
          <w:lang w:val="en-US"/>
        </w:rPr>
        <w:t>the leading authority on fuel cells</w:t>
      </w:r>
      <w:r w:rsidRPr="00CE3E17">
        <w:rPr>
          <w:lang w:val="en-US"/>
        </w:rPr>
        <w:t xml:space="preserve">. This paragraph being dedicated to the different applications of fuel cells, it will remain consistent with these norms in order to help them become references for the whole fuel cell industry. They differentiate three different range of </w:t>
      </w:r>
      <w:r w:rsidRPr="00CE3E17">
        <w:rPr>
          <w:lang w:val="en-US"/>
        </w:rPr>
        <w:lastRenderedPageBreak/>
        <w:t>applications according to the use that is made of the fuel cell corresponding to the following contexts</w:t>
      </w:r>
      <w:r w:rsidRPr="00CE3E17">
        <w:rPr>
          <w:rStyle w:val="Appelnotedebasdep"/>
          <w:lang w:val="en-US"/>
        </w:rPr>
        <w:footnoteReference w:id="8"/>
      </w:r>
      <w:r w:rsidRPr="00CE3E17">
        <w:rPr>
          <w:lang w:val="en-US"/>
        </w:rPr>
        <w:t xml:space="preserve"> </w:t>
      </w:r>
      <w:r w:rsidRPr="00CE3E17">
        <w:rPr>
          <w:rStyle w:val="Appelnotedebasdep"/>
          <w:lang w:val="en-US"/>
        </w:rPr>
        <w:footnoteReference w:id="9"/>
      </w:r>
      <w:r w:rsidRPr="00CE3E17">
        <w:rPr>
          <w:lang w:val="en-US"/>
        </w:rPr>
        <w:t>:</w:t>
      </w:r>
    </w:p>
    <w:p w14:paraId="06D67806" w14:textId="3AFA2FCC" w:rsidR="00F45A70" w:rsidRPr="00CE3E17" w:rsidRDefault="00F45A70" w:rsidP="00F45A70">
      <w:pPr>
        <w:pStyle w:val="Paragraphedeliste"/>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Paragraphedeliste"/>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Paragraphedeliste"/>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13CE58B6" w:rsidR="00673594" w:rsidRPr="00CE3E17" w:rsidRDefault="00526965" w:rsidP="00673594">
      <w:pPr>
        <w:rPr>
          <w:lang w:val="en-US"/>
        </w:rPr>
      </w:pPr>
      <w:r w:rsidRPr="00CE3E17">
        <w:rPr>
          <w:noProof/>
        </w:rPr>
        <mc:AlternateContent>
          <mc:Choice Requires="wps">
            <w:drawing>
              <wp:anchor distT="0" distB="0" distL="114300" distR="114300" simplePos="0" relativeHeight="251679744" behindDoc="0" locked="0" layoutInCell="1" allowOverlap="1" wp14:anchorId="5F292E95" wp14:editId="5C208AF8">
                <wp:simplePos x="0" y="0"/>
                <wp:positionH relativeFrom="page">
                  <wp:posOffset>285008</wp:posOffset>
                </wp:positionH>
                <wp:positionV relativeFrom="paragraph">
                  <wp:posOffset>269247</wp:posOffset>
                </wp:positionV>
                <wp:extent cx="1367790" cy="4987637"/>
                <wp:effectExtent l="0" t="0" r="3810" b="3810"/>
                <wp:wrapNone/>
                <wp:docPr id="274" name="Zone de texte 274"/>
                <wp:cNvGraphicFramePr/>
                <a:graphic xmlns:a="http://schemas.openxmlformats.org/drawingml/2006/main">
                  <a:graphicData uri="http://schemas.microsoft.com/office/word/2010/wordprocessingShape">
                    <wps:wsp>
                      <wps:cNvSpPr txBox="1"/>
                      <wps:spPr>
                        <a:xfrm>
                          <a:off x="0" y="0"/>
                          <a:ext cx="1367790" cy="4987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21645B" w14:textId="77777777" w:rsidR="00E03BEB" w:rsidRDefault="00E03BEB" w:rsidP="002501DC">
                            <w:pPr>
                              <w:jc w:val="left"/>
                              <w:rPr>
                                <w:color w:val="646464" w:themeColor="accent3"/>
                                <w:sz w:val="20"/>
                                <w:lang w:val="en-GB"/>
                              </w:rPr>
                            </w:pPr>
                          </w:p>
                          <w:p w14:paraId="1854B389" w14:textId="77777777" w:rsidR="00E03BEB" w:rsidRDefault="00E03BEB" w:rsidP="002501DC">
                            <w:pPr>
                              <w:jc w:val="left"/>
                              <w:rPr>
                                <w:color w:val="646464" w:themeColor="accent3"/>
                                <w:sz w:val="20"/>
                                <w:lang w:val="en-GB"/>
                              </w:rPr>
                            </w:pPr>
                          </w:p>
                          <w:p w14:paraId="41DDDCFC" w14:textId="77777777" w:rsidR="00E03BEB" w:rsidRDefault="00E03BEB" w:rsidP="002501DC">
                            <w:pPr>
                              <w:jc w:val="left"/>
                              <w:rPr>
                                <w:color w:val="646464" w:themeColor="accent3"/>
                                <w:sz w:val="20"/>
                                <w:lang w:val="en-GB"/>
                              </w:rPr>
                            </w:pPr>
                          </w:p>
                          <w:p w14:paraId="5A3FA4F3" w14:textId="77777777" w:rsidR="00E03BEB" w:rsidRPr="00C6025C" w:rsidRDefault="00E03BEB" w:rsidP="002501DC">
                            <w:pPr>
                              <w:jc w:val="left"/>
                              <w:rPr>
                                <w:color w:val="646464" w:themeColor="accent3"/>
                                <w:sz w:val="20"/>
                                <w:lang w:val="en-GB"/>
                              </w:rPr>
                            </w:pPr>
                          </w:p>
                          <w:p w14:paraId="7C13E965" w14:textId="77777777" w:rsidR="00E03BEB" w:rsidRPr="00C6025C" w:rsidRDefault="00E03BEB"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E03BEB" w:rsidRDefault="00E03BEB"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E03BEB" w:rsidRDefault="00E03BEB" w:rsidP="00692AFE">
                            <w:pPr>
                              <w:jc w:val="center"/>
                              <w:rPr>
                                <w:b/>
                                <w:color w:val="646464" w:themeColor="accent3"/>
                                <w:sz w:val="20"/>
                                <w:lang w:val="en-GB"/>
                              </w:rPr>
                            </w:pPr>
                          </w:p>
                          <w:p w14:paraId="3F669D44" w14:textId="77777777" w:rsidR="00E03BEB" w:rsidRDefault="00E03BEB" w:rsidP="00692AFE">
                            <w:pPr>
                              <w:jc w:val="center"/>
                              <w:rPr>
                                <w:b/>
                                <w:color w:val="646464" w:themeColor="accent3"/>
                                <w:sz w:val="20"/>
                                <w:lang w:val="en-GB"/>
                              </w:rPr>
                            </w:pPr>
                          </w:p>
                          <w:p w14:paraId="5EAC095A" w14:textId="77777777" w:rsidR="00E03BEB" w:rsidRDefault="00E03BEB" w:rsidP="00692AFE">
                            <w:pPr>
                              <w:jc w:val="center"/>
                              <w:rPr>
                                <w:b/>
                                <w:color w:val="646464" w:themeColor="accent3"/>
                                <w:sz w:val="20"/>
                                <w:lang w:val="en-GB"/>
                              </w:rPr>
                            </w:pPr>
                          </w:p>
                          <w:p w14:paraId="08EF9EC3" w14:textId="77777777" w:rsidR="00E03BEB" w:rsidRDefault="00E03BEB" w:rsidP="00692AFE">
                            <w:pPr>
                              <w:jc w:val="center"/>
                              <w:rPr>
                                <w:b/>
                                <w:color w:val="646464" w:themeColor="accent3"/>
                                <w:sz w:val="20"/>
                                <w:lang w:val="en-GB"/>
                              </w:rPr>
                            </w:pPr>
                          </w:p>
                          <w:p w14:paraId="6BAA42E1" w14:textId="77777777" w:rsidR="00E03BEB" w:rsidRDefault="00E03BEB" w:rsidP="00692AFE">
                            <w:pPr>
                              <w:jc w:val="center"/>
                              <w:rPr>
                                <w:b/>
                                <w:color w:val="646464" w:themeColor="accent3"/>
                                <w:sz w:val="20"/>
                                <w:lang w:val="en-GB"/>
                              </w:rPr>
                            </w:pPr>
                          </w:p>
                          <w:p w14:paraId="7AD63486" w14:textId="5E331A9E" w:rsidR="00E03BEB" w:rsidRDefault="00176D32" w:rsidP="008E22F8">
                            <w:pPr>
                              <w:jc w:val="center"/>
                              <w:rPr>
                                <w:b/>
                                <w:color w:val="646464" w:themeColor="accent3"/>
                                <w:sz w:val="20"/>
                                <w:lang w:val="en-GB"/>
                              </w:rPr>
                            </w:pPr>
                            <w:hyperlink r:id="rId37" w:history="1">
                              <w:r w:rsidR="00E03BEB" w:rsidRPr="008E60E1">
                                <w:rPr>
                                  <w:rStyle w:val="Lienhypertexte"/>
                                  <w:b/>
                                  <w:sz w:val="20"/>
                                  <w:lang w:val="en-GB"/>
                                </w:rPr>
                                <w:t>https://www.youtube.com/watch?v=SrTkT7OpcpI</w:t>
                              </w:r>
                            </w:hyperlink>
                          </w:p>
                          <w:p w14:paraId="38431005" w14:textId="77777777" w:rsidR="00E03BEB" w:rsidRPr="00C6025C" w:rsidRDefault="00E03BEB" w:rsidP="008E22F8">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7" type="#_x0000_t202" style="position:absolute;left:0;text-align:left;margin-left:22.45pt;margin-top:21.2pt;width:107.7pt;height:392.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" fillcolor="white [3201]" stroked="f" strokeweight=".5pt">
                <v:textbox>
                  <w:txbxContent>
                    <w:p w14:paraId="6021645B" w14:textId="77777777" w:rsidR="00E03BEB" w:rsidRDefault="00E03BEB" w:rsidP="002501DC">
                      <w:pPr>
                        <w:jc w:val="left"/>
                        <w:rPr>
                          <w:color w:val="646464" w:themeColor="accent3"/>
                          <w:sz w:val="20"/>
                          <w:lang w:val="en-GB"/>
                        </w:rPr>
                      </w:pPr>
                    </w:p>
                    <w:p w14:paraId="1854B389" w14:textId="77777777" w:rsidR="00E03BEB" w:rsidRDefault="00E03BEB" w:rsidP="002501DC">
                      <w:pPr>
                        <w:jc w:val="left"/>
                        <w:rPr>
                          <w:color w:val="646464" w:themeColor="accent3"/>
                          <w:sz w:val="20"/>
                          <w:lang w:val="en-GB"/>
                        </w:rPr>
                      </w:pPr>
                    </w:p>
                    <w:p w14:paraId="41DDDCFC" w14:textId="77777777" w:rsidR="00E03BEB" w:rsidRDefault="00E03BEB" w:rsidP="002501DC">
                      <w:pPr>
                        <w:jc w:val="left"/>
                        <w:rPr>
                          <w:color w:val="646464" w:themeColor="accent3"/>
                          <w:sz w:val="20"/>
                          <w:lang w:val="en-GB"/>
                        </w:rPr>
                      </w:pPr>
                    </w:p>
                    <w:p w14:paraId="5A3FA4F3" w14:textId="77777777" w:rsidR="00E03BEB" w:rsidRPr="00C6025C" w:rsidRDefault="00E03BEB" w:rsidP="002501DC">
                      <w:pPr>
                        <w:jc w:val="left"/>
                        <w:rPr>
                          <w:color w:val="646464" w:themeColor="accent3"/>
                          <w:sz w:val="20"/>
                          <w:lang w:val="en-GB"/>
                        </w:rPr>
                      </w:pPr>
                    </w:p>
                    <w:p w14:paraId="7C13E965" w14:textId="77777777" w:rsidR="00E03BEB" w:rsidRPr="00C6025C" w:rsidRDefault="00E03BEB"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E03BEB" w:rsidRDefault="00E03BEB"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E03BEB" w:rsidRDefault="00E03BEB" w:rsidP="00692AFE">
                      <w:pPr>
                        <w:jc w:val="center"/>
                        <w:rPr>
                          <w:b/>
                          <w:color w:val="646464" w:themeColor="accent3"/>
                          <w:sz w:val="20"/>
                          <w:lang w:val="en-GB"/>
                        </w:rPr>
                      </w:pPr>
                    </w:p>
                    <w:p w14:paraId="3F669D44" w14:textId="77777777" w:rsidR="00E03BEB" w:rsidRDefault="00E03BEB" w:rsidP="00692AFE">
                      <w:pPr>
                        <w:jc w:val="center"/>
                        <w:rPr>
                          <w:b/>
                          <w:color w:val="646464" w:themeColor="accent3"/>
                          <w:sz w:val="20"/>
                          <w:lang w:val="en-GB"/>
                        </w:rPr>
                      </w:pPr>
                    </w:p>
                    <w:p w14:paraId="5EAC095A" w14:textId="77777777" w:rsidR="00E03BEB" w:rsidRDefault="00E03BEB" w:rsidP="00692AFE">
                      <w:pPr>
                        <w:jc w:val="center"/>
                        <w:rPr>
                          <w:b/>
                          <w:color w:val="646464" w:themeColor="accent3"/>
                          <w:sz w:val="20"/>
                          <w:lang w:val="en-GB"/>
                        </w:rPr>
                      </w:pPr>
                    </w:p>
                    <w:p w14:paraId="08EF9EC3" w14:textId="77777777" w:rsidR="00E03BEB" w:rsidRDefault="00E03BEB" w:rsidP="00692AFE">
                      <w:pPr>
                        <w:jc w:val="center"/>
                        <w:rPr>
                          <w:b/>
                          <w:color w:val="646464" w:themeColor="accent3"/>
                          <w:sz w:val="20"/>
                          <w:lang w:val="en-GB"/>
                        </w:rPr>
                      </w:pPr>
                    </w:p>
                    <w:p w14:paraId="6BAA42E1" w14:textId="77777777" w:rsidR="00E03BEB" w:rsidRDefault="00E03BEB" w:rsidP="00692AFE">
                      <w:pPr>
                        <w:jc w:val="center"/>
                        <w:rPr>
                          <w:b/>
                          <w:color w:val="646464" w:themeColor="accent3"/>
                          <w:sz w:val="20"/>
                          <w:lang w:val="en-GB"/>
                        </w:rPr>
                      </w:pPr>
                    </w:p>
                    <w:p w14:paraId="7AD63486" w14:textId="5E331A9E" w:rsidR="00E03BEB" w:rsidRDefault="00E03BEB" w:rsidP="008E22F8">
                      <w:pPr>
                        <w:jc w:val="center"/>
                        <w:rPr>
                          <w:b/>
                          <w:color w:val="646464" w:themeColor="accent3"/>
                          <w:sz w:val="20"/>
                          <w:lang w:val="en-GB"/>
                        </w:rPr>
                      </w:pPr>
                      <w:hyperlink r:id="rId38" w:history="1">
                        <w:r w:rsidRPr="008E60E1">
                          <w:rPr>
                            <w:rStyle w:val="Hyperlink"/>
                            <w:b/>
                            <w:sz w:val="20"/>
                            <w:lang w:val="en-GB"/>
                          </w:rPr>
                          <w:t>https://www.youtube.com/watch?v=SrTkT7OpcpI</w:t>
                        </w:r>
                      </w:hyperlink>
                    </w:p>
                    <w:p w14:paraId="38431005" w14:textId="77777777" w:rsidR="00E03BEB" w:rsidRPr="00C6025C" w:rsidRDefault="00E03BEB" w:rsidP="008E22F8">
                      <w:pPr>
                        <w:jc w:val="center"/>
                        <w:rPr>
                          <w:b/>
                          <w:color w:val="646464" w:themeColor="accent3"/>
                          <w:sz w:val="20"/>
                          <w:lang w:val="en-GB"/>
                        </w:rPr>
                      </w:pPr>
                    </w:p>
                  </w:txbxContent>
                </v:textbox>
                <w10:wrap anchorx="page"/>
              </v:shape>
            </w:pict>
          </mc:Fallback>
        </mc:AlternateContent>
      </w:r>
    </w:p>
    <w:p w14:paraId="3845918F" w14:textId="6821678E" w:rsidR="00F45A70" w:rsidRPr="00CE3E17" w:rsidRDefault="00F45A70" w:rsidP="00F45A70">
      <w:pPr>
        <w:pStyle w:val="Titre3"/>
        <w:rPr>
          <w:lang w:val="en-US"/>
        </w:rPr>
      </w:pPr>
      <w:bookmarkStart w:id="62" w:name="_Toc421468919"/>
      <w:r w:rsidRPr="00CE3E17">
        <w:rPr>
          <w:lang w:val="en-US"/>
        </w:rPr>
        <w:t>Transport</w:t>
      </w:r>
      <w:bookmarkEnd w:id="62"/>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1E0437FB" w:rsidR="00AE6CE0" w:rsidRPr="00CE3E17" w:rsidRDefault="00F45A70" w:rsidP="00F45A70">
      <w:pPr>
        <w:rPr>
          <w:lang w:val="en-US"/>
        </w:rPr>
      </w:pPr>
      <w:r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1DC503" w:rsidR="002513D7" w:rsidRPr="00CE3E17" w:rsidRDefault="00526965" w:rsidP="00F45A70">
      <w:pPr>
        <w:rPr>
          <w:lang w:val="en-US"/>
        </w:rPr>
      </w:pPr>
      <w:r w:rsidRPr="00CE3E17">
        <w:rPr>
          <w:noProof/>
        </w:rPr>
        <w:drawing>
          <wp:anchor distT="0" distB="0" distL="114300" distR="114300" simplePos="0" relativeHeight="251680768" behindDoc="0" locked="0" layoutInCell="1" allowOverlap="1" wp14:anchorId="24FD18B3" wp14:editId="678039F0">
            <wp:simplePos x="0" y="0"/>
            <wp:positionH relativeFrom="column">
              <wp:posOffset>-1554101</wp:posOffset>
            </wp:positionH>
            <wp:positionV relativeFrom="paragraph">
              <wp:posOffset>1627423</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r w:rsidR="00B7413B" w:rsidRPr="00CE3E17">
        <w:rPr>
          <w:noProof/>
        </w:rPr>
        <w:drawing>
          <wp:anchor distT="0" distB="0" distL="114300" distR="114300" simplePos="0" relativeHeight="251673600" behindDoc="0" locked="0" layoutInCell="1" allowOverlap="1" wp14:anchorId="28281A7D" wp14:editId="3D3B90F7">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rPr>
        <mc:AlternateContent>
          <mc:Choice Requires="wps">
            <w:drawing>
              <wp:anchor distT="0" distB="0" distL="114300" distR="114300" simplePos="0" relativeHeight="251675648" behindDoc="0" locked="0" layoutInCell="1" allowOverlap="1" wp14:anchorId="2B007A98" wp14:editId="31353956">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E03BEB" w:rsidRPr="002513D7" w:rsidRDefault="00E03BEB" w:rsidP="002513D7">
                            <w:pPr>
                              <w:pStyle w:val="Lgende"/>
                              <w:jc w:val="center"/>
                              <w:rPr>
                                <w:noProof/>
                                <w:lang w:val="en-GB"/>
                              </w:rPr>
                            </w:pPr>
                            <w:bookmarkStart w:id="63"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E03BEB" w:rsidRPr="002513D7" w:rsidRDefault="00E03BEB" w:rsidP="002513D7">
                      <w:pPr>
                        <w:pStyle w:val="Caption"/>
                        <w:jc w:val="center"/>
                        <w:rPr>
                          <w:noProof/>
                          <w:lang w:val="en-GB"/>
                        </w:rPr>
                      </w:pPr>
                      <w:bookmarkStart w:id="76"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6"/>
                    </w:p>
                  </w:txbxContent>
                </v:textbox>
                <w10:wrap type="topAndBottom"/>
              </v:shape>
            </w:pict>
          </mc:Fallback>
        </mc:AlternateContent>
      </w:r>
    </w:p>
    <w:p w14:paraId="491D22EB" w14:textId="17B90DBE" w:rsidR="00B7413B" w:rsidRDefault="00B7413B" w:rsidP="00F45A70">
      <w:pPr>
        <w:rPr>
          <w:lang w:val="en-US"/>
        </w:rPr>
      </w:pPr>
    </w:p>
    <w:p w14:paraId="7DD1715A" w14:textId="6BC7D5B3"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6C20360B" w:rsidR="003546CD" w:rsidRDefault="003546CD">
      <w:pPr>
        <w:jc w:val="left"/>
        <w:rPr>
          <w:lang w:val="en-US"/>
        </w:rPr>
      </w:pPr>
      <w:r>
        <w:rPr>
          <w:lang w:val="en-US"/>
        </w:rPr>
        <w:br w:type="page"/>
      </w:r>
    </w:p>
    <w:p w14:paraId="1940834F" w14:textId="77777777" w:rsidR="00F45A70" w:rsidRPr="00CE3E17" w:rsidRDefault="00F45A70" w:rsidP="00F45A70">
      <w:pPr>
        <w:pStyle w:val="Titre3"/>
        <w:rPr>
          <w:lang w:val="en-US"/>
        </w:rPr>
      </w:pPr>
      <w:bookmarkStart w:id="64" w:name="_Toc421468920"/>
      <w:r w:rsidRPr="00CE3E17">
        <w:rPr>
          <w:lang w:val="en-US"/>
        </w:rPr>
        <w:lastRenderedPageBreak/>
        <w:t>Stationary</w:t>
      </w:r>
      <w:bookmarkEnd w:id="64"/>
    </w:p>
    <w:p w14:paraId="5AFA3448" w14:textId="4A7AC1C3"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4604BB32" w:rsidR="00F45A70" w:rsidRPr="00CE3E17" w:rsidRDefault="00215624" w:rsidP="00F45A70">
      <w:pPr>
        <w:rPr>
          <w:lang w:val="en-US"/>
        </w:rPr>
      </w:pPr>
      <w:r w:rsidRPr="00CE3E17">
        <w:rPr>
          <w:noProof/>
        </w:rPr>
        <w:drawing>
          <wp:anchor distT="0" distB="0" distL="114300" distR="114300" simplePos="0" relativeHeight="251789312" behindDoc="0" locked="0" layoutInCell="1" allowOverlap="1" wp14:anchorId="1FA9A981" wp14:editId="2AB6F981">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1360" behindDoc="0" locked="0" layoutInCell="1" allowOverlap="1" wp14:anchorId="46F0B2D2" wp14:editId="488E9AA3">
                <wp:simplePos x="0" y="0"/>
                <wp:positionH relativeFrom="column">
                  <wp:posOffset>19050</wp:posOffset>
                </wp:positionH>
                <wp:positionV relativeFrom="paragraph">
                  <wp:posOffset>3889746</wp:posOffset>
                </wp:positionV>
                <wp:extent cx="47726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a:effectLst/>
                      </wps:spPr>
                      <wps:txbx>
                        <w:txbxContent>
                          <w:p w14:paraId="6B409A5E" w14:textId="20627E20" w:rsidR="00E03BEB" w:rsidRPr="00DC4E66" w:rsidRDefault="00E03BEB" w:rsidP="00DC4E66">
                            <w:pPr>
                              <w:pStyle w:val="Lgende"/>
                              <w:jc w:val="center"/>
                              <w:rPr>
                                <w:noProof/>
                                <w:lang w:val="en-GB"/>
                              </w:rPr>
                            </w:pPr>
                            <w:bookmarkStart w:id="65"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0B2D2" id="Zone de texte 78" o:spid="_x0000_s1289" type="#_x0000_t202" style="position:absolute;left:0;text-align:left;margin-left:1.5pt;margin-top:306.3pt;width:375.8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" stroked="f">
                <v:textbox style="mso-fit-shape-to-text:t" inset="0,0,0,0">
                  <w:txbxContent>
                    <w:p w14:paraId="6B409A5E" w14:textId="20627E20" w:rsidR="00E03BEB" w:rsidRPr="00DC4E66" w:rsidRDefault="00E03BEB" w:rsidP="00DC4E66">
                      <w:pPr>
                        <w:pStyle w:val="Caption"/>
                        <w:jc w:val="center"/>
                        <w:rPr>
                          <w:noProof/>
                          <w:lang w:val="en-GB"/>
                        </w:rPr>
                      </w:pPr>
                      <w:bookmarkStart w:id="79"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9"/>
                    </w:p>
                  </w:txbxContent>
                </v:textbox>
                <w10:wrap type="topAndBottom"/>
              </v:shape>
            </w:pict>
          </mc:Fallback>
        </mc:AlternateContent>
      </w:r>
      <w:r w:rsidR="00526965" w:rsidRPr="00CE3E17">
        <w:rPr>
          <w:noProof/>
        </w:rPr>
        <mc:AlternateContent>
          <mc:Choice Requires="wps">
            <w:drawing>
              <wp:anchor distT="0" distB="0" distL="114300" distR="114300" simplePos="0" relativeHeight="251648000" behindDoc="0" locked="0" layoutInCell="1" allowOverlap="1" wp14:anchorId="5F36B339" wp14:editId="22652D64">
                <wp:simplePos x="0" y="0"/>
                <wp:positionH relativeFrom="insideMargin">
                  <wp:posOffset>306070</wp:posOffset>
                </wp:positionH>
                <wp:positionV relativeFrom="paragraph">
                  <wp:posOffset>12650</wp:posOffset>
                </wp:positionV>
                <wp:extent cx="1368000" cy="8128800"/>
                <wp:effectExtent l="0" t="0" r="3810" b="5715"/>
                <wp:wrapNone/>
                <wp:docPr id="276" name="Zone de texte 276"/>
                <wp:cNvGraphicFramePr/>
                <a:graphic xmlns:a="http://schemas.openxmlformats.org/drawingml/2006/main">
                  <a:graphicData uri="http://schemas.microsoft.com/office/word/2010/wordprocessingShape">
                    <wps:wsp>
                      <wps:cNvSpPr txBox="1"/>
                      <wps:spPr>
                        <a:xfrm>
                          <a:off x="0" y="0"/>
                          <a:ext cx="1368000" cy="812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390C6D00" w:rsidR="00E03BEB" w:rsidRPr="00374645" w:rsidRDefault="00E03BEB"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E03BEB" w:rsidRPr="00C6025C" w:rsidRDefault="00E03BEB" w:rsidP="002501DC">
                            <w:pPr>
                              <w:jc w:val="left"/>
                              <w:rPr>
                                <w:color w:val="646464" w:themeColor="accent3"/>
                                <w:sz w:val="20"/>
                                <w:lang w:val="en-GB"/>
                              </w:rPr>
                            </w:pPr>
                          </w:p>
                          <w:p w14:paraId="17792EC7" w14:textId="77777777" w:rsidR="00E03BEB" w:rsidRPr="00C6025C" w:rsidRDefault="00E03BEB" w:rsidP="002501DC">
                            <w:pPr>
                              <w:jc w:val="left"/>
                              <w:rPr>
                                <w:color w:val="646464" w:themeColor="accent3"/>
                                <w:sz w:val="20"/>
                                <w:lang w:val="en-GB"/>
                              </w:rPr>
                            </w:pPr>
                          </w:p>
                          <w:p w14:paraId="1F04510D" w14:textId="77777777" w:rsidR="00E03BEB" w:rsidRPr="00C6025C" w:rsidRDefault="00E03BEB"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90" type="#_x0000_t202" style="position:absolute;left:0;text-align:left;margin-left:24.1pt;margin-top:1pt;width:107.7pt;height:640.05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" fillcolor="white [3201]" stroked="f" strokeweight=".5pt">
                <v:textbox>
                  <w:txbxContent>
                    <w:p w14:paraId="295D088C" w14:textId="390C6D00" w:rsidR="00E03BEB" w:rsidRPr="00374645" w:rsidRDefault="00E03BEB"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E03BEB" w:rsidRPr="00C6025C" w:rsidRDefault="00E03BEB" w:rsidP="002501DC">
                      <w:pPr>
                        <w:jc w:val="left"/>
                        <w:rPr>
                          <w:color w:val="646464" w:themeColor="accent3"/>
                          <w:sz w:val="20"/>
                          <w:lang w:val="en-GB"/>
                        </w:rPr>
                      </w:pPr>
                    </w:p>
                    <w:p w14:paraId="17792EC7" w14:textId="77777777" w:rsidR="00E03BEB" w:rsidRPr="00C6025C" w:rsidRDefault="00E03BEB" w:rsidP="002501DC">
                      <w:pPr>
                        <w:jc w:val="left"/>
                        <w:rPr>
                          <w:color w:val="646464" w:themeColor="accent3"/>
                          <w:sz w:val="20"/>
                          <w:lang w:val="en-GB"/>
                        </w:rPr>
                      </w:pPr>
                    </w:p>
                    <w:p w14:paraId="1F04510D" w14:textId="77777777" w:rsidR="00E03BEB" w:rsidRPr="00C6025C" w:rsidRDefault="00E03BEB"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F45A70"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77777777" w:rsidR="00526965" w:rsidRPr="00CE3E17" w:rsidRDefault="00526965" w:rsidP="00B90D1D">
      <w:pPr>
        <w:rPr>
          <w:lang w:val="en-US"/>
        </w:rPr>
      </w:pPr>
    </w:p>
    <w:p w14:paraId="4415ED2F" w14:textId="1DDE1F85" w:rsidR="00F45A70" w:rsidRPr="00CE3E17" w:rsidRDefault="003546CD" w:rsidP="00F45A70">
      <w:pPr>
        <w:pStyle w:val="Titre3"/>
        <w:rPr>
          <w:lang w:val="en-US"/>
        </w:rPr>
      </w:pPr>
      <w:bookmarkStart w:id="66" w:name="_Toc421468921"/>
      <w:r w:rsidRPr="00CE3E17">
        <w:rPr>
          <w:noProof/>
        </w:rPr>
        <w:lastRenderedPageBreak/>
        <mc:AlternateContent>
          <mc:Choice Requires="wps">
            <w:drawing>
              <wp:anchor distT="0" distB="0" distL="114300" distR="114300" simplePos="0" relativeHeight="251695104" behindDoc="0" locked="0" layoutInCell="1" allowOverlap="1" wp14:anchorId="5E53ECA6" wp14:editId="3C9D16CF">
                <wp:simplePos x="0" y="0"/>
                <wp:positionH relativeFrom="page">
                  <wp:posOffset>300251</wp:posOffset>
                </wp:positionH>
                <wp:positionV relativeFrom="paragraph">
                  <wp:posOffset>4530</wp:posOffset>
                </wp:positionV>
                <wp:extent cx="1353600" cy="6155141"/>
                <wp:effectExtent l="0" t="0" r="0" b="0"/>
                <wp:wrapNone/>
                <wp:docPr id="277" name="Zone de texte 277"/>
                <wp:cNvGraphicFramePr/>
                <a:graphic xmlns:a="http://schemas.openxmlformats.org/drawingml/2006/main">
                  <a:graphicData uri="http://schemas.microsoft.com/office/word/2010/wordprocessingShape">
                    <wps:wsp>
                      <wps:cNvSpPr txBox="1"/>
                      <wps:spPr>
                        <a:xfrm>
                          <a:off x="0" y="0"/>
                          <a:ext cx="1353600" cy="615514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E03BEB" w:rsidRPr="00C6025C" w:rsidRDefault="00E03BEB" w:rsidP="00F1553D">
                            <w:pPr>
                              <w:rPr>
                                <w:color w:val="646464" w:themeColor="accent3"/>
                                <w:sz w:val="20"/>
                                <w:lang w:val="en-GB"/>
                              </w:rPr>
                            </w:pPr>
                            <w:bookmarkStart w:id="67" w:name="_GoBack"/>
                            <w:r w:rsidRPr="00C6025C">
                              <w:rPr>
                                <w:color w:val="646464" w:themeColor="accent3"/>
                                <w:sz w:val="20"/>
                                <w:lang w:val="en-GB"/>
                              </w:rPr>
                              <w:t>If you are curious about how to charge your phone with hydrogen, you can visit this YouTube page:</w:t>
                            </w:r>
                          </w:p>
                          <w:p w14:paraId="26842FD1" w14:textId="77777777" w:rsidR="00E03BEB" w:rsidRDefault="00E03BEB"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E03BEB" w:rsidRDefault="00E03BEB" w:rsidP="00F1553D">
                            <w:pPr>
                              <w:jc w:val="center"/>
                              <w:rPr>
                                <w:b/>
                                <w:color w:val="646464" w:themeColor="accent3"/>
                                <w:sz w:val="20"/>
                                <w:lang w:val="en-GB"/>
                              </w:rPr>
                            </w:pPr>
                          </w:p>
                          <w:p w14:paraId="3099E832" w14:textId="77777777" w:rsidR="00E03BEB" w:rsidRDefault="00E03BEB" w:rsidP="00F1553D">
                            <w:pPr>
                              <w:jc w:val="center"/>
                              <w:rPr>
                                <w:b/>
                                <w:color w:val="646464" w:themeColor="accent3"/>
                                <w:sz w:val="20"/>
                                <w:lang w:val="en-GB"/>
                              </w:rPr>
                            </w:pPr>
                          </w:p>
                          <w:p w14:paraId="1B6D95D1" w14:textId="77777777" w:rsidR="00E03BEB" w:rsidRDefault="00E03BEB" w:rsidP="00F1553D">
                            <w:pPr>
                              <w:jc w:val="center"/>
                              <w:rPr>
                                <w:b/>
                                <w:color w:val="646464" w:themeColor="accent3"/>
                                <w:sz w:val="20"/>
                                <w:lang w:val="en-GB"/>
                              </w:rPr>
                            </w:pPr>
                          </w:p>
                          <w:p w14:paraId="5619299F" w14:textId="77777777" w:rsidR="00E03BEB" w:rsidRDefault="00E03BEB" w:rsidP="00F1553D">
                            <w:pPr>
                              <w:jc w:val="center"/>
                              <w:rPr>
                                <w:b/>
                                <w:color w:val="646464" w:themeColor="accent3"/>
                                <w:sz w:val="20"/>
                                <w:lang w:val="en-GB"/>
                              </w:rPr>
                            </w:pPr>
                          </w:p>
                          <w:p w14:paraId="1E5EA988" w14:textId="77777777" w:rsidR="00E03BEB" w:rsidRDefault="00E03BEB" w:rsidP="00F1553D">
                            <w:pPr>
                              <w:jc w:val="center"/>
                              <w:rPr>
                                <w:b/>
                                <w:color w:val="646464" w:themeColor="accent3"/>
                                <w:sz w:val="20"/>
                                <w:lang w:val="en-GB"/>
                              </w:rPr>
                            </w:pPr>
                          </w:p>
                          <w:p w14:paraId="309A880B" w14:textId="5BBCAD20" w:rsidR="00E03BEB" w:rsidRDefault="00176D32" w:rsidP="00F1553D">
                            <w:pPr>
                              <w:jc w:val="center"/>
                              <w:rPr>
                                <w:b/>
                                <w:color w:val="646464" w:themeColor="accent3"/>
                                <w:sz w:val="20"/>
                                <w:lang w:val="en-GB"/>
                              </w:rPr>
                            </w:pPr>
                            <w:hyperlink r:id="rId42" w:history="1">
                              <w:r w:rsidR="00E03BEB" w:rsidRPr="008E60E1">
                                <w:rPr>
                                  <w:rStyle w:val="Lienhypertexte"/>
                                  <w:b/>
                                  <w:sz w:val="20"/>
                                  <w:lang w:val="en-GB"/>
                                </w:rPr>
                                <w:t>https://www.youtube.com/watch?v=EvrUjMa-AEo</w:t>
                              </w:r>
                            </w:hyperlink>
                          </w:p>
                          <w:p w14:paraId="0D8AE129" w14:textId="77777777" w:rsidR="00E03BEB" w:rsidRPr="00215624" w:rsidRDefault="00E03BEB" w:rsidP="008E22F8">
                            <w:pPr>
                              <w:jc w:val="left"/>
                              <w:rPr>
                                <w:b/>
                                <w:color w:val="646464" w:themeColor="accent3"/>
                                <w:sz w:val="2"/>
                                <w:lang w:val="en-GB"/>
                              </w:rPr>
                            </w:pPr>
                          </w:p>
                          <w:bookmarkEnd w:id="67"/>
                          <w:p w14:paraId="7D6E473E" w14:textId="77777777" w:rsidR="00E03BEB" w:rsidRPr="00215624" w:rsidRDefault="00E03BEB"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53ECA6" id="_x0000_t202" coordsize="21600,21600" o:spt="202" path="m,l,21600r21600,l21600,xe">
                <v:stroke joinstyle="miter"/>
                <v:path gradientshapeok="t" o:connecttype="rect"/>
              </v:shapetype>
              <v:shape id="Zone de texte 277" o:spid="_x0000_s1291" type="#_x0000_t202" style="position:absolute;left:0;text-align:left;margin-left:23.65pt;margin-top:.35pt;width:106.6pt;height:484.6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" fillcolor="white [3201]" stroked="f" strokeweight=".5pt">
                <v:textbox>
                  <w:txbxContent>
                    <w:p w14:paraId="54644A53" w14:textId="77777777" w:rsidR="00E03BEB" w:rsidRPr="00C6025C" w:rsidRDefault="00E03BEB" w:rsidP="00F1553D">
                      <w:pPr>
                        <w:rPr>
                          <w:color w:val="646464" w:themeColor="accent3"/>
                          <w:sz w:val="20"/>
                          <w:lang w:val="en-GB"/>
                        </w:rPr>
                      </w:pPr>
                      <w:bookmarkStart w:id="68" w:name="_GoBack"/>
                      <w:r w:rsidRPr="00C6025C">
                        <w:rPr>
                          <w:color w:val="646464" w:themeColor="accent3"/>
                          <w:sz w:val="20"/>
                          <w:lang w:val="en-GB"/>
                        </w:rPr>
                        <w:t>If you are curious about how to charge your phone with hydrogen, you can visit this YouTube page:</w:t>
                      </w:r>
                    </w:p>
                    <w:p w14:paraId="26842FD1" w14:textId="77777777" w:rsidR="00E03BEB" w:rsidRDefault="00E03BEB"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E03BEB" w:rsidRDefault="00E03BEB" w:rsidP="00F1553D">
                      <w:pPr>
                        <w:jc w:val="center"/>
                        <w:rPr>
                          <w:b/>
                          <w:color w:val="646464" w:themeColor="accent3"/>
                          <w:sz w:val="20"/>
                          <w:lang w:val="en-GB"/>
                        </w:rPr>
                      </w:pPr>
                    </w:p>
                    <w:p w14:paraId="3099E832" w14:textId="77777777" w:rsidR="00E03BEB" w:rsidRDefault="00E03BEB" w:rsidP="00F1553D">
                      <w:pPr>
                        <w:jc w:val="center"/>
                        <w:rPr>
                          <w:b/>
                          <w:color w:val="646464" w:themeColor="accent3"/>
                          <w:sz w:val="20"/>
                          <w:lang w:val="en-GB"/>
                        </w:rPr>
                      </w:pPr>
                    </w:p>
                    <w:p w14:paraId="1B6D95D1" w14:textId="77777777" w:rsidR="00E03BEB" w:rsidRDefault="00E03BEB" w:rsidP="00F1553D">
                      <w:pPr>
                        <w:jc w:val="center"/>
                        <w:rPr>
                          <w:b/>
                          <w:color w:val="646464" w:themeColor="accent3"/>
                          <w:sz w:val="20"/>
                          <w:lang w:val="en-GB"/>
                        </w:rPr>
                      </w:pPr>
                    </w:p>
                    <w:p w14:paraId="5619299F" w14:textId="77777777" w:rsidR="00E03BEB" w:rsidRDefault="00E03BEB" w:rsidP="00F1553D">
                      <w:pPr>
                        <w:jc w:val="center"/>
                        <w:rPr>
                          <w:b/>
                          <w:color w:val="646464" w:themeColor="accent3"/>
                          <w:sz w:val="20"/>
                          <w:lang w:val="en-GB"/>
                        </w:rPr>
                      </w:pPr>
                    </w:p>
                    <w:p w14:paraId="1E5EA988" w14:textId="77777777" w:rsidR="00E03BEB" w:rsidRDefault="00E03BEB" w:rsidP="00F1553D">
                      <w:pPr>
                        <w:jc w:val="center"/>
                        <w:rPr>
                          <w:b/>
                          <w:color w:val="646464" w:themeColor="accent3"/>
                          <w:sz w:val="20"/>
                          <w:lang w:val="en-GB"/>
                        </w:rPr>
                      </w:pPr>
                    </w:p>
                    <w:p w14:paraId="309A880B" w14:textId="5BBCAD20" w:rsidR="00E03BEB" w:rsidRDefault="00176D32" w:rsidP="00F1553D">
                      <w:pPr>
                        <w:jc w:val="center"/>
                        <w:rPr>
                          <w:b/>
                          <w:color w:val="646464" w:themeColor="accent3"/>
                          <w:sz w:val="20"/>
                          <w:lang w:val="en-GB"/>
                        </w:rPr>
                      </w:pPr>
                      <w:hyperlink r:id="rId43" w:history="1">
                        <w:r w:rsidR="00E03BEB" w:rsidRPr="008E60E1">
                          <w:rPr>
                            <w:rStyle w:val="Lienhypertexte"/>
                            <w:b/>
                            <w:sz w:val="20"/>
                            <w:lang w:val="en-GB"/>
                          </w:rPr>
                          <w:t>https://www.youtube.com/watch?v=EvrUjMa-AEo</w:t>
                        </w:r>
                      </w:hyperlink>
                    </w:p>
                    <w:p w14:paraId="0D8AE129" w14:textId="77777777" w:rsidR="00E03BEB" w:rsidRPr="00215624" w:rsidRDefault="00E03BEB" w:rsidP="008E22F8">
                      <w:pPr>
                        <w:jc w:val="left"/>
                        <w:rPr>
                          <w:b/>
                          <w:color w:val="646464" w:themeColor="accent3"/>
                          <w:sz w:val="2"/>
                          <w:lang w:val="en-GB"/>
                        </w:rPr>
                      </w:pPr>
                    </w:p>
                    <w:bookmarkEnd w:id="68"/>
                    <w:p w14:paraId="7D6E473E" w14:textId="77777777" w:rsidR="00E03BEB" w:rsidRPr="00215624" w:rsidRDefault="00E03BEB" w:rsidP="00215624">
                      <w:pPr>
                        <w:rPr>
                          <w:color w:val="646464" w:themeColor="accent3"/>
                          <w:sz w:val="20"/>
                          <w:lang w:val="en-GB"/>
                        </w:rPr>
                      </w:pPr>
                    </w:p>
                  </w:txbxContent>
                </v:textbox>
                <w10:wrap anchorx="page"/>
              </v:shape>
            </w:pict>
          </mc:Fallback>
        </mc:AlternateContent>
      </w:r>
      <w:r w:rsidR="00F45A70" w:rsidRPr="00CE3E17">
        <w:rPr>
          <w:lang w:val="en-US"/>
        </w:rPr>
        <w:t>Portable</w:t>
      </w:r>
      <w:bookmarkEnd w:id="66"/>
    </w:p>
    <w:p w14:paraId="0D457B00" w14:textId="4D8DB9D0" w:rsidR="008E22F8" w:rsidRDefault="003546CD" w:rsidP="00F45A70">
      <w:pPr>
        <w:rPr>
          <w:color w:val="646464" w:themeColor="text2"/>
          <w:lang w:val="en-US"/>
        </w:rPr>
      </w:pPr>
      <w:r w:rsidRPr="00CE3E17">
        <w:rPr>
          <w:noProof/>
        </w:rPr>
        <mc:AlternateContent>
          <mc:Choice Requires="wps">
            <w:drawing>
              <wp:anchor distT="0" distB="0" distL="114300" distR="114300" simplePos="0" relativeHeight="251686912" behindDoc="0" locked="0" layoutInCell="1" allowOverlap="1" wp14:anchorId="4A39FA6F" wp14:editId="6B01657A">
                <wp:simplePos x="0" y="0"/>
                <wp:positionH relativeFrom="margin">
                  <wp:align>center</wp:align>
                </wp:positionH>
                <wp:positionV relativeFrom="paragraph">
                  <wp:posOffset>2483485</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E03BEB" w:rsidRPr="00085755" w:rsidRDefault="00E03BEB" w:rsidP="00D61F0C">
                            <w:pPr>
                              <w:pStyle w:val="Lgende"/>
                              <w:jc w:val="center"/>
                              <w:rPr>
                                <w:noProof/>
                                <w:lang w:val="en-GB"/>
                              </w:rPr>
                            </w:pPr>
                            <w:bookmarkStart w:id="69"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A fuel cell charger designed by Brunton</w:t>
                            </w:r>
                            <w:r w:rsidR="003546CD">
                              <w:rPr>
                                <w:lang w:val="en-GB"/>
                              </w:rPr>
                              <w:t>, using</w:t>
                            </w:r>
                            <w:r w:rsidRPr="00085755">
                              <w:rPr>
                                <w:lang w:val="en-GB"/>
                              </w:rPr>
                              <w:t xml:space="preserve"> small hydrogen reservoirs to refuel.</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2" type="#_x0000_t202" style="position:absolute;left:0;text-align:left;margin-left:0;margin-top:195.55pt;width:326.05pt;height:27.15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" stroked="f">
                <v:textbox inset="0,0,0,0">
                  <w:txbxContent>
                    <w:p w14:paraId="689EB5BA" w14:textId="6BC38A7A" w:rsidR="00E03BEB" w:rsidRPr="00085755" w:rsidRDefault="00E03BEB" w:rsidP="00D61F0C">
                      <w:pPr>
                        <w:pStyle w:val="Caption"/>
                        <w:jc w:val="center"/>
                        <w:rPr>
                          <w:noProof/>
                          <w:lang w:val="en-GB"/>
                        </w:rPr>
                      </w:pPr>
                      <w:bookmarkStart w:id="84"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003546CD">
                        <w:rPr>
                          <w:lang w:val="en-GB"/>
                        </w:rPr>
                        <w:t>, using</w:t>
                      </w:r>
                      <w:r w:rsidRPr="00085755">
                        <w:rPr>
                          <w:lang w:val="en-GB"/>
                        </w:rPr>
                        <w:t xml:space="preserve"> small hydrogen reservoirs to refuel.</w:t>
                      </w:r>
                      <w:bookmarkEnd w:id="84"/>
                    </w:p>
                  </w:txbxContent>
                </v:textbox>
                <w10:wrap type="topAndBottom" anchorx="margin"/>
              </v:shape>
            </w:pict>
          </mc:Fallback>
        </mc:AlternateContent>
      </w:r>
      <w:r w:rsidRPr="00CE3E17">
        <w:rPr>
          <w:noProof/>
        </w:rPr>
        <w:drawing>
          <wp:anchor distT="0" distB="0" distL="114300" distR="114300" simplePos="0" relativeHeight="251696128" behindDoc="0" locked="0" layoutInCell="1" allowOverlap="1" wp14:anchorId="2AF635F1" wp14:editId="2F9EF3D4">
            <wp:simplePos x="0" y="0"/>
            <wp:positionH relativeFrom="column">
              <wp:posOffset>-1532890</wp:posOffset>
            </wp:positionH>
            <wp:positionV relativeFrom="paragraph">
              <wp:posOffset>1552312</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sidRPr="00CE3E17">
        <w:rPr>
          <w:noProof/>
        </w:rPr>
        <w:drawing>
          <wp:anchor distT="0" distB="0" distL="114300" distR="114300" simplePos="0" relativeHeight="251684864" behindDoc="0" locked="0" layoutInCell="1" allowOverlap="1" wp14:anchorId="700EF583" wp14:editId="7FFCE540">
            <wp:simplePos x="0" y="0"/>
            <wp:positionH relativeFrom="margin">
              <wp:align>center</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20CC1599" w:rsidR="008E22F8" w:rsidRPr="00526965" w:rsidRDefault="008E22F8" w:rsidP="008E22F8">
      <w:pPr>
        <w:rPr>
          <w:lang w:val="en-US"/>
        </w:rPr>
      </w:pPr>
      <w:r>
        <w:rPr>
          <w:lang w:val="en-US"/>
        </w:rPr>
        <w:t>P</w:t>
      </w:r>
      <w:r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Pr>
          <w:lang w:val="en-US"/>
        </w:rPr>
        <w:t xml:space="preserve">and </w:t>
      </w:r>
      <w:r w:rsidRPr="00CE3E17">
        <w:rPr>
          <w:lang w:val="en-US"/>
        </w:rPr>
        <w:t>recharges more quickly than one running a conventional battery, which increases reliability. In addition to this, it operates silently weights little, and can work off-grid.</w:t>
      </w:r>
    </w:p>
    <w:p w14:paraId="25A20F31" w14:textId="09D744BF" w:rsidR="00E54DD2" w:rsidRDefault="00E54DD2" w:rsidP="008E22F8">
      <w:pPr>
        <w:rPr>
          <w:rFonts w:asciiTheme="majorHAnsi" w:eastAsiaTheme="majorEastAsia" w:hAnsiTheme="majorHAnsi" w:cstheme="majorBidi"/>
          <w:color w:val="05022A" w:themeColor="accent1" w:themeShade="7F"/>
          <w:sz w:val="24"/>
          <w:szCs w:val="24"/>
          <w:lang w:val="en-US"/>
        </w:rPr>
      </w:pPr>
    </w:p>
    <w:p w14:paraId="10CF087E" w14:textId="251CC6B3" w:rsidR="00F45A70" w:rsidRPr="00CE3E17" w:rsidRDefault="00F45A70" w:rsidP="00F45A70">
      <w:pPr>
        <w:pStyle w:val="Titre3"/>
        <w:rPr>
          <w:lang w:val="en-US"/>
        </w:rPr>
      </w:pPr>
      <w:bookmarkStart w:id="70" w:name="_Toc421468922"/>
      <w:r w:rsidRPr="00CE3E17">
        <w:rPr>
          <w:lang w:val="en-US"/>
        </w:rPr>
        <w:t>Conclusion</w:t>
      </w:r>
      <w:bookmarkEnd w:id="70"/>
    </w:p>
    <w:p w14:paraId="7185803E" w14:textId="76B9155F" w:rsidR="00397EDB" w:rsidRPr="00CE3E17" w:rsidRDefault="00397EDB" w:rsidP="00397EDB">
      <w:pPr>
        <w:pStyle w:val="Lgende"/>
        <w:keepNext/>
        <w:jc w:val="center"/>
        <w:rPr>
          <w:lang w:val="en-US"/>
        </w:rPr>
      </w:pPr>
      <w:bookmarkStart w:id="71" w:name="_Toc421466811"/>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71"/>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255742"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Paragraphedeliste"/>
              <w:numPr>
                <w:ilvl w:val="0"/>
                <w:numId w:val="9"/>
              </w:numPr>
              <w:jc w:val="left"/>
              <w:rPr>
                <w:sz w:val="18"/>
              </w:rPr>
            </w:pPr>
            <w:r w:rsidRPr="00CE3E17">
              <w:rPr>
                <w:sz w:val="18"/>
              </w:rPr>
              <w:t>PEMFC</w:t>
            </w:r>
          </w:p>
          <w:p w14:paraId="31AE4F9A"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Paragraphedeliste"/>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Paragraphedeliste"/>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Paragraphedeliste"/>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Paragraphedeliste"/>
              <w:numPr>
                <w:ilvl w:val="0"/>
                <w:numId w:val="10"/>
              </w:numPr>
              <w:jc w:val="left"/>
              <w:rPr>
                <w:sz w:val="18"/>
              </w:rPr>
            </w:pPr>
            <w:r w:rsidRPr="00CE3E17">
              <w:rPr>
                <w:sz w:val="18"/>
              </w:rPr>
              <w:t>Support to other power supplies</w:t>
            </w:r>
          </w:p>
        </w:tc>
      </w:tr>
      <w:tr w:rsidR="00F45A70" w:rsidRPr="00255742"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Paragraphedeliste"/>
              <w:numPr>
                <w:ilvl w:val="0"/>
                <w:numId w:val="9"/>
              </w:numPr>
              <w:jc w:val="left"/>
              <w:rPr>
                <w:sz w:val="18"/>
              </w:rPr>
            </w:pPr>
            <w:r w:rsidRPr="00CE3E17">
              <w:rPr>
                <w:sz w:val="18"/>
              </w:rPr>
              <w:t>PEMFC</w:t>
            </w:r>
          </w:p>
          <w:p w14:paraId="4AD2D905" w14:textId="77777777" w:rsidR="00F45A70" w:rsidRPr="00CE3E17" w:rsidRDefault="00F45A70" w:rsidP="00E2135C">
            <w:pPr>
              <w:pStyle w:val="Paragraphedeliste"/>
              <w:numPr>
                <w:ilvl w:val="0"/>
                <w:numId w:val="9"/>
              </w:numPr>
              <w:jc w:val="left"/>
              <w:rPr>
                <w:sz w:val="18"/>
              </w:rPr>
            </w:pPr>
            <w:r w:rsidRPr="00CE3E17">
              <w:rPr>
                <w:sz w:val="18"/>
              </w:rPr>
              <w:t>SOFC</w:t>
            </w:r>
          </w:p>
          <w:p w14:paraId="15DC758D" w14:textId="77777777" w:rsidR="00F45A70" w:rsidRPr="00CE3E17" w:rsidRDefault="00F45A70" w:rsidP="00E2135C">
            <w:pPr>
              <w:pStyle w:val="Paragraphedeliste"/>
              <w:numPr>
                <w:ilvl w:val="0"/>
                <w:numId w:val="9"/>
              </w:numPr>
              <w:jc w:val="left"/>
              <w:rPr>
                <w:sz w:val="18"/>
              </w:rPr>
            </w:pPr>
            <w:r w:rsidRPr="00CE3E17">
              <w:rPr>
                <w:sz w:val="18"/>
              </w:rPr>
              <w:t>MCFC</w:t>
            </w:r>
          </w:p>
          <w:p w14:paraId="459668CE" w14:textId="77777777" w:rsidR="00F45A70" w:rsidRPr="00CE3E17" w:rsidRDefault="00F45A70" w:rsidP="00E2135C">
            <w:pPr>
              <w:pStyle w:val="Paragraphedeliste"/>
              <w:numPr>
                <w:ilvl w:val="0"/>
                <w:numId w:val="9"/>
              </w:numPr>
              <w:jc w:val="left"/>
              <w:rPr>
                <w:sz w:val="18"/>
              </w:rPr>
            </w:pPr>
            <w:r w:rsidRPr="00CE3E17">
              <w:rPr>
                <w:sz w:val="18"/>
              </w:rPr>
              <w:t>PAFC</w:t>
            </w:r>
          </w:p>
          <w:p w14:paraId="363F84B9"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Paragraphedeliste"/>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Paragraphedeliste"/>
              <w:numPr>
                <w:ilvl w:val="0"/>
                <w:numId w:val="10"/>
              </w:numPr>
              <w:jc w:val="left"/>
              <w:rPr>
                <w:sz w:val="18"/>
              </w:rPr>
            </w:pPr>
            <w:r w:rsidRPr="00CE3E17">
              <w:rPr>
                <w:sz w:val="18"/>
              </w:rPr>
              <w:t>UPS</w:t>
            </w:r>
          </w:p>
          <w:p w14:paraId="5EA1D1ED" w14:textId="77777777" w:rsidR="00F45A70" w:rsidRPr="00CE3E17" w:rsidRDefault="00F45A70" w:rsidP="00E2135C">
            <w:pPr>
              <w:pStyle w:val="Paragraphedeliste"/>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Paragraphedeliste"/>
              <w:numPr>
                <w:ilvl w:val="0"/>
                <w:numId w:val="9"/>
              </w:numPr>
              <w:jc w:val="left"/>
              <w:rPr>
                <w:sz w:val="18"/>
              </w:rPr>
            </w:pPr>
            <w:r w:rsidRPr="00CE3E17">
              <w:rPr>
                <w:sz w:val="18"/>
              </w:rPr>
              <w:t>PEMFC</w:t>
            </w:r>
          </w:p>
          <w:p w14:paraId="02439D43" w14:textId="77777777" w:rsidR="00F45A70" w:rsidRPr="00CE3E17" w:rsidRDefault="00F45A70" w:rsidP="00E2135C">
            <w:pPr>
              <w:pStyle w:val="Paragraphedeliste"/>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Paragraphedeliste"/>
              <w:numPr>
                <w:ilvl w:val="0"/>
                <w:numId w:val="10"/>
              </w:numPr>
              <w:jc w:val="left"/>
              <w:rPr>
                <w:sz w:val="18"/>
              </w:rPr>
            </w:pPr>
            <w:r w:rsidRPr="00CE3E17">
              <w:rPr>
                <w:sz w:val="18"/>
              </w:rPr>
              <w:t>APU</w:t>
            </w:r>
          </w:p>
          <w:p w14:paraId="29257E76" w14:textId="77777777" w:rsidR="00F45A70" w:rsidRPr="00CE3E17" w:rsidRDefault="00F45A70" w:rsidP="00E2135C">
            <w:pPr>
              <w:pStyle w:val="Paragraphedeliste"/>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Paragraphedeliste"/>
              <w:numPr>
                <w:ilvl w:val="0"/>
                <w:numId w:val="10"/>
              </w:numPr>
              <w:jc w:val="left"/>
              <w:rPr>
                <w:sz w:val="18"/>
              </w:rPr>
            </w:pPr>
            <w:r w:rsidRPr="00CE3E17">
              <w:rPr>
                <w:sz w:val="18"/>
              </w:rPr>
              <w:t>Military use</w:t>
            </w:r>
          </w:p>
        </w:tc>
      </w:tr>
    </w:tbl>
    <w:p w14:paraId="167C9F44" w14:textId="587E213D" w:rsidR="00F45A70" w:rsidRPr="00CE3E17" w:rsidRDefault="00F45A70" w:rsidP="00F45A70">
      <w:pPr>
        <w:rPr>
          <w:lang w:val="en-US"/>
        </w:rPr>
      </w:pPr>
    </w:p>
    <w:bookmarkStart w:id="72" w:name="_Toc421468923"/>
    <w:bookmarkStart w:id="73" w:name="_Toc421809905"/>
    <w:p w14:paraId="235E570A" w14:textId="6F04FBED" w:rsidR="00F45A70" w:rsidRPr="00CE3E17" w:rsidRDefault="00255742" w:rsidP="00F45A70">
      <w:pPr>
        <w:pStyle w:val="Titre2"/>
        <w:rPr>
          <w:lang w:val="en-US"/>
        </w:rPr>
      </w:pPr>
      <w:r w:rsidRPr="00CE3E17">
        <w:rPr>
          <w:noProof/>
        </w:rPr>
        <w:lastRenderedPageBreak/>
        <mc:AlternateContent>
          <mc:Choice Requires="wps">
            <w:drawing>
              <wp:anchor distT="0" distB="0" distL="114300" distR="114300" simplePos="0" relativeHeight="251811840" behindDoc="0" locked="0" layoutInCell="1" allowOverlap="1" wp14:anchorId="70DCF1C1" wp14:editId="06CBD98E">
                <wp:simplePos x="0" y="0"/>
                <wp:positionH relativeFrom="insideMargin">
                  <wp:posOffset>306070</wp:posOffset>
                </wp:positionH>
                <wp:positionV relativeFrom="paragraph">
                  <wp:posOffset>34992</wp:posOffset>
                </wp:positionV>
                <wp:extent cx="1353600" cy="8118000"/>
                <wp:effectExtent l="0" t="0" r="0" b="0"/>
                <wp:wrapNone/>
                <wp:docPr id="133" name="Zone de texte 133"/>
                <wp:cNvGraphicFramePr/>
                <a:graphic xmlns:a="http://schemas.openxmlformats.org/drawingml/2006/main">
                  <a:graphicData uri="http://schemas.microsoft.com/office/word/2010/wordprocessingShape">
                    <wps:wsp>
                      <wps:cNvSpPr txBox="1"/>
                      <wps:spPr>
                        <a:xfrm>
                          <a:off x="0" y="0"/>
                          <a:ext cx="1353600" cy="8118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32DFD" w14:textId="77777777" w:rsidR="00255742" w:rsidRPr="00215624" w:rsidRDefault="00255742" w:rsidP="00255742">
                            <w:pPr>
                              <w:jc w:val="left"/>
                              <w:rPr>
                                <w:b/>
                                <w:color w:val="646464" w:themeColor="accent3"/>
                                <w:sz w:val="2"/>
                                <w:lang w:val="en-GB"/>
                              </w:rPr>
                            </w:pPr>
                          </w:p>
                          <w:p w14:paraId="02C80E84" w14:textId="77777777" w:rsidR="00255742" w:rsidRDefault="00255742" w:rsidP="00255742">
                            <w:pPr>
                              <w:keepNext/>
                              <w:jc w:val="left"/>
                            </w:pPr>
                            <w:r>
                              <w:rPr>
                                <w:noProof/>
                                <w:color w:val="646464" w:themeColor="accent3"/>
                                <w:sz w:val="18"/>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255742" w:rsidRDefault="00255742" w:rsidP="00255742">
                            <w:pPr>
                              <w:pStyle w:val="Lgende"/>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255742" w:rsidRPr="00215624" w:rsidRDefault="00255742"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255742" w:rsidRPr="00215624" w:rsidRDefault="00255742" w:rsidP="00255742">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CF1C1" id="Zone de texte 133" o:spid="_x0000_s1293" type="#_x0000_t202" style="position:absolute;left:0;text-align:left;margin-left:24.1pt;margin-top:2.75pt;width:106.6pt;height:639.2pt;z-index:2518118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" fillcolor="white [3201]" stroked="f" strokeweight=".5pt">
                <v:textbox>
                  <w:txbxContent>
                    <w:p w14:paraId="48C32DFD" w14:textId="77777777" w:rsidR="00255742" w:rsidRPr="00215624" w:rsidRDefault="00255742" w:rsidP="00255742">
                      <w:pPr>
                        <w:jc w:val="left"/>
                        <w:rPr>
                          <w:b/>
                          <w:color w:val="646464" w:themeColor="accent3"/>
                          <w:sz w:val="2"/>
                          <w:lang w:val="en-GB"/>
                        </w:rPr>
                      </w:pPr>
                    </w:p>
                    <w:p w14:paraId="02C80E84" w14:textId="77777777" w:rsidR="00255742" w:rsidRDefault="00255742" w:rsidP="00255742">
                      <w:pPr>
                        <w:keepNext/>
                        <w:jc w:val="left"/>
                      </w:pPr>
                      <w:r>
                        <w:rPr>
                          <w:noProof/>
                          <w:color w:val="646464" w:themeColor="accent3"/>
                          <w:sz w:val="18"/>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FE19BFE" w14:textId="77777777" w:rsidR="00255742" w:rsidRDefault="00255742" w:rsidP="00255742">
                      <w:pPr>
                        <w:pStyle w:val="Lgende"/>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255742" w:rsidRPr="00215624" w:rsidRDefault="00255742" w:rsidP="00255742">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p>
                    <w:p w14:paraId="7A285BD3" w14:textId="77777777" w:rsidR="00255742" w:rsidRPr="00215624" w:rsidRDefault="00255742" w:rsidP="00255742">
                      <w:pPr>
                        <w:rPr>
                          <w:color w:val="646464" w:themeColor="accent3"/>
                          <w:sz w:val="20"/>
                          <w:lang w:val="en-GB"/>
                        </w:rPr>
                      </w:pPr>
                    </w:p>
                  </w:txbxContent>
                </v:textbox>
                <w10:wrap anchorx="margin"/>
              </v:shape>
            </w:pict>
          </mc:Fallback>
        </mc:AlternateContent>
      </w:r>
      <w:r w:rsidR="00F45A70" w:rsidRPr="00CE3E17">
        <w:rPr>
          <w:lang w:val="en-US"/>
        </w:rPr>
        <w:t>Infrastructure</w:t>
      </w:r>
      <w:bookmarkEnd w:id="72"/>
      <w:bookmarkEnd w:id="73"/>
    </w:p>
    <w:p w14:paraId="753DDD3E" w14:textId="18256E4B"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6353E646"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Titre3"/>
        <w:rPr>
          <w:lang w:val="en-US"/>
        </w:rPr>
      </w:pPr>
      <w:bookmarkStart w:id="74" w:name="_Toc421468924"/>
      <w:r w:rsidRPr="00CE3E17">
        <w:rPr>
          <w:lang w:val="en-US"/>
        </w:rPr>
        <w:t>Distribution F</w:t>
      </w:r>
      <w:r w:rsidR="00F45A70" w:rsidRPr="00CE3E17">
        <w:rPr>
          <w:lang w:val="en-US"/>
        </w:rPr>
        <w:t>acilities</w:t>
      </w:r>
      <w:bookmarkEnd w:id="74"/>
    </w:p>
    <w:p w14:paraId="6220C818" w14:textId="402C3A86"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E54DD2" w:rsidRPr="00CE3E17">
        <w:rPr>
          <w:noProof/>
        </w:rPr>
        <mc:AlternateContent>
          <mc:Choice Requires="wps">
            <w:drawing>
              <wp:anchor distT="0" distB="0" distL="114300" distR="114300" simplePos="0" relativeHeight="251689984" behindDoc="0" locked="0" layoutInCell="1" allowOverlap="1" wp14:anchorId="307559A7" wp14:editId="23F3D544">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E03BEB" w:rsidRDefault="00E03BEB" w:rsidP="00085755">
                            <w:pPr>
                              <w:pStyle w:val="Lgende"/>
                              <w:jc w:val="center"/>
                              <w:rPr>
                                <w:noProof/>
                              </w:rPr>
                            </w:pPr>
                            <w:bookmarkStart w:id="75" w:name="_Toc421797811"/>
                            <w:r>
                              <w:t xml:space="preserve">Figure </w:t>
                            </w:r>
                            <w:fldSimple w:instr=" SEQ Figure \* ARABIC ">
                              <w:r>
                                <w:rPr>
                                  <w:noProof/>
                                </w:rPr>
                                <w:t>11</w:t>
                              </w:r>
                            </w:fldSimple>
                            <w:r>
                              <w:t>: A hydrogen "plug" on a car</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3"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HiN7Qs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E03BEB" w:rsidRDefault="00E03BEB" w:rsidP="00085755">
                      <w:pPr>
                        <w:pStyle w:val="Caption"/>
                        <w:jc w:val="center"/>
                        <w:rPr>
                          <w:noProof/>
                        </w:rPr>
                      </w:pPr>
                      <w:bookmarkStart w:id="93" w:name="_Toc421797811"/>
                      <w:r>
                        <w:t xml:space="preserve">Figure </w:t>
                      </w:r>
                      <w:fldSimple w:instr=" SEQ Figure \* ARABIC ">
                        <w:r>
                          <w:rPr>
                            <w:noProof/>
                          </w:rPr>
                          <w:t>11</w:t>
                        </w:r>
                      </w:fldSimple>
                      <w:r>
                        <w:t xml:space="preserve">: A </w:t>
                      </w:r>
                      <w:proofErr w:type="spellStart"/>
                      <w:r>
                        <w:t>hydrogen</w:t>
                      </w:r>
                      <w:proofErr w:type="spellEnd"/>
                      <w:r>
                        <w:t xml:space="preserve"> "plug" on a car</w:t>
                      </w:r>
                      <w:bookmarkEnd w:id="93"/>
                    </w:p>
                  </w:txbxContent>
                </v:textbox>
                <w10:wrap type="topAndBottom"/>
              </v:shape>
            </w:pict>
          </mc:Fallback>
        </mc:AlternateContent>
      </w:r>
      <w:r w:rsidR="00E54DD2" w:rsidRPr="00CE3E17">
        <w:rPr>
          <w:noProof/>
        </w:rPr>
        <w:drawing>
          <wp:anchor distT="0" distB="0" distL="114300" distR="114300" simplePos="0" relativeHeight="251687936" behindDoc="0" locked="0" layoutInCell="1" allowOverlap="1" wp14:anchorId="2879E1C3" wp14:editId="5C71F2B8">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5E9AE2D3" w:rsidR="00F45A70" w:rsidRPr="00CE3E17" w:rsidRDefault="004C0B60" w:rsidP="004C0B60">
      <w:pPr>
        <w:rPr>
          <w:lang w:val="en-US"/>
        </w:rPr>
      </w:pPr>
      <w:r w:rsidRPr="00CE3E17">
        <w:rPr>
          <w:noProof/>
        </w:rPr>
        <w:lastRenderedPageBreak/>
        <mc:AlternateContent>
          <mc:Choice Requires="wps">
            <w:drawing>
              <wp:anchor distT="0" distB="0" distL="114300" distR="114300" simplePos="0" relativeHeight="251617279" behindDoc="0" locked="0" layoutInCell="1" allowOverlap="1" wp14:anchorId="548935D4" wp14:editId="55445E26">
                <wp:simplePos x="0" y="0"/>
                <wp:positionH relativeFrom="leftMargin">
                  <wp:posOffset>306070</wp:posOffset>
                </wp:positionH>
                <wp:positionV relativeFrom="paragraph">
                  <wp:posOffset>42545</wp:posOffset>
                </wp:positionV>
                <wp:extent cx="1353600"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600"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E03BEB" w:rsidRPr="00C6025C" w:rsidRDefault="00E03BEB"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E03BEB" w:rsidRPr="00C6025C" w:rsidRDefault="00E03BEB"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E03BEB" w:rsidRPr="00C6025C" w:rsidRDefault="00E03BEB" w:rsidP="00112646">
                            <w:pPr>
                              <w:jc w:val="left"/>
                              <w:rPr>
                                <w:color w:val="646464" w:themeColor="accent3"/>
                                <w:sz w:val="20"/>
                                <w:lang w:val="en-GB"/>
                              </w:rPr>
                            </w:pPr>
                          </w:p>
                          <w:p w14:paraId="257D0911" w14:textId="77777777" w:rsidR="00E03BEB" w:rsidRPr="00C6025C" w:rsidRDefault="00E03BEB" w:rsidP="00112646">
                            <w:pPr>
                              <w:jc w:val="left"/>
                              <w:rPr>
                                <w:color w:val="646464" w:themeColor="accent3"/>
                                <w:sz w:val="20"/>
                                <w:lang w:val="en-GB"/>
                              </w:rPr>
                            </w:pPr>
                          </w:p>
                          <w:p w14:paraId="48D1A8C5" w14:textId="77777777" w:rsidR="00E03BEB" w:rsidRPr="00C6025C" w:rsidRDefault="00E03BEB" w:rsidP="00112646">
                            <w:pPr>
                              <w:jc w:val="left"/>
                              <w:rPr>
                                <w:color w:val="646464" w:themeColor="accent3"/>
                                <w:sz w:val="20"/>
                                <w:lang w:val="en-GB"/>
                              </w:rPr>
                            </w:pPr>
                          </w:p>
                          <w:p w14:paraId="0F7C86C3" w14:textId="77777777" w:rsidR="00E03BEB" w:rsidRPr="00C6025C" w:rsidRDefault="00E03BEB"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4" type="#_x0000_t202" style="position:absolute;left:0;text-align:left;margin-left:24.1pt;margin-top:3.35pt;width:106.6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" filled="f" stroked="f" strokeweight=".5pt">
                <v:textbox>
                  <w:txbxContent>
                    <w:p w14:paraId="4465F006" w14:textId="77777777" w:rsidR="00E03BEB" w:rsidRPr="00C6025C" w:rsidRDefault="00E03BEB"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E03BEB" w:rsidRPr="00C6025C" w:rsidRDefault="00E03BEB"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E03BEB" w:rsidRPr="00C6025C" w:rsidRDefault="00E03BEB" w:rsidP="00112646">
                      <w:pPr>
                        <w:jc w:val="left"/>
                        <w:rPr>
                          <w:color w:val="646464" w:themeColor="accent3"/>
                          <w:sz w:val="20"/>
                          <w:lang w:val="en-GB"/>
                        </w:rPr>
                      </w:pPr>
                    </w:p>
                    <w:p w14:paraId="257D0911" w14:textId="77777777" w:rsidR="00E03BEB" w:rsidRPr="00C6025C" w:rsidRDefault="00E03BEB" w:rsidP="00112646">
                      <w:pPr>
                        <w:jc w:val="left"/>
                        <w:rPr>
                          <w:color w:val="646464" w:themeColor="accent3"/>
                          <w:sz w:val="20"/>
                          <w:lang w:val="en-GB"/>
                        </w:rPr>
                      </w:pPr>
                    </w:p>
                    <w:p w14:paraId="48D1A8C5" w14:textId="77777777" w:rsidR="00E03BEB" w:rsidRPr="00C6025C" w:rsidRDefault="00E03BEB" w:rsidP="00112646">
                      <w:pPr>
                        <w:jc w:val="left"/>
                        <w:rPr>
                          <w:color w:val="646464" w:themeColor="accent3"/>
                          <w:sz w:val="20"/>
                          <w:lang w:val="en-GB"/>
                        </w:rPr>
                      </w:pPr>
                    </w:p>
                    <w:p w14:paraId="0F7C86C3" w14:textId="77777777" w:rsidR="00E03BEB" w:rsidRPr="00C6025C" w:rsidRDefault="00E03BEB"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bookmarkStart w:id="76" w:name="_Toc421468925"/>
      <w:r w:rsidR="00F45A70" w:rsidRPr="00CE3E17">
        <w:rPr>
          <w:lang w:val="en-US"/>
        </w:rPr>
        <w:t>Delivery</w:t>
      </w:r>
      <w:bookmarkEnd w:id="76"/>
    </w:p>
    <w:p w14:paraId="4EFB2C2B" w14:textId="79B15F11" w:rsidR="00A446F9" w:rsidRPr="00CE3E17" w:rsidRDefault="00D8128E" w:rsidP="00F45A70">
      <w:pPr>
        <w:rPr>
          <w:lang w:val="en-US"/>
        </w:rPr>
      </w:pPr>
      <w:r w:rsidRPr="00CE3E17">
        <w:rPr>
          <w:noProof/>
        </w:rPr>
        <w:drawing>
          <wp:anchor distT="0" distB="0" distL="114300" distR="114300" simplePos="0" relativeHeight="251792384" behindDoc="0" locked="0" layoutInCell="1" allowOverlap="1" wp14:anchorId="45162890" wp14:editId="1A57A075">
            <wp:simplePos x="0" y="0"/>
            <wp:positionH relativeFrom="page">
              <wp:align>right</wp:align>
            </wp:positionH>
            <wp:positionV relativeFrom="paragraph">
              <wp:posOffset>2535028</wp:posOffset>
            </wp:positionV>
            <wp:extent cx="7504430" cy="5634355"/>
            <wp:effectExtent l="19050" t="19050" r="20320"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504430"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4C0B60">
        <w:rPr>
          <w:noProof/>
        </w:rPr>
        <mc:AlternateContent>
          <mc:Choice Requires="wps">
            <w:drawing>
              <wp:anchor distT="0" distB="0" distL="114300" distR="114300" simplePos="0" relativeHeight="251803648" behindDoc="0" locked="0" layoutInCell="1" allowOverlap="1" wp14:anchorId="35E4031A" wp14:editId="249904AA">
                <wp:simplePos x="0" y="0"/>
                <wp:positionH relativeFrom="page">
                  <wp:align>right</wp:align>
                </wp:positionH>
                <wp:positionV relativeFrom="paragraph">
                  <wp:posOffset>7815328</wp:posOffset>
                </wp:positionV>
                <wp:extent cx="7478395" cy="286385"/>
                <wp:effectExtent l="0" t="0" r="8255" b="18415"/>
                <wp:wrapTopAndBottom/>
                <wp:docPr id="80" name="Zone de texte 80"/>
                <wp:cNvGraphicFramePr/>
                <a:graphic xmlns:a="http://schemas.openxmlformats.org/drawingml/2006/main">
                  <a:graphicData uri="http://schemas.microsoft.com/office/word/2010/wordprocessingShape">
                    <wps:wsp>
                      <wps:cNvSpPr txBox="1"/>
                      <wps:spPr>
                        <a:xfrm>
                          <a:off x="0" y="0"/>
                          <a:ext cx="7478395" cy="286385"/>
                        </a:xfrm>
                        <a:prstGeom prst="rect">
                          <a:avLst/>
                        </a:prstGeom>
                        <a:noFill/>
                        <a:ln>
                          <a:noFill/>
                        </a:ln>
                        <a:effectLst/>
                      </wps:spPr>
                      <wps:txbx>
                        <w:txbxContent>
                          <w:p w14:paraId="0F3EA3CB" w14:textId="77777777" w:rsidR="004C0B60" w:rsidRPr="00374645" w:rsidRDefault="004C0B60" w:rsidP="004C0B60">
                            <w:pPr>
                              <w:pStyle w:val="Lgende"/>
                              <w:rPr>
                                <w:noProof/>
                                <w:color w:val="0C0555" w:themeColor="accent1"/>
                                <w:lang w:val="en-GB"/>
                              </w:rPr>
                            </w:pPr>
                            <w:bookmarkStart w:id="77"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4031A" id="Zone de texte 80" o:spid="_x0000_s1295" type="#_x0000_t202" style="position:absolute;left:0;text-align:left;margin-left:537.65pt;margin-top:615.4pt;width:588.85pt;height:22.55pt;z-index:2518036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" filled="f" stroked="f">
                <v:textbox inset="0,0,0,0">
                  <w:txbxContent>
                    <w:p w14:paraId="0F3EA3CB" w14:textId="77777777" w:rsidR="004C0B60" w:rsidRPr="00374645" w:rsidRDefault="004C0B60" w:rsidP="004C0B60">
                      <w:pPr>
                        <w:pStyle w:val="Caption"/>
                        <w:rPr>
                          <w:noProof/>
                          <w:color w:val="0C0555" w:themeColor="accent1"/>
                          <w:lang w:val="en-GB"/>
                        </w:rPr>
                      </w:pPr>
                      <w:bookmarkStart w:id="96"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bookmarkEnd w:id="96"/>
                    </w:p>
                  </w:txbxContent>
                </v:textbox>
                <w10:wrap type="topAndBottom" anchorx="page"/>
              </v:shape>
            </w:pict>
          </mc:Fallback>
        </mc:AlternateContent>
      </w:r>
      <w:r w:rsidR="004C0B60" w:rsidRPr="00CE3E17">
        <w:rPr>
          <w:noProof/>
        </w:rPr>
        <w:drawing>
          <wp:anchor distT="0" distB="0" distL="114300" distR="114300" simplePos="0" relativeHeight="251692032" behindDoc="0" locked="0" layoutInCell="1" allowOverlap="1" wp14:anchorId="31AAD0E8" wp14:editId="08A294F7">
            <wp:simplePos x="0" y="0"/>
            <wp:positionH relativeFrom="rightMargin">
              <wp:posOffset>-6350108</wp:posOffset>
            </wp:positionH>
            <wp:positionV relativeFrom="paragraph">
              <wp:posOffset>1825649</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51">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0B60" w:rsidRPr="00CE3E17">
        <w:rPr>
          <w:noProof/>
        </w:rPr>
        <w:drawing>
          <wp:anchor distT="0" distB="0" distL="114300" distR="114300" simplePos="0" relativeHeight="251796480" behindDoc="0" locked="0" layoutInCell="1" allowOverlap="1" wp14:anchorId="3FF314E4" wp14:editId="3B8CDB89">
            <wp:simplePos x="0" y="0"/>
            <wp:positionH relativeFrom="margin">
              <wp:posOffset>-1600511</wp:posOffset>
            </wp:positionH>
            <wp:positionV relativeFrom="paragraph">
              <wp:posOffset>288050</wp:posOffset>
            </wp:positionV>
            <wp:extent cx="1121434" cy="1121434"/>
            <wp:effectExtent l="0" t="0" r="2540" b="0"/>
            <wp:wrapNone/>
            <wp:docPr id="387" name="Image 387"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52">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34" cy="1121434"/>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28E90A58" w:rsidR="00287056" w:rsidRPr="00CE3E17" w:rsidRDefault="00287056" w:rsidP="00287056">
      <w:pPr>
        <w:keepNext/>
        <w:jc w:val="center"/>
        <w:rPr>
          <w:lang w:val="en-US"/>
        </w:rPr>
      </w:pP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69209B7C" w14:textId="6039F08F" w:rsidR="00F45A70" w:rsidRPr="00CE3E17" w:rsidRDefault="00063A33" w:rsidP="00F45A70">
      <w:pPr>
        <w:pStyle w:val="Titre4"/>
        <w:rPr>
          <w:lang w:val="en-US"/>
        </w:rPr>
      </w:pPr>
      <w:bookmarkStart w:id="78" w:name="_Toc421468926"/>
      <w:r w:rsidRPr="00CE3E17">
        <w:rPr>
          <w:lang w:val="en-US"/>
        </w:rPr>
        <w:t>Hydrogen S</w:t>
      </w:r>
      <w:r w:rsidR="00F45A70" w:rsidRPr="00CE3E17">
        <w:rPr>
          <w:lang w:val="en-US"/>
        </w:rPr>
        <w:t>torage</w:t>
      </w:r>
      <w:bookmarkEnd w:id="78"/>
    </w:p>
    <w:p w14:paraId="22F9CBAD" w14:textId="0AAB65FD"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418DAAD" w:rsidR="0020648D" w:rsidRPr="00CE3E17" w:rsidRDefault="00374645" w:rsidP="0020648D">
      <w:pPr>
        <w:keepNext/>
        <w:rPr>
          <w:lang w:val="en-US"/>
        </w:rPr>
      </w:pPr>
      <w:r w:rsidRPr="00CE3E17">
        <w:rPr>
          <w:noProof/>
        </w:rPr>
        <w:drawing>
          <wp:anchor distT="0" distB="0" distL="182880" distR="182880" simplePos="0" relativeHeight="251698176" behindDoc="0" locked="0" layoutInCell="1" allowOverlap="1" wp14:anchorId="45078061" wp14:editId="49AA1822">
            <wp:simplePos x="0" y="0"/>
            <wp:positionH relativeFrom="insideMargin">
              <wp:posOffset>306070</wp:posOffset>
            </wp:positionH>
            <wp:positionV relativeFrom="page">
              <wp:posOffset>1317625</wp:posOffset>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14:sizeRelH relativeFrom="page">
              <wp14:pctWidth>0</wp14:pctWidth>
            </wp14:sizeRelH>
            <wp14:sizeRelV relativeFrom="page">
              <wp14:pctHeight>0</wp14:pctHeight>
            </wp14:sizeRelV>
          </wp:anchor>
        </w:drawing>
      </w:r>
      <w:r w:rsidR="003541D6" w:rsidRPr="00CE3E17">
        <w:rPr>
          <w:noProof/>
        </w:rPr>
        <w:drawing>
          <wp:inline distT="0" distB="0" distL="0" distR="0" wp14:anchorId="417443CD" wp14:editId="1D6CBBC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0B1456FD" w14:textId="77777777" w:rsidR="00F45A70" w:rsidRPr="00CE3E17" w:rsidRDefault="0020648D" w:rsidP="0020648D">
      <w:pPr>
        <w:pStyle w:val="Lgende"/>
        <w:jc w:val="center"/>
        <w:rPr>
          <w:lang w:val="en-US"/>
        </w:rPr>
      </w:pPr>
      <w:bookmarkStart w:id="79" w:name="_Toc421797813"/>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3</w:t>
      </w:r>
      <w:r w:rsidRPr="00CE3E17">
        <w:rPr>
          <w:lang w:val="en-US"/>
        </w:rPr>
        <w:fldChar w:fldCharType="end"/>
      </w:r>
      <w:r w:rsidRPr="00CE3E17">
        <w:rPr>
          <w:lang w:val="en-US"/>
        </w:rPr>
        <w:t> : Illustration of the different storage modes for Hydrogen</w:t>
      </w:r>
      <w:bookmarkEnd w:id="79"/>
    </w:p>
    <w:p w14:paraId="2659EE58" w14:textId="77777777" w:rsidR="00F45A70" w:rsidRPr="00CE3E17" w:rsidRDefault="00F45A70" w:rsidP="00F45A70">
      <w:pPr>
        <w:rPr>
          <w:lang w:val="en-US"/>
        </w:rPr>
      </w:pPr>
    </w:p>
    <w:p w14:paraId="631975EA" w14:textId="77777777" w:rsidR="00F45A70" w:rsidRPr="00CE3E17" w:rsidRDefault="00063A33" w:rsidP="00F45A70">
      <w:pPr>
        <w:pStyle w:val="Titre3"/>
        <w:rPr>
          <w:lang w:val="en-US"/>
        </w:rPr>
      </w:pPr>
      <w:bookmarkStart w:id="80" w:name="_Toc421468927"/>
      <w:r w:rsidRPr="00CE3E17">
        <w:rPr>
          <w:lang w:val="en-US"/>
        </w:rPr>
        <w:t>Hydrogen P</w:t>
      </w:r>
      <w:r w:rsidR="00F45A70" w:rsidRPr="00CE3E17">
        <w:rPr>
          <w:lang w:val="en-US"/>
        </w:rPr>
        <w:t>roduction</w:t>
      </w:r>
      <w:bookmarkEnd w:id="80"/>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Default="00F45A70" w:rsidP="00F45A70">
      <w:pPr>
        <w:rPr>
          <w:lang w:val="en-US"/>
        </w:rPr>
      </w:pPr>
      <w:r w:rsidRPr="00CE3E17">
        <w:rPr>
          <w:lang w:val="en-US"/>
        </w:rPr>
        <w:lastRenderedPageBreak/>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Appelnotedebasdep"/>
          <w:lang w:val="en-US"/>
        </w:rPr>
        <w:footnoteReference w:id="10"/>
      </w:r>
      <w:r w:rsidRPr="00CE3E17">
        <w:rPr>
          <w:lang w:val="en-US"/>
        </w:rPr>
        <w:t>.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77777777" w:rsidR="00F45A70" w:rsidRPr="00CE3E17" w:rsidRDefault="00F45A70" w:rsidP="00F45A70">
      <w:pPr>
        <w:pStyle w:val="Titre4"/>
        <w:rPr>
          <w:lang w:val="en-US"/>
        </w:rPr>
      </w:pPr>
      <w:bookmarkStart w:id="82" w:name="_Toc421468928"/>
      <w:r w:rsidRPr="00CE3E17">
        <w:rPr>
          <w:lang w:val="en-US"/>
        </w:rPr>
        <w:t>Gas Reforming</w:t>
      </w:r>
      <w:bookmarkEnd w:id="82"/>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Paragraphedeliste"/>
        <w:numPr>
          <w:ilvl w:val="0"/>
          <w:numId w:val="6"/>
        </w:numPr>
        <w:rPr>
          <w:lang w:val="en-US"/>
        </w:rPr>
      </w:pPr>
      <w:r w:rsidRPr="00CE3E17">
        <w:rPr>
          <w:lang w:val="en-US"/>
        </w:rPr>
        <w:t>Partial Oxidation</w:t>
      </w:r>
    </w:p>
    <w:p w14:paraId="7872BB64" w14:textId="77777777" w:rsidR="00F45A70" w:rsidRPr="00CE3E17" w:rsidRDefault="00F45A70" w:rsidP="00F45A70">
      <w:pPr>
        <w:pStyle w:val="Paragraphedeliste"/>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Titre4"/>
        <w:rPr>
          <w:lang w:val="en-US"/>
        </w:rPr>
      </w:pPr>
      <w:bookmarkStart w:id="83" w:name="_Toc421468929"/>
      <w:r w:rsidRPr="00CE3E17">
        <w:rPr>
          <w:lang w:val="en-US"/>
        </w:rPr>
        <w:t>Electrolysis</w:t>
      </w:r>
      <w:bookmarkEnd w:id="83"/>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The technology required therefore is similar to the one of fuel cells, proton exchange membrane, alkaline and solid oxide electrolysers being preferred in practice.</w:t>
      </w:r>
    </w:p>
    <w:p w14:paraId="1522FE69" w14:textId="77777777" w:rsidR="00C0356A" w:rsidRPr="00CE3E17" w:rsidRDefault="00F45A70" w:rsidP="003541D6">
      <w:pPr>
        <w:rPr>
          <w:lang w:val="en-US"/>
        </w:rPr>
        <w:sectPr w:rsidR="00C0356A" w:rsidRPr="00CE3E17" w:rsidSect="003C6A7D">
          <w:headerReference w:type="first" r:id="rId63"/>
          <w:footerReference w:type="first" r:id="rId64"/>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84" w:name="_Toc417578129"/>
      <w:bookmarkStart w:id="85" w:name="_Toc417584744"/>
    </w:p>
    <w:bookmarkStart w:id="86" w:name="_Ref421276730"/>
    <w:bookmarkStart w:id="87" w:name="_Toc421468930"/>
    <w:bookmarkStart w:id="88" w:name="_Toc421809906"/>
    <w:p w14:paraId="7A86C4E7" w14:textId="77777777" w:rsidR="00431D8D" w:rsidRPr="00CE3E17" w:rsidRDefault="002F1B23" w:rsidP="0020648D">
      <w:pPr>
        <w:pStyle w:val="Titre1"/>
        <w:rPr>
          <w:lang w:val="en-US"/>
        </w:rPr>
      </w:pPr>
      <w:r w:rsidRPr="00CE3E17">
        <w:rPr>
          <w:noProof/>
        </w:rPr>
        <w:lastRenderedPageBreak/>
        <mc:AlternateContent>
          <mc:Choice Requires="wps">
            <w:drawing>
              <wp:anchor distT="0" distB="0" distL="114300" distR="114300" simplePos="0" relativeHeight="251753472" behindDoc="0" locked="0" layoutInCell="1" allowOverlap="1" wp14:anchorId="25C3517B" wp14:editId="6F6D6D14">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CHP:</w:t>
                            </w:r>
                          </w:p>
                          <w:p w14:paraId="389907FA" w14:textId="77777777" w:rsidR="00E03BEB" w:rsidRPr="00CE3E17" w:rsidRDefault="00E03BEB"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E03BEB" w:rsidRPr="00CE3E17" w:rsidRDefault="00E03BEB" w:rsidP="002F1B23">
                            <w:pPr>
                              <w:jc w:val="left"/>
                              <w:rPr>
                                <w:b/>
                                <w:color w:val="646464" w:themeColor="accent3"/>
                                <w:sz w:val="20"/>
                                <w:lang w:val="en-US"/>
                              </w:rPr>
                            </w:pPr>
                            <w:r w:rsidRPr="00CE3E17">
                              <w:rPr>
                                <w:b/>
                                <w:noProof/>
                                <w:color w:val="646464" w:themeColor="accent3"/>
                                <w:sz w:val="20"/>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E03BEB" w:rsidRDefault="00176D32" w:rsidP="00D10DD0">
                            <w:pPr>
                              <w:tabs>
                                <w:tab w:val="left" w:pos="1534"/>
                              </w:tabs>
                              <w:jc w:val="center"/>
                              <w:rPr>
                                <w:color w:val="646464" w:themeColor="text2"/>
                                <w:sz w:val="18"/>
                                <w:lang w:val="en-US"/>
                              </w:rPr>
                            </w:pPr>
                            <w:hyperlink r:id="rId66" w:history="1">
                              <w:r w:rsidR="00E03BEB" w:rsidRPr="006663B1">
                                <w:rPr>
                                  <w:rStyle w:val="Lienhypertexte"/>
                                  <w:sz w:val="18"/>
                                  <w:lang w:val="en-US"/>
                                </w:rPr>
                                <w:t>http://en.wikipedia.org/wiki/Cogeneration</w:t>
                              </w:r>
                            </w:hyperlink>
                          </w:p>
                          <w:p w14:paraId="14D8B403"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E03BEB" w:rsidRPr="00CE3E17" w:rsidRDefault="00E03BEB"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E03BEB" w:rsidRPr="00CE3E17" w:rsidRDefault="00E03BEB"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E03BEB" w:rsidRPr="00CE3E17" w:rsidRDefault="00E03BEB" w:rsidP="00620278">
                            <w:pPr>
                              <w:rPr>
                                <w:bCs/>
                                <w:color w:val="646464" w:themeColor="accent3"/>
                                <w:sz w:val="18"/>
                                <w:lang w:val="en-US"/>
                              </w:rPr>
                            </w:pPr>
                          </w:p>
                          <w:p w14:paraId="5F01DE92" w14:textId="77777777" w:rsidR="00E03BEB" w:rsidRPr="00CE3E17" w:rsidRDefault="00E03BEB"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6"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iX0kw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" fillcolor="white [3201]" stroked="f" strokeweight=".5pt">
                <v:textbox>
                  <w:txbxContent>
                    <w:p w14:paraId="3C237DAC"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CHP:</w:t>
                      </w:r>
                    </w:p>
                    <w:p w14:paraId="389907FA" w14:textId="77777777" w:rsidR="00E03BEB" w:rsidRPr="00CE3E17" w:rsidRDefault="00E03BEB"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E03BEB" w:rsidRPr="00CE3E17" w:rsidRDefault="00E03BEB" w:rsidP="002F1B23">
                      <w:pPr>
                        <w:jc w:val="left"/>
                        <w:rPr>
                          <w:b/>
                          <w:color w:val="646464" w:themeColor="accent3"/>
                          <w:sz w:val="20"/>
                          <w:lang w:val="en-US"/>
                        </w:rPr>
                      </w:pPr>
                      <w:r w:rsidRPr="00CE3E17">
                        <w:rPr>
                          <w:b/>
                          <w:noProof/>
                          <w:color w:val="646464" w:themeColor="accent3"/>
                          <w:sz w:val="20"/>
                          <w:lang w:val="en-US"/>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E03BEB" w:rsidRDefault="00E03BEB" w:rsidP="00D10DD0">
                      <w:pPr>
                        <w:tabs>
                          <w:tab w:val="left" w:pos="1534"/>
                        </w:tabs>
                        <w:jc w:val="center"/>
                        <w:rPr>
                          <w:color w:val="646464" w:themeColor="text2"/>
                          <w:sz w:val="18"/>
                          <w:lang w:val="en-US"/>
                        </w:rPr>
                      </w:pPr>
                      <w:hyperlink r:id="rId68" w:history="1">
                        <w:r w:rsidRPr="006663B1">
                          <w:rPr>
                            <w:rStyle w:val="Hyperlink"/>
                            <w:sz w:val="18"/>
                            <w:lang w:val="en-US"/>
                          </w:rPr>
                          <w:t>http://en.wikipedia.org/wiki/Cogeneration</w:t>
                        </w:r>
                      </w:hyperlink>
                    </w:p>
                    <w:p w14:paraId="14D8B403"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E03BEB" w:rsidRPr="00CE3E17" w:rsidRDefault="00E03BEB"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E03BEB" w:rsidRPr="00CE3E17" w:rsidRDefault="00E03BEB"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E03BEB" w:rsidRPr="00CE3E17" w:rsidRDefault="00E03BEB" w:rsidP="00620278">
                      <w:pPr>
                        <w:rPr>
                          <w:bCs/>
                          <w:color w:val="646464" w:themeColor="accent3"/>
                          <w:sz w:val="18"/>
                          <w:lang w:val="en-US"/>
                        </w:rPr>
                      </w:pPr>
                    </w:p>
                    <w:p w14:paraId="5F01DE92" w14:textId="77777777" w:rsidR="00E03BEB" w:rsidRPr="00CE3E17" w:rsidRDefault="00E03BEB"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86"/>
      <w:bookmarkEnd w:id="87"/>
      <w:bookmarkEnd w:id="88"/>
    </w:p>
    <w:p w14:paraId="1F3CCC0E" w14:textId="77777777" w:rsidR="00431D8D" w:rsidRPr="00CE3E17" w:rsidRDefault="00431D8D" w:rsidP="00431D8D">
      <w:pPr>
        <w:pStyle w:val="Titre2"/>
        <w:rPr>
          <w:lang w:val="en-US"/>
        </w:rPr>
      </w:pPr>
      <w:bookmarkStart w:id="89" w:name="_Toc421468931"/>
      <w:bookmarkStart w:id="90" w:name="_Toc421809907"/>
      <w:r w:rsidRPr="00CE3E17">
        <w:rPr>
          <w:lang w:val="en-US"/>
        </w:rPr>
        <w:t>Introduction</w:t>
      </w:r>
      <w:bookmarkEnd w:id="89"/>
      <w:bookmarkEnd w:id="90"/>
    </w:p>
    <w:p w14:paraId="7A6CEB8E" w14:textId="6D9CDA88" w:rsidR="00431D8D" w:rsidRPr="00E80DAA" w:rsidRDefault="00431D8D" w:rsidP="00431D8D">
      <w:pPr>
        <w:rPr>
          <w:lang w:val="en-US"/>
        </w:rPr>
      </w:pPr>
      <w:commentRangeStart w:id="91"/>
      <w:r w:rsidRPr="00CE3E17">
        <w:rPr>
          <w:lang w:val="en-US"/>
        </w:rPr>
        <w:t xml:space="preserve">In general, </w:t>
      </w:r>
      <w:r w:rsidR="00E80DAA">
        <w:rPr>
          <w:lang w:val="en-US"/>
        </w:rPr>
        <w:t xml:space="preserve">a </w:t>
      </w:r>
      <w:r w:rsidRPr="00CE3E17">
        <w:rPr>
          <w:lang w:val="en-US"/>
        </w:rPr>
        <w:t xml:space="preserve">fuel cell </w:t>
      </w:r>
      <w:r w:rsidR="00E80DAA">
        <w:rPr>
          <w:lang w:val="en-US"/>
        </w:rPr>
        <w:t xml:space="preserve">is a device </w:t>
      </w:r>
      <w:r w:rsidRPr="00CE3E17">
        <w:rPr>
          <w:lang w:val="en-US"/>
        </w:rPr>
        <w:t>capable of combining hydrogen and oxygen thus, obtaining electricity, water and heat in the process</w:t>
      </w:r>
      <w:r w:rsidR="00E80DAA">
        <w:rPr>
          <w:lang w:val="en-US"/>
        </w:rPr>
        <w:t xml:space="preserve"> (cf. </w:t>
      </w:r>
      <w:r w:rsidR="00E80DAA" w:rsidRPr="00070E93">
        <w:rPr>
          <w:rStyle w:val="Rfrenceintense"/>
          <w:lang w:val="en-GB"/>
        </w:rPr>
        <w:t>Part 2</w:t>
      </w:r>
      <w:r w:rsidR="00E80DAA">
        <w:rPr>
          <w:lang w:val="en-US"/>
        </w:rPr>
        <w:t>)</w:t>
      </w:r>
      <w:r w:rsidRPr="00CE3E17">
        <w:rPr>
          <w:lang w:val="en-US"/>
        </w:rPr>
        <w:t xml:space="preserve">. And it differs from batteries because of the fact that it would continually produce electricity as long as hydrogen is being provided </w:t>
      </w:r>
      <w:r w:rsidRPr="00486059">
        <w:rPr>
          <w:lang w:val="en-US"/>
        </w:rPr>
        <w:t>to the cells</w:t>
      </w:r>
      <w:r w:rsidR="00486059" w:rsidRPr="00486059">
        <w:rPr>
          <w:lang w:val="en-US"/>
        </w:rPr>
        <w:t xml:space="preserve">. </w:t>
      </w:r>
      <w:r w:rsidR="00E80DAA" w:rsidRPr="00486059">
        <w:rPr>
          <w:lang w:val="en-US"/>
        </w:rPr>
        <w:t>I</w:t>
      </w:r>
      <w:r w:rsidRPr="00486059">
        <w:rPr>
          <w:lang w:val="en-US"/>
        </w:rPr>
        <w:t>t</w:t>
      </w:r>
      <w:r w:rsidRPr="00E80DAA">
        <w:rPr>
          <w:lang w:val="en-US"/>
        </w:rPr>
        <w:t xml:space="preserve"> hold few advantages:</w:t>
      </w:r>
    </w:p>
    <w:p w14:paraId="3F95A8D0" w14:textId="77777777" w:rsidR="00431D8D" w:rsidRPr="007869EE" w:rsidRDefault="00431D8D" w:rsidP="007869EE">
      <w:pPr>
        <w:pStyle w:val="Paragraphedeliste"/>
        <w:numPr>
          <w:ilvl w:val="0"/>
          <w:numId w:val="17"/>
        </w:numPr>
        <w:rPr>
          <w:lang w:val="en-US"/>
        </w:rPr>
      </w:pPr>
      <w:r w:rsidRPr="007869EE">
        <w:rPr>
          <w:lang w:val="en-US"/>
        </w:rPr>
        <w:t>The generation process is quiet</w:t>
      </w:r>
    </w:p>
    <w:p w14:paraId="6B7A01B6" w14:textId="77777777" w:rsidR="00431D8D" w:rsidRPr="007869EE" w:rsidRDefault="00431D8D" w:rsidP="007869EE">
      <w:pPr>
        <w:pStyle w:val="Paragraphedeliste"/>
        <w:numPr>
          <w:ilvl w:val="0"/>
          <w:numId w:val="17"/>
        </w:numPr>
        <w:rPr>
          <w:lang w:val="en-US"/>
        </w:rPr>
      </w:pPr>
      <w:r w:rsidRPr="007869EE">
        <w:rPr>
          <w:lang w:val="en-US"/>
        </w:rPr>
        <w:t>The process is pollution-free</w:t>
      </w:r>
    </w:p>
    <w:p w14:paraId="42A08E44" w14:textId="77777777" w:rsidR="00431D8D" w:rsidRPr="007869EE" w:rsidRDefault="00431D8D" w:rsidP="007869EE">
      <w:pPr>
        <w:pStyle w:val="Paragraphedeliste"/>
        <w:numPr>
          <w:ilvl w:val="0"/>
          <w:numId w:val="17"/>
        </w:numPr>
        <w:rPr>
          <w:lang w:val="en-US"/>
        </w:rPr>
      </w:pPr>
      <w:r w:rsidRPr="007869EE">
        <w:rPr>
          <w:lang w:val="en-US"/>
        </w:rPr>
        <w:t>It’s two to three times more efficient than combustion</w:t>
      </w:r>
      <w:r w:rsidRPr="00E80DAA">
        <w:rPr>
          <w:rStyle w:val="Appelnotedebasdep"/>
          <w:lang w:val="en-US"/>
        </w:rPr>
        <w:footnoteReference w:id="11"/>
      </w:r>
    </w:p>
    <w:p w14:paraId="247E96F4" w14:textId="77777777" w:rsidR="00431D8D" w:rsidRPr="00E80DAA" w:rsidRDefault="00431D8D" w:rsidP="00431D8D">
      <w:pPr>
        <w:rPr>
          <w:strike/>
          <w:lang w:val="en-US"/>
        </w:rPr>
      </w:pPr>
    </w:p>
    <w:p w14:paraId="2771D6B9" w14:textId="77777777" w:rsidR="00431D8D" w:rsidRPr="00CE3E17" w:rsidRDefault="00431D8D" w:rsidP="00431D8D">
      <w:pPr>
        <w:rPr>
          <w:lang w:val="en-US"/>
        </w:rPr>
      </w:pPr>
      <w:r w:rsidRPr="00CE3E17">
        <w:rPr>
          <w:lang w:val="en-US"/>
        </w:rPr>
        <w:t xml:space="preserve">The markets for fuel cells can be classified into: </w:t>
      </w:r>
    </w:p>
    <w:p w14:paraId="55474701"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commentRangeEnd w:id="91"/>
      <w:r w:rsidR="004C0B60">
        <w:rPr>
          <w:rStyle w:val="Marquedecommentaire"/>
        </w:rPr>
        <w:commentReference w:id="91"/>
      </w:r>
      <w:r w:rsidR="00431D8D" w:rsidRPr="007869EE">
        <w:rPr>
          <w:lang w:val="en-US"/>
        </w:rPr>
        <w:t>.</w:t>
      </w:r>
    </w:p>
    <w:p w14:paraId="5AD535AA" w14:textId="77777777" w:rsidR="00431D8D" w:rsidRPr="00CE3E17" w:rsidRDefault="00431D8D" w:rsidP="00431D8D">
      <w:pPr>
        <w:pStyle w:val="Paragraphedeliste"/>
        <w:rPr>
          <w:lang w:val="en-US"/>
        </w:rPr>
      </w:pPr>
    </w:p>
    <w:bookmarkStart w:id="92" w:name="_Toc421468932"/>
    <w:bookmarkStart w:id="93" w:name="_Toc421809908"/>
    <w:p w14:paraId="40789233" w14:textId="77777777" w:rsidR="00431D8D" w:rsidRPr="00CE3E17" w:rsidRDefault="00620278" w:rsidP="00431D8D">
      <w:pPr>
        <w:pStyle w:val="Titre2"/>
        <w:rPr>
          <w:lang w:val="en-US"/>
        </w:rPr>
      </w:pPr>
      <w:r w:rsidRPr="00CE3E17">
        <w:rPr>
          <w:noProof/>
        </w:rPr>
        <mc:AlternateContent>
          <mc:Choice Requires="wps">
            <w:drawing>
              <wp:anchor distT="0" distB="0" distL="114300" distR="114300" simplePos="0" relativeHeight="251755520" behindDoc="0" locked="0" layoutInCell="1" allowOverlap="1" wp14:anchorId="60953B86" wp14:editId="53FE8EA7">
                <wp:simplePos x="0" y="0"/>
                <wp:positionH relativeFrom="leftMargin">
                  <wp:posOffset>304800</wp:posOffset>
                </wp:positionH>
                <wp:positionV relativeFrom="paragraph">
                  <wp:posOffset>299720</wp:posOffset>
                </wp:positionV>
                <wp:extent cx="1367790" cy="586740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867400"/>
                        </a:xfrm>
                        <a:prstGeom prst="rect">
                          <a:avLst/>
                        </a:prstGeom>
                        <a:solidFill>
                          <a:sysClr val="window" lastClr="FFFFFF"/>
                        </a:solidFill>
                        <a:ln w="6350">
                          <a:noFill/>
                        </a:ln>
                        <a:effectLst/>
                      </wps:spPr>
                      <wps:txbx>
                        <w:txbxContent>
                          <w:p w14:paraId="3A7D6122" w14:textId="3D22908A" w:rsidR="00E03BEB" w:rsidRPr="00620278" w:rsidRDefault="00E03BEB" w:rsidP="00620278">
                            <w:pPr>
                              <w:rPr>
                                <w:b/>
                                <w:color w:val="646464" w:themeColor="accent3"/>
                                <w:sz w:val="20"/>
                                <w:szCs w:val="20"/>
                                <w:lang w:val="en-GB"/>
                              </w:rPr>
                            </w:pPr>
                            <w:r w:rsidRPr="00620278">
                              <w:rPr>
                                <w:b/>
                                <w:color w:val="646464" w:themeColor="accent3"/>
                                <w:sz w:val="20"/>
                                <w:szCs w:val="20"/>
                                <w:lang w:val="en-GB"/>
                              </w:rPr>
                              <w:t>D</w:t>
                            </w:r>
                            <w:r w:rsidR="00255742">
                              <w:rPr>
                                <w:b/>
                                <w:color w:val="646464" w:themeColor="accent3"/>
                                <w:sz w:val="20"/>
                                <w:szCs w:val="20"/>
                                <w:lang w:val="en-GB"/>
                              </w:rPr>
                              <w:t>id</w:t>
                            </w:r>
                            <w:r w:rsidRPr="00620278">
                              <w:rPr>
                                <w:b/>
                                <w:color w:val="646464" w:themeColor="accent3"/>
                                <w:sz w:val="20"/>
                                <w:szCs w:val="20"/>
                                <w:lang w:val="en-GB"/>
                              </w:rPr>
                              <w:t xml:space="preserve"> You Know?</w:t>
                            </w:r>
                          </w:p>
                          <w:p w14:paraId="77043389" w14:textId="77777777"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11D669FC"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14:paraId="0577C502" w14:textId="77777777" w:rsidR="00E03BEB" w:rsidRDefault="00E03BEB"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C1A6AAD" w14:textId="1CD6E128" w:rsidR="00E03BEB" w:rsidRPr="00255742" w:rsidRDefault="00176D32" w:rsidP="00D10DD0">
                            <w:pPr>
                              <w:jc w:val="center"/>
                              <w:rPr>
                                <w:b/>
                                <w:bCs/>
                                <w:color w:val="646464" w:themeColor="accent3"/>
                                <w:sz w:val="18"/>
                                <w:lang w:val="en-GB"/>
                              </w:rPr>
                            </w:pPr>
                            <w:hyperlink r:id="rId72" w:history="1">
                              <w:r w:rsidR="00E03BEB" w:rsidRPr="00255742">
                                <w:rPr>
                                  <w:rStyle w:val="Lienhypertexte"/>
                                  <w:b/>
                                  <w:bCs/>
                                  <w:sz w:val="18"/>
                                  <w:lang w:val="en-GB"/>
                                </w:rPr>
                                <w:t>http://www.fuelcelltoday.com/analysis/analyst-views/2013/13-11-06-the-cost-of-platinum-in-fuel-cell-electric-vehicles</w:t>
                              </w:r>
                            </w:hyperlink>
                          </w:p>
                          <w:p w14:paraId="0F67E715" w14:textId="77777777" w:rsidR="00E03BEB" w:rsidRPr="009F3856" w:rsidRDefault="00E03BEB" w:rsidP="00620278">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53B86" id="_x0000_s1298" type="#_x0000_t202" style="position:absolute;left:0;text-align:left;margin-left:24pt;margin-top:23.6pt;width:107.7pt;height:462pt;z-index:2517555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" fillcolor="window" stroked="f" strokeweight=".5pt">
                <v:textbox>
                  <w:txbxContent>
                    <w:p w14:paraId="3A7D6122" w14:textId="3D22908A" w:rsidR="00E03BEB" w:rsidRPr="00620278" w:rsidRDefault="00E03BEB" w:rsidP="00620278">
                      <w:pPr>
                        <w:rPr>
                          <w:b/>
                          <w:color w:val="646464" w:themeColor="accent3"/>
                          <w:sz w:val="20"/>
                          <w:szCs w:val="20"/>
                          <w:lang w:val="en-GB"/>
                        </w:rPr>
                      </w:pPr>
                      <w:r w:rsidRPr="00620278">
                        <w:rPr>
                          <w:b/>
                          <w:color w:val="646464" w:themeColor="accent3"/>
                          <w:sz w:val="20"/>
                          <w:szCs w:val="20"/>
                          <w:lang w:val="en-GB"/>
                        </w:rPr>
                        <w:t>D</w:t>
                      </w:r>
                      <w:r w:rsidR="00255742">
                        <w:rPr>
                          <w:b/>
                          <w:color w:val="646464" w:themeColor="accent3"/>
                          <w:sz w:val="20"/>
                          <w:szCs w:val="20"/>
                          <w:lang w:val="en-GB"/>
                        </w:rPr>
                        <w:t>id</w:t>
                      </w:r>
                      <w:r w:rsidRPr="00620278">
                        <w:rPr>
                          <w:b/>
                          <w:color w:val="646464" w:themeColor="accent3"/>
                          <w:sz w:val="20"/>
                          <w:szCs w:val="20"/>
                          <w:lang w:val="en-GB"/>
                        </w:rPr>
                        <w:t xml:space="preserve"> You Know?</w:t>
                      </w:r>
                    </w:p>
                    <w:p w14:paraId="77043389" w14:textId="77777777"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11D669FC"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14:paraId="0577C502" w14:textId="77777777" w:rsidR="00E03BEB" w:rsidRDefault="00E03BEB"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C1A6AAD" w14:textId="1CD6E128" w:rsidR="00E03BEB" w:rsidRPr="00255742" w:rsidRDefault="004F7E3C" w:rsidP="00D10DD0">
                      <w:pPr>
                        <w:jc w:val="center"/>
                        <w:rPr>
                          <w:b/>
                          <w:bCs/>
                          <w:color w:val="646464" w:themeColor="accent3"/>
                          <w:sz w:val="18"/>
                          <w:lang w:val="en-GB"/>
                        </w:rPr>
                      </w:pPr>
                      <w:hyperlink r:id="rId74" w:history="1">
                        <w:r w:rsidR="00E03BEB" w:rsidRPr="00255742">
                          <w:rPr>
                            <w:rStyle w:val="Lienhypertexte"/>
                            <w:b/>
                            <w:bCs/>
                            <w:sz w:val="18"/>
                            <w:lang w:val="en-GB"/>
                          </w:rPr>
                          <w:t>http://www.fuelcelltoday.com/analysis/analyst-views/2013/13-11-06-the-cost-of-platinum-in-fuel-cell-electric-vehicles</w:t>
                        </w:r>
                      </w:hyperlink>
                    </w:p>
                    <w:p w14:paraId="0F67E715" w14:textId="77777777" w:rsidR="00E03BEB" w:rsidRPr="009F3856" w:rsidRDefault="00E03BEB" w:rsidP="00620278">
                      <w:pPr>
                        <w:rPr>
                          <w:bCs/>
                          <w:color w:val="646464" w:themeColor="accent3"/>
                          <w:sz w:val="18"/>
                          <w:lang w:val="en-GB"/>
                        </w:rPr>
                      </w:pPr>
                    </w:p>
                  </w:txbxContent>
                </v:textbox>
                <w10:wrap anchorx="margin"/>
              </v:shape>
            </w:pict>
          </mc:Fallback>
        </mc:AlternateContent>
      </w:r>
      <w:r w:rsidR="00063A33" w:rsidRPr="00CE3E17">
        <w:rPr>
          <w:lang w:val="en-US"/>
        </w:rPr>
        <w:t>Investment Cost R</w:t>
      </w:r>
      <w:r w:rsidR="00431D8D" w:rsidRPr="00CE3E17">
        <w:rPr>
          <w:lang w:val="en-US"/>
        </w:rPr>
        <w:t>eduction</w:t>
      </w:r>
      <w:bookmarkEnd w:id="92"/>
      <w:bookmarkEnd w:id="93"/>
    </w:p>
    <w:p w14:paraId="6C8D8764" w14:textId="77777777" w:rsidR="00431D8D" w:rsidRPr="00CE3E17" w:rsidRDefault="00431D8D" w:rsidP="00431D8D">
      <w:pPr>
        <w:rPr>
          <w:lang w:val="en-US"/>
        </w:rPr>
      </w:pPr>
    </w:p>
    <w:p w14:paraId="0C8FF181" w14:textId="77777777" w:rsidR="00431D8D" w:rsidRPr="00CE3E17" w:rsidRDefault="00431D8D" w:rsidP="00431D8D">
      <w:pPr>
        <w:keepNext/>
        <w:rPr>
          <w:lang w:val="en-US"/>
        </w:rPr>
      </w:pPr>
      <w:r w:rsidRPr="00CE3E17">
        <w:rPr>
          <w:noProof/>
        </w:rPr>
        <w:drawing>
          <wp:inline distT="0" distB="0" distL="0" distR="0" wp14:anchorId="646F9795" wp14:editId="67B37635">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0930A42E" w14:textId="6C851BCF" w:rsidR="00431D8D" w:rsidRPr="00CE3E17" w:rsidRDefault="00431D8D" w:rsidP="00070E93">
      <w:pPr>
        <w:pStyle w:val="Lgende"/>
        <w:jc w:val="center"/>
        <w:rPr>
          <w:lang w:val="en-US"/>
        </w:rPr>
      </w:pPr>
      <w:bookmarkStart w:id="94" w:name="_Toc421797814"/>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4</w:t>
      </w:r>
      <w:r w:rsidRPr="00CE3E17">
        <w:rPr>
          <w:lang w:val="en-US"/>
        </w:rPr>
        <w:fldChar w:fldCharType="end"/>
      </w:r>
      <w:r w:rsidRPr="00CE3E17">
        <w:rPr>
          <w:lang w:val="en-US"/>
        </w:rPr>
        <w:t xml:space="preserve"> : FC Investment Cost Reduction </w:t>
      </w:r>
      <w:r w:rsidRPr="00CE3E17">
        <w:rPr>
          <w:rStyle w:val="Appelnotedebasdep"/>
          <w:lang w:val="en-US"/>
        </w:rPr>
        <w:footnoteReference w:id="12"/>
      </w:r>
      <w:bookmarkEnd w:id="94"/>
    </w:p>
    <w:p w14:paraId="2A1722AC" w14:textId="6A482AFB" w:rsidR="00431D8D" w:rsidRPr="00CE3E17" w:rsidRDefault="00431D8D" w:rsidP="00431D8D">
      <w:pPr>
        <w:rPr>
          <w:lang w:val="en-US"/>
        </w:rPr>
      </w:pPr>
      <w:r w:rsidRPr="00CE3E17">
        <w:rPr>
          <w:lang w:val="en-US"/>
        </w:rPr>
        <w:t xml:space="preserve">In the last decade, the cost of fuel cells continued to decline significantly in terms </w:t>
      </w:r>
      <w:r w:rsidR="00070E93" w:rsidRPr="00CE3E17">
        <w:rPr>
          <w:lang w:val="en-US"/>
        </w:rPr>
        <w:t>of the</w:t>
      </w:r>
      <w:r w:rsidRPr="00CE3E17">
        <w:rPr>
          <w:lang w:val="en-US"/>
        </w:rPr>
        <w:t xml:space="preserve"> average capital needed in order to generate a unit kilowatt of energy using fuel </w:t>
      </w:r>
      <w:r w:rsidRPr="007869EE">
        <w:rPr>
          <w:lang w:val="en-US"/>
        </w:rPr>
        <w:t>cells</w:t>
      </w:r>
      <w:r w:rsidR="00070E93" w:rsidRPr="007869EE">
        <w:rPr>
          <w:lang w:val="en-US"/>
        </w:rPr>
        <w:t xml:space="preserve">. </w:t>
      </w:r>
      <w:commentRangeStart w:id="95"/>
      <w:r w:rsidR="00070E93" w:rsidRPr="007869EE">
        <w:rPr>
          <w:lang w:val="en-US"/>
        </w:rPr>
        <w:t>A</w:t>
      </w:r>
      <w:r w:rsidRPr="007869EE">
        <w:rPr>
          <w:lang w:val="en-US"/>
        </w:rPr>
        <w:t>s</w:t>
      </w:r>
      <w:commentRangeEnd w:id="95"/>
      <w:r w:rsidR="00D8128E">
        <w:rPr>
          <w:rStyle w:val="Marquedecommentaire"/>
        </w:rPr>
        <w:commentReference w:id="95"/>
      </w:r>
      <w:r w:rsidRPr="007869EE">
        <w:rPr>
          <w:lang w:val="en-US"/>
        </w:rPr>
        <w:t xml:space="preserve"> it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7869EE">
        <w:rPr>
          <w:rStyle w:val="Appelnotedebasdep"/>
          <w:lang w:val="en-US"/>
        </w:rPr>
        <w:footnoteReference w:id="13"/>
      </w:r>
      <w:r w:rsidRPr="007869EE">
        <w:rPr>
          <w:lang w:val="en-US"/>
        </w:rPr>
        <w:t xml:space="preserve"> The fuel cells cost</w:t>
      </w:r>
      <w:r w:rsidR="00070E93" w:rsidRPr="007869EE">
        <w:rPr>
          <w:lang w:val="en-US"/>
        </w:rPr>
        <w:t>s</w:t>
      </w:r>
      <w:r w:rsidRPr="007869EE">
        <w:rPr>
          <w:lang w:val="en-US"/>
        </w:rPr>
        <w:t xml:space="preserve"> have the</w:t>
      </w:r>
      <w:r w:rsidR="00070E93" w:rsidRPr="007869EE">
        <w:rPr>
          <w:lang w:val="en-US"/>
        </w:rPr>
        <w:t>n been quite stable for three y</w:t>
      </w:r>
      <w:r w:rsidRPr="007869EE">
        <w:rPr>
          <w:lang w:val="en-US"/>
        </w:rPr>
        <w:t xml:space="preserve">ears till now. However, experts projected that the investment cost will again decrease </w:t>
      </w:r>
      <w:r w:rsidR="00070E93" w:rsidRPr="007869EE">
        <w:rPr>
          <w:lang w:val="en-US"/>
        </w:rPr>
        <w:t>further</w:t>
      </w:r>
      <w:r w:rsidRPr="007869EE">
        <w:rPr>
          <w:lang w:val="en-US"/>
        </w:rPr>
        <w:t xml:space="preserve"> in the year 2020, due to</w:t>
      </w:r>
      <w:r w:rsidR="00070E93" w:rsidRPr="007869EE">
        <w:rPr>
          <w:lang w:val="en-US"/>
        </w:rPr>
        <w:t xml:space="preserve"> the usage of</w:t>
      </w:r>
      <w:r w:rsidRPr="007869EE">
        <w:rPr>
          <w:lang w:val="en-US"/>
        </w:rPr>
        <w:t xml:space="preserve"> fuel cells in public transportation</w:t>
      </w:r>
      <w:r w:rsidRPr="00CE3E17">
        <w:rPr>
          <w:lang w:val="en-US"/>
        </w:rPr>
        <w:t>.</w:t>
      </w:r>
      <w:r w:rsidRPr="00CE3E17">
        <w:rPr>
          <w:rStyle w:val="Appelnotedebasdep"/>
          <w:lang w:val="en-US"/>
        </w:rPr>
        <w:footnoteReference w:id="14"/>
      </w:r>
      <w:r w:rsidRPr="00CE3E17">
        <w:rPr>
          <w:lang w:val="en-US"/>
        </w:rPr>
        <w:br/>
      </w:r>
    </w:p>
    <w:p w14:paraId="5499EF88" w14:textId="77777777" w:rsidR="00431D8D" w:rsidRPr="00CE3E17" w:rsidRDefault="00431D8D" w:rsidP="00431D8D">
      <w:pPr>
        <w:pStyle w:val="Titre2"/>
        <w:rPr>
          <w:lang w:val="en-US"/>
        </w:rPr>
      </w:pPr>
      <w:bookmarkStart w:id="96" w:name="_Toc421468933"/>
      <w:bookmarkStart w:id="97" w:name="_Toc421809909"/>
      <w:r w:rsidRPr="00CE3E17">
        <w:rPr>
          <w:lang w:val="en-US"/>
        </w:rPr>
        <w:t>Intellectual Property</w:t>
      </w:r>
      <w:bookmarkEnd w:id="96"/>
      <w:bookmarkEnd w:id="97"/>
    </w:p>
    <w:p w14:paraId="30872673" w14:textId="605C86B1"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Appelnotedebasdep"/>
          <w:lang w:val="en-US"/>
        </w:rPr>
        <w:footnoteReference w:id="15"/>
      </w:r>
    </w:p>
    <w:p w14:paraId="4BDACEC9" w14:textId="27336A50"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w:t>
      </w:r>
      <w:r w:rsidR="00B61165">
        <w:rPr>
          <w:lang w:val="en-US"/>
        </w:rPr>
        <w:t>101</w:t>
      </w:r>
      <w:r w:rsidR="00070E93">
        <w:rPr>
          <w:lang w:val="en-US"/>
        </w:rPr>
        <w:t xml:space="preserve"> in </w:t>
      </w:r>
      <w:r w:rsidR="00070E93">
        <w:rPr>
          <w:lang w:val="en-US"/>
        </w:rPr>
        <w:lastRenderedPageBreak/>
        <w:t>total</w:t>
      </w:r>
      <w:r w:rsidRPr="00CE3E17">
        <w:rPr>
          <w:lang w:val="en-US"/>
        </w:rPr>
        <w:t>. While General Motors Corporation with 89 patents comes as the second highest. Samsung and Honda are in the third and fourth places 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rPr>
        <mc:AlternateContent>
          <mc:Choice Requires="wps">
            <w:drawing>
              <wp:anchor distT="0" distB="0" distL="114300" distR="114300" simplePos="0" relativeHeight="251757568" behindDoc="0" locked="0" layoutInCell="1" allowOverlap="1" wp14:anchorId="1C3AA4A8" wp14:editId="6ACAAB6A">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14:paraId="10CF37FA" w14:textId="6D898E5C" w:rsidR="00E03BEB" w:rsidRPr="00960A4F" w:rsidRDefault="00E03BEB"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E03BEB" w:rsidRPr="00960A4F" w:rsidRDefault="00E03BEB"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0;width:107.7pt;height:375pt;z-index:2517575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ba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l2eAFlTcQBOjjq+eSuX&#10;FXpZ4SGPwoFg6B9LEx5wlJpQmo4SZ1tyP/9mj/GYO7ycNSBszv2PnXAK/X01YMT1YDSKDE/KaHw5&#10;hOLeetZvPWZX3xIwGmA9rUxijA/6JJaO6hfs1iJWhUsYido5DyfxNnRrhN2UarFIQeC0FWFlnqyM&#10;qSNwcVLP7Ytw9jjOSKp7OlFbTN9NtYvthrDYBSqrNPIIdIcqqBIV7EMizXF348K91VPU6xdm/gs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LpTW2lgCAACpBAAADgAAAAAAAAAAAAAAAAAuAgAAZHJzL2Uyb0RvYy54bWxQ&#10;SwECLQAUAAYACAAAACEAQLqul98AAAAHAQAADwAAAAAAAAAAAAAAAACyBAAAZHJzL2Rvd25yZXYu&#10;eG1sUEsFBgAAAAAEAAQA8wAAAL4FAAAAAA==&#10;" fillcolor="window" stroked="f" strokeweight=".5pt">
                <v:textbox>
                  <w:txbxContent>
                    <w:p w14:paraId="10CF37FA" w14:textId="6D898E5C" w:rsidR="00E03BEB" w:rsidRPr="00960A4F" w:rsidRDefault="00E03BEB"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E03BEB" w:rsidRPr="00960A4F" w:rsidRDefault="00E03BEB" w:rsidP="007805A1">
                      <w:pPr>
                        <w:rPr>
                          <w:bCs/>
                          <w:color w:val="646464" w:themeColor="accent3"/>
                          <w:sz w:val="20"/>
                          <w:szCs w:val="20"/>
                          <w:lang w:val="en-GB"/>
                        </w:rPr>
                      </w:pPr>
                    </w:p>
                  </w:txbxContent>
                </v:textbox>
                <w10:wrap anchorx="margin"/>
              </v:shape>
            </w:pict>
          </mc:Fallback>
        </mc:AlternateContent>
      </w:r>
      <w:r w:rsidR="00431D8D" w:rsidRPr="00CE3E17">
        <w:rPr>
          <w:noProof/>
        </w:rPr>
        <w:drawing>
          <wp:inline distT="0" distB="0" distL="0" distR="0" wp14:anchorId="6B830B64" wp14:editId="7C1EEB61">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2727EC53" w14:textId="77777777" w:rsidR="003C236A" w:rsidRPr="00CE3E17" w:rsidRDefault="003C236A" w:rsidP="0016647B">
      <w:pPr>
        <w:pStyle w:val="Lgende"/>
        <w:jc w:val="center"/>
        <w:rPr>
          <w:lang w:val="en-US"/>
        </w:rPr>
      </w:pPr>
      <w:bookmarkStart w:id="98" w:name="_Toc42179781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98"/>
    </w:p>
    <w:p w14:paraId="41A20551" w14:textId="77777777" w:rsidR="003C236A" w:rsidRPr="00CE3E17" w:rsidRDefault="00F00798" w:rsidP="006A009A">
      <w:pPr>
        <w:keepNext/>
        <w:jc w:val="center"/>
        <w:rPr>
          <w:lang w:val="en-US"/>
        </w:rPr>
      </w:pPr>
      <w:r w:rsidRPr="00CE3E17">
        <w:rPr>
          <w:noProof/>
        </w:rPr>
        <w:drawing>
          <wp:inline distT="0" distB="0" distL="0" distR="0" wp14:anchorId="78C4ED03" wp14:editId="4938DB67">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7FB2D41B" w14:textId="77777777" w:rsidR="00431D8D" w:rsidRPr="00CE3E17" w:rsidRDefault="003C236A" w:rsidP="0016647B">
      <w:pPr>
        <w:pStyle w:val="Lgende"/>
        <w:jc w:val="center"/>
        <w:rPr>
          <w:lang w:val="en-US"/>
        </w:rPr>
      </w:pPr>
      <w:bookmarkStart w:id="99" w:name="_Toc42179781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6</w:t>
      </w:r>
      <w:r w:rsidR="006518BC" w:rsidRPr="00CE3E17">
        <w:rPr>
          <w:lang w:val="en-US"/>
        </w:rPr>
        <w:fldChar w:fldCharType="end"/>
      </w:r>
      <w:r w:rsidRPr="00CE3E17">
        <w:rPr>
          <w:lang w:val="en-US"/>
        </w:rPr>
        <w:t> : Fuel Cell Patents Geographic Distribution</w:t>
      </w:r>
      <w:bookmarkEnd w:id="99"/>
    </w:p>
    <w:p w14:paraId="0A800E4B" w14:textId="77777777" w:rsidR="00431D8D" w:rsidRPr="00CE3E17" w:rsidRDefault="00431D8D" w:rsidP="00431D8D">
      <w:pPr>
        <w:rPr>
          <w:lang w:val="en-US"/>
        </w:rPr>
      </w:pPr>
    </w:p>
    <w:p w14:paraId="6DB0F7BC" w14:textId="77777777" w:rsidR="00431D8D" w:rsidRPr="00CE3E17" w:rsidRDefault="00431D8D" w:rsidP="00431D8D">
      <w:pPr>
        <w:rPr>
          <w:lang w:val="en-US"/>
        </w:rPr>
      </w:pPr>
    </w:p>
    <w:p w14:paraId="391CD2BF" w14:textId="77777777" w:rsidR="00431D8D" w:rsidRPr="00CE3E17" w:rsidRDefault="00431D8D" w:rsidP="00431D8D">
      <w:pPr>
        <w:rPr>
          <w:lang w:val="en-US"/>
        </w:rPr>
      </w:pPr>
      <w:r w:rsidRPr="00CE3E17">
        <w:rPr>
          <w:lang w:val="en-US"/>
        </w:rPr>
        <w:br w:type="page"/>
      </w:r>
    </w:p>
    <w:bookmarkStart w:id="100" w:name="_Toc421468934"/>
    <w:bookmarkStart w:id="101" w:name="_Toc421809910"/>
    <w:p w14:paraId="2213CCB8" w14:textId="3A16B842" w:rsidR="00431D8D" w:rsidRDefault="007805A1" w:rsidP="00431D8D">
      <w:pPr>
        <w:pStyle w:val="Titre2"/>
        <w:rPr>
          <w:lang w:val="en-US"/>
        </w:rPr>
      </w:pPr>
      <w:r w:rsidRPr="00CE3E17">
        <w:rPr>
          <w:noProof/>
        </w:rPr>
        <w:lastRenderedPageBreak/>
        <mc:AlternateContent>
          <mc:Choice Requires="wps">
            <w:drawing>
              <wp:anchor distT="0" distB="0" distL="114300" distR="114300" simplePos="0" relativeHeight="251759616" behindDoc="0" locked="0" layoutInCell="1" allowOverlap="1" wp14:anchorId="77C07E43" wp14:editId="2545DF4D">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E03BEB" w:rsidRPr="007869EE" w:rsidRDefault="00E03BEB"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E03BEB" w:rsidRPr="00960A4F" w:rsidRDefault="00E03BEB"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1pt;margin-top:125.55pt;width:107.7pt;height:375pt;z-index:251759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" fillcolor="white [3201]" stroked="f" strokeweight=".5pt">
                <v:textbox>
                  <w:txbxContent>
                    <w:p w14:paraId="73F91D6B" w14:textId="40DC536A" w:rsidR="00E03BEB" w:rsidRPr="007869EE" w:rsidRDefault="00E03BEB"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E03BEB" w:rsidRPr="00960A4F" w:rsidRDefault="00E03BEB"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sidRPr="00CE3E17">
        <w:rPr>
          <w:lang w:val="en-US"/>
        </w:rPr>
        <w:t>Quantity of Fuel Cells S</w:t>
      </w:r>
      <w:r w:rsidR="00431D8D" w:rsidRPr="00CE3E17">
        <w:rPr>
          <w:lang w:val="en-US"/>
        </w:rPr>
        <w:t>hipped</w:t>
      </w:r>
      <w:bookmarkEnd w:id="100"/>
      <w:bookmarkEnd w:id="101"/>
    </w:p>
    <w:p w14:paraId="06BE7008" w14:textId="56D5D891" w:rsidR="00431D8D" w:rsidRDefault="00B61165" w:rsidP="00D94E7C">
      <w:pPr>
        <w:rPr>
          <w:lang w:val="en-US"/>
        </w:rPr>
      </w:pPr>
      <w:r>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rPr>
        <w:drawing>
          <wp:inline distT="0" distB="0" distL="0" distR="0" wp14:anchorId="624959DB" wp14:editId="678CD4B7">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1804E50" w14:textId="1930959B" w:rsidR="00B61165" w:rsidRPr="00CE3E17" w:rsidRDefault="00B61165" w:rsidP="00B61165">
      <w:pPr>
        <w:pStyle w:val="Lgende"/>
        <w:jc w:val="center"/>
        <w:rPr>
          <w:lang w:val="en-US"/>
        </w:rPr>
      </w:pPr>
      <w:bookmarkStart w:id="102" w:name="_Toc421797817"/>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7</w:t>
      </w:r>
      <w:r w:rsidRPr="00CE3E17">
        <w:rPr>
          <w:lang w:val="en-US"/>
        </w:rPr>
        <w:fldChar w:fldCharType="end"/>
      </w:r>
      <w:r w:rsidR="00D8128E">
        <w:rPr>
          <w:lang w:val="en-US"/>
        </w:rPr>
        <w:t> : Fuel Cell MWs s</w:t>
      </w:r>
      <w:r w:rsidRPr="00CE3E17">
        <w:rPr>
          <w:lang w:val="en-US"/>
        </w:rPr>
        <w:t>hipped by Applications (2008-2013)</w:t>
      </w:r>
      <w:bookmarkEnd w:id="102"/>
    </w:p>
    <w:p w14:paraId="7847E723" w14:textId="6C0D0D11" w:rsidR="00431D8D" w:rsidRPr="00CE3E17" w:rsidRDefault="00431D8D" w:rsidP="00D94E7C">
      <w:pPr>
        <w:rPr>
          <w:lang w:val="en-US" w:bidi="th-TH"/>
        </w:rPr>
      </w:pPr>
      <w:r w:rsidRPr="00CE3E17">
        <w:rPr>
          <w:lang w:val="en-US"/>
        </w:rPr>
        <w:t>F</w:t>
      </w:r>
      <w:r w:rsidR="00D94E7C">
        <w:rPr>
          <w:lang w:val="en-US"/>
        </w:rPr>
        <w:t>ro</w:t>
      </w:r>
      <w:r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Pr="00B61165">
        <w:rPr>
          <w:lang w:val="en-US"/>
        </w:rPr>
        <w:t>. Majority of stationary FC displayed in this graph is contributed from CHP</w:t>
      </w:r>
      <w:r w:rsidR="0067023D">
        <w:rPr>
          <w:lang w:val="en-US"/>
        </w:rPr>
        <w:t xml:space="preserve"> units, </w:t>
      </w:r>
      <w:r w:rsidRPr="00B61165">
        <w:rPr>
          <w:lang w:val="en-US"/>
        </w:rPr>
        <w:t>telecommunication backup power</w:t>
      </w:r>
      <w:r w:rsidR="0067023D">
        <w:rPr>
          <w:lang w:val="en-US"/>
        </w:rPr>
        <w:t xml:space="preserve"> generation, </w:t>
      </w:r>
      <w:r w:rsidR="003E376C">
        <w:rPr>
          <w:lang w:val="en-US"/>
        </w:rPr>
        <w:t>off</w:t>
      </w:r>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rPr>
        <w:lastRenderedPageBreak/>
        <w:drawing>
          <wp:inline distT="0" distB="0" distL="0" distR="0" wp14:anchorId="42921F9D" wp14:editId="424E7463">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2C653AEB" w14:textId="77777777" w:rsidR="00B61165" w:rsidRPr="00CE3E17" w:rsidRDefault="00B61165" w:rsidP="00B61165">
      <w:pPr>
        <w:pStyle w:val="Lgende"/>
        <w:jc w:val="center"/>
        <w:rPr>
          <w:lang w:val="en-US"/>
        </w:rPr>
      </w:pPr>
      <w:bookmarkStart w:id="103" w:name="_Toc421797818"/>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8</w:t>
      </w:r>
      <w:r w:rsidRPr="00CE3E17">
        <w:rPr>
          <w:lang w:val="en-US"/>
        </w:rPr>
        <w:fldChar w:fldCharType="end"/>
      </w:r>
      <w:r w:rsidRPr="00CE3E17">
        <w:rPr>
          <w:lang w:val="en-US"/>
        </w:rPr>
        <w:t> : Fuel Cell System Shipped by Application (2008-2013)</w:t>
      </w:r>
      <w:bookmarkEnd w:id="103"/>
    </w:p>
    <w:p w14:paraId="1A6034BE" w14:textId="77777777" w:rsidR="00431D8D" w:rsidRPr="00CE3E17" w:rsidRDefault="00960A4F" w:rsidP="00431D8D">
      <w:pPr>
        <w:rPr>
          <w:lang w:val="en-US" w:bidi="th-TH"/>
        </w:rPr>
      </w:pPr>
      <w:r w:rsidRPr="00CE3E17">
        <w:rPr>
          <w:noProof/>
        </w:rPr>
        <mc:AlternateContent>
          <mc:Choice Requires="wps">
            <w:drawing>
              <wp:anchor distT="0" distB="0" distL="114300" distR="114300" simplePos="0" relativeHeight="251761664" behindDoc="0" locked="0" layoutInCell="1" allowOverlap="1" wp14:anchorId="6E22AF34" wp14:editId="2DE977F3">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E03BEB" w:rsidRPr="00960A4F" w:rsidRDefault="00E03BEB"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E03BEB" w:rsidRPr="00960A4F" w:rsidRDefault="00DA4767" w:rsidP="00960A4F">
                            <w:pPr>
                              <w:rPr>
                                <w:bCs/>
                                <w:color w:val="646464" w:themeColor="accent3"/>
                                <w:sz w:val="20"/>
                                <w:szCs w:val="20"/>
                                <w:lang w:val="en-GB"/>
                              </w:rPr>
                            </w:pPr>
                            <w:r>
                              <w:rPr>
                                <w:bCs/>
                                <w:color w:val="646464" w:themeColor="accent3"/>
                                <w:sz w:val="20"/>
                                <w:szCs w:val="20"/>
                                <w:lang w:val="en-GB"/>
                              </w:rPr>
                              <w:t>For</w:t>
                            </w:r>
                            <w:r w:rsidR="00E03BEB" w:rsidRPr="00960A4F">
                              <w:rPr>
                                <w:bCs/>
                                <w:color w:val="646464" w:themeColor="accent3"/>
                                <w:sz w:val="20"/>
                                <w:szCs w:val="20"/>
                                <w:lang w:val="en-GB"/>
                              </w:rPr>
                              <w:t xml:space="preserve"> fuel cell products belonging</w:t>
                            </w:r>
                            <w:r w:rsidR="00E03BEB">
                              <w:rPr>
                                <w:bCs/>
                                <w:color w:val="646464" w:themeColor="accent3"/>
                                <w:sz w:val="20"/>
                                <w:szCs w:val="20"/>
                                <w:lang w:val="en-GB"/>
                              </w:rPr>
                              <w:t xml:space="preserve"> to</w:t>
                            </w:r>
                            <w:r>
                              <w:rPr>
                                <w:bCs/>
                                <w:color w:val="646464" w:themeColor="accent3"/>
                                <w:sz w:val="20"/>
                                <w:szCs w:val="20"/>
                                <w:lang w:val="en-GB"/>
                              </w:rPr>
                              <w:t xml:space="preserve"> the portable category, </w:t>
                            </w:r>
                            <w:r w:rsidR="00E03BEB" w:rsidRPr="00960A4F">
                              <w:rPr>
                                <w:bCs/>
                                <w:color w:val="646464" w:themeColor="accent3"/>
                                <w:sz w:val="20"/>
                                <w:szCs w:val="20"/>
                                <w:lang w:val="en-GB"/>
                              </w:rPr>
                              <w:t>the power usage by the application is dramatically lower than the other two categories. Hence, the portable application power is se</w:t>
                            </w:r>
                            <w:r w:rsidR="00E03BEB">
                              <w:rPr>
                                <w:bCs/>
                                <w:color w:val="646464" w:themeColor="accent3"/>
                                <w:sz w:val="20"/>
                                <w:szCs w:val="20"/>
                                <w:lang w:val="en-GB"/>
                              </w:rPr>
                              <w:t>e</w:t>
                            </w:r>
                            <w:r w:rsidR="00E03BEB"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301" type="#_x0000_t202" style="position:absolute;left:0;text-align:left;margin-left:24.1pt;margin-top:103.25pt;width:107.7pt;height:375pt;z-index:2517616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" fillcolor="white [3201]" stroked="f" strokeweight=".5pt">
                <v:textbox>
                  <w:txbxContent>
                    <w:p w14:paraId="39FC259D" w14:textId="2CF88CF8" w:rsidR="00E03BEB" w:rsidRPr="00960A4F" w:rsidRDefault="00E03BEB"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E03BEB" w:rsidRPr="00960A4F" w:rsidRDefault="00DA4767" w:rsidP="00960A4F">
                      <w:pPr>
                        <w:rPr>
                          <w:bCs/>
                          <w:color w:val="646464" w:themeColor="accent3"/>
                          <w:sz w:val="20"/>
                          <w:szCs w:val="20"/>
                          <w:lang w:val="en-GB"/>
                        </w:rPr>
                      </w:pPr>
                      <w:r>
                        <w:rPr>
                          <w:bCs/>
                          <w:color w:val="646464" w:themeColor="accent3"/>
                          <w:sz w:val="20"/>
                          <w:szCs w:val="20"/>
                          <w:lang w:val="en-GB"/>
                        </w:rPr>
                        <w:t>For</w:t>
                      </w:r>
                      <w:r w:rsidR="00E03BEB" w:rsidRPr="00960A4F">
                        <w:rPr>
                          <w:bCs/>
                          <w:color w:val="646464" w:themeColor="accent3"/>
                          <w:sz w:val="20"/>
                          <w:szCs w:val="20"/>
                          <w:lang w:val="en-GB"/>
                        </w:rPr>
                        <w:t xml:space="preserve"> fuel cell products belonging</w:t>
                      </w:r>
                      <w:r w:rsidR="00E03BEB">
                        <w:rPr>
                          <w:bCs/>
                          <w:color w:val="646464" w:themeColor="accent3"/>
                          <w:sz w:val="20"/>
                          <w:szCs w:val="20"/>
                          <w:lang w:val="en-GB"/>
                        </w:rPr>
                        <w:t xml:space="preserve"> to</w:t>
                      </w:r>
                      <w:r>
                        <w:rPr>
                          <w:bCs/>
                          <w:color w:val="646464" w:themeColor="accent3"/>
                          <w:sz w:val="20"/>
                          <w:szCs w:val="20"/>
                          <w:lang w:val="en-GB"/>
                        </w:rPr>
                        <w:t xml:space="preserve"> the portable category, </w:t>
                      </w:r>
                      <w:r w:rsidR="00E03BEB" w:rsidRPr="00960A4F">
                        <w:rPr>
                          <w:bCs/>
                          <w:color w:val="646464" w:themeColor="accent3"/>
                          <w:sz w:val="20"/>
                          <w:szCs w:val="20"/>
                          <w:lang w:val="en-GB"/>
                        </w:rPr>
                        <w:t>the power usage by the application is dramatically lower than the other two categories. Hence, the portable application power is se</w:t>
                      </w:r>
                      <w:r w:rsidR="00E03BEB">
                        <w:rPr>
                          <w:bCs/>
                          <w:color w:val="646464" w:themeColor="accent3"/>
                          <w:sz w:val="20"/>
                          <w:szCs w:val="20"/>
                          <w:lang w:val="en-GB"/>
                        </w:rPr>
                        <w:t>e</w:t>
                      </w:r>
                      <w:r w:rsidR="00E03BEB" w:rsidRPr="00960A4F">
                        <w:rPr>
                          <w:bCs/>
                          <w:color w:val="646464" w:themeColor="accent3"/>
                          <w:sz w:val="20"/>
                          <w:szCs w:val="20"/>
                          <w:lang w:val="en-GB"/>
                        </w:rPr>
                        <w:t>mingly invisible in the graph.</w:t>
                      </w:r>
                    </w:p>
                  </w:txbxContent>
                </v:textbox>
                <w10:wrap anchorx="margin" anchory="page"/>
              </v:shape>
            </w:pict>
          </mc:Fallback>
        </mc:AlternateContent>
      </w:r>
    </w:p>
    <w:p w14:paraId="77D41777" w14:textId="77777777" w:rsidR="003C236A" w:rsidRPr="00CE3E17" w:rsidRDefault="00F00798" w:rsidP="003C236A">
      <w:pPr>
        <w:keepNext/>
        <w:rPr>
          <w:lang w:val="en-US"/>
        </w:rPr>
      </w:pPr>
      <w:r w:rsidRPr="00CE3E17">
        <w:rPr>
          <w:noProof/>
        </w:rPr>
        <w:drawing>
          <wp:inline distT="0" distB="0" distL="0" distR="0" wp14:anchorId="2AD8AB5E" wp14:editId="70AB7F4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1E952426" w14:textId="77777777" w:rsidR="00431D8D" w:rsidRPr="00CE3E17" w:rsidRDefault="003C236A" w:rsidP="00397BAE">
      <w:pPr>
        <w:pStyle w:val="Lgende"/>
        <w:jc w:val="center"/>
        <w:rPr>
          <w:lang w:val="en-US" w:bidi="th-TH"/>
        </w:rPr>
      </w:pPr>
      <w:bookmarkStart w:id="104" w:name="_Toc42179781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9</w:t>
      </w:r>
      <w:r w:rsidR="006518BC" w:rsidRPr="00CE3E17">
        <w:rPr>
          <w:lang w:val="en-US"/>
        </w:rPr>
        <w:fldChar w:fldCharType="end"/>
      </w:r>
      <w:r w:rsidR="006A009A" w:rsidRPr="00CE3E17">
        <w:rPr>
          <w:lang w:val="en-US"/>
        </w:rPr>
        <w:t> : Fuel Cell Systems Shipped by Major Manufacturer Countries (2008-2013)</w:t>
      </w:r>
      <w:bookmarkEnd w:id="104"/>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rPr>
        <w:lastRenderedPageBreak/>
        <w:drawing>
          <wp:inline distT="0" distB="0" distL="0" distR="0" wp14:anchorId="200711C9" wp14:editId="7E3E334F">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103FDA02" w14:textId="77777777" w:rsidR="00431D8D" w:rsidRPr="00CE3E17" w:rsidRDefault="003C236A" w:rsidP="00397BAE">
      <w:pPr>
        <w:pStyle w:val="Lgende"/>
        <w:jc w:val="center"/>
        <w:rPr>
          <w:lang w:val="en-US"/>
        </w:rPr>
      </w:pPr>
      <w:bookmarkStart w:id="105" w:name="_Toc42179782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0</w:t>
      </w:r>
      <w:r w:rsidR="006518BC" w:rsidRPr="00CE3E17">
        <w:rPr>
          <w:lang w:val="en-US"/>
        </w:rPr>
        <w:fldChar w:fldCharType="end"/>
      </w:r>
      <w:r w:rsidR="006A009A" w:rsidRPr="00CE3E17">
        <w:rPr>
          <w:lang w:val="en-US"/>
        </w:rPr>
        <w:t> : Fuel Cell Systems Shipped by Major Manufacturer Countries (2008-2013)</w:t>
      </w:r>
      <w:bookmarkEnd w:id="105"/>
    </w:p>
    <w:p w14:paraId="6C851CA9" w14:textId="6BF22468"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Appelnotedebasdep"/>
          <w:lang w:val="en-US"/>
        </w:rPr>
        <w:footnoteReference w:id="16"/>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Appelnotedebasdep"/>
          <w:lang w:val="en-US"/>
        </w:rPr>
        <w:footnoteReference w:id="17"/>
      </w:r>
    </w:p>
    <w:p w14:paraId="49A9606D" w14:textId="77777777" w:rsidR="00431D8D" w:rsidRPr="00CE3E17" w:rsidRDefault="00431D8D" w:rsidP="00431D8D">
      <w:pPr>
        <w:rPr>
          <w:lang w:val="en-US"/>
        </w:rPr>
      </w:pPr>
    </w:p>
    <w:p w14:paraId="01E51822" w14:textId="77777777" w:rsidR="00431D8D" w:rsidRPr="00CE3E17" w:rsidRDefault="00431D8D" w:rsidP="00431D8D">
      <w:pPr>
        <w:rPr>
          <w:lang w:val="en-US"/>
        </w:rPr>
      </w:pPr>
    </w:p>
    <w:p w14:paraId="4CDB7E5B" w14:textId="77777777" w:rsidR="00431D8D" w:rsidRPr="00CE3E17" w:rsidRDefault="00431D8D" w:rsidP="00431D8D">
      <w:pPr>
        <w:rPr>
          <w:lang w:val="en-US"/>
        </w:rPr>
      </w:pPr>
      <w:r w:rsidRPr="00CE3E17">
        <w:rPr>
          <w:lang w:val="en-US"/>
        </w:rPr>
        <w:br w:type="page"/>
      </w:r>
    </w:p>
    <w:p w14:paraId="4B9A7750" w14:textId="77777777" w:rsidR="00431D8D" w:rsidRPr="00CE3E17" w:rsidRDefault="00431D8D" w:rsidP="00431D8D">
      <w:pPr>
        <w:pStyle w:val="Titre2"/>
        <w:rPr>
          <w:lang w:val="en-US"/>
        </w:rPr>
      </w:pPr>
      <w:bookmarkStart w:id="106" w:name="_Toc419048935"/>
      <w:bookmarkStart w:id="107" w:name="_Toc421468935"/>
      <w:bookmarkStart w:id="108" w:name="_Toc421809911"/>
      <w:r w:rsidRPr="00CE3E17">
        <w:rPr>
          <w:lang w:val="en-US"/>
        </w:rPr>
        <w:lastRenderedPageBreak/>
        <w:t>Company Profiles</w:t>
      </w:r>
      <w:bookmarkEnd w:id="106"/>
      <w:bookmarkEnd w:id="107"/>
      <w:bookmarkEnd w:id="108"/>
    </w:p>
    <w:p w14:paraId="50A8CD46" w14:textId="796E9F09" w:rsidR="00431D8D" w:rsidRPr="00CE3E17" w:rsidRDefault="00397BAE" w:rsidP="00D8128E">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76D7CA6C" w14:textId="2EDD373A" w:rsidR="00431D8D" w:rsidRPr="00CE3E17" w:rsidRDefault="00431D8D" w:rsidP="00431D8D">
      <w:pPr>
        <w:ind w:left="360"/>
        <w:rPr>
          <w:lang w:val="en-US"/>
        </w:rPr>
      </w:pPr>
      <w:r w:rsidRPr="00CE3E17">
        <w:rPr>
          <w:lang w:val="en-US"/>
        </w:rPr>
        <w:t>Here is the list of companies included in this IAR in alphabetical order:</w:t>
      </w:r>
    </w:p>
    <w:p w14:paraId="565449A8" w14:textId="77777777" w:rsidR="00397BAE" w:rsidRDefault="00397BAE" w:rsidP="00397BAE">
      <w:pPr>
        <w:pStyle w:val="Paragraphedeliste"/>
        <w:numPr>
          <w:ilvl w:val="0"/>
          <w:numId w:val="16"/>
        </w:numPr>
        <w:rPr>
          <w:lang w:val="en-US"/>
        </w:rPr>
        <w:sectPr w:rsidR="00397BAE" w:rsidSect="003C6A7D">
          <w:headerReference w:type="first" r:id="rId82"/>
          <w:pgSz w:w="11906" w:h="16838"/>
          <w:pgMar w:top="1077" w:right="1418" w:bottom="1418" w:left="3119" w:header="1077" w:footer="709" w:gutter="0"/>
          <w:cols w:space="708"/>
          <w:titlePg/>
          <w:docGrid w:linePitch="360"/>
        </w:sectPr>
      </w:pPr>
    </w:p>
    <w:p w14:paraId="4F7D82D3" w14:textId="6A9E4F47" w:rsidR="00431D8D" w:rsidRPr="00397BAE" w:rsidRDefault="00431D8D" w:rsidP="00397BAE">
      <w:pPr>
        <w:pStyle w:val="Paragraphedeliste"/>
        <w:numPr>
          <w:ilvl w:val="0"/>
          <w:numId w:val="16"/>
        </w:numPr>
        <w:rPr>
          <w:lang w:val="en-US"/>
        </w:rPr>
      </w:pPr>
      <w:r w:rsidRPr="00397BAE">
        <w:rPr>
          <w:lang w:val="en-US"/>
        </w:rPr>
        <w:lastRenderedPageBreak/>
        <w:t>Bloom Energy</w:t>
      </w:r>
    </w:p>
    <w:p w14:paraId="1D10C095" w14:textId="77777777" w:rsidR="00431D8D" w:rsidRPr="00397BAE" w:rsidRDefault="00431D8D" w:rsidP="00397BAE">
      <w:pPr>
        <w:pStyle w:val="Paragraphedeliste"/>
        <w:numPr>
          <w:ilvl w:val="0"/>
          <w:numId w:val="16"/>
        </w:numPr>
        <w:rPr>
          <w:lang w:val="en-US"/>
        </w:rPr>
      </w:pPr>
      <w:r w:rsidRPr="00397BAE">
        <w:rPr>
          <w:lang w:val="en-US"/>
        </w:rPr>
        <w:t>Horizon Fuel Cell Technologies</w:t>
      </w:r>
    </w:p>
    <w:p w14:paraId="26B8C522" w14:textId="77777777" w:rsidR="00431D8D" w:rsidRPr="00397BAE" w:rsidRDefault="00431D8D" w:rsidP="00397BAE">
      <w:pPr>
        <w:pStyle w:val="Paragraphedeliste"/>
        <w:numPr>
          <w:ilvl w:val="0"/>
          <w:numId w:val="16"/>
        </w:numPr>
        <w:rPr>
          <w:lang w:val="en-US"/>
        </w:rPr>
      </w:pPr>
      <w:r w:rsidRPr="00397BAE">
        <w:rPr>
          <w:lang w:val="en-US"/>
        </w:rPr>
        <w:t>Intelligent Energy</w:t>
      </w:r>
    </w:p>
    <w:p w14:paraId="196F7B40" w14:textId="77777777" w:rsidR="00431D8D" w:rsidRPr="00397BAE" w:rsidRDefault="00431D8D" w:rsidP="00397BAE">
      <w:pPr>
        <w:pStyle w:val="Paragraphedeliste"/>
        <w:numPr>
          <w:ilvl w:val="0"/>
          <w:numId w:val="16"/>
        </w:numPr>
        <w:rPr>
          <w:lang w:val="en-US"/>
        </w:rPr>
      </w:pPr>
      <w:r w:rsidRPr="00397BAE">
        <w:rPr>
          <w:lang w:val="en-US"/>
        </w:rPr>
        <w:t>Nedstack</w:t>
      </w:r>
    </w:p>
    <w:p w14:paraId="64D80E2E" w14:textId="77777777" w:rsidR="00431D8D" w:rsidRPr="00397BAE" w:rsidRDefault="00431D8D" w:rsidP="00397BAE">
      <w:pPr>
        <w:pStyle w:val="Paragraphedeliste"/>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Paragraphedeliste"/>
        <w:numPr>
          <w:ilvl w:val="0"/>
          <w:numId w:val="16"/>
        </w:numPr>
        <w:rPr>
          <w:lang w:val="en-US"/>
        </w:rPr>
      </w:pPr>
      <w:r w:rsidRPr="00397BAE">
        <w:rPr>
          <w:lang w:val="en-US"/>
        </w:rPr>
        <w:t>Plug Power</w:t>
      </w:r>
    </w:p>
    <w:p w14:paraId="03A2DE11" w14:textId="603E1BEF" w:rsidR="00431D8D" w:rsidRPr="00397BAE" w:rsidRDefault="00431D8D" w:rsidP="00397BAE">
      <w:pPr>
        <w:pStyle w:val="Paragraphedeliste"/>
        <w:numPr>
          <w:ilvl w:val="0"/>
          <w:numId w:val="16"/>
        </w:numPr>
        <w:rPr>
          <w:lang w:val="en-US"/>
        </w:rPr>
      </w:pPr>
      <w:r w:rsidRPr="00397BAE">
        <w:rPr>
          <w:lang w:val="en-US"/>
        </w:rPr>
        <w:t>SFC Energy</w:t>
      </w:r>
    </w:p>
    <w:p w14:paraId="18927D8E" w14:textId="046803AA" w:rsidR="00397BAE" w:rsidRPr="00D8128E" w:rsidRDefault="00431D8D" w:rsidP="00431D8D">
      <w:pPr>
        <w:pStyle w:val="Paragraphedeliste"/>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335EDAEA" w:rsidR="00431D8D" w:rsidRDefault="00D8128E" w:rsidP="00D8128E">
      <w:pPr>
        <w:rPr>
          <w:lang w:val="en-US"/>
        </w:rPr>
      </w:pPr>
      <w:r>
        <w:rPr>
          <w:b/>
          <w:noProof/>
          <w:color w:val="646464" w:themeColor="accent3"/>
          <w:sz w:val="20"/>
          <w:szCs w:val="20"/>
        </w:rPr>
        <w:lastRenderedPageBreak/>
        <w:drawing>
          <wp:anchor distT="0" distB="0" distL="114300" distR="114300" simplePos="0" relativeHeight="251804672" behindDoc="0" locked="0" layoutInCell="1" allowOverlap="1" wp14:anchorId="499F9361" wp14:editId="748A16D8">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83">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r w:rsidRPr="00CE3E17">
        <w:rPr>
          <w:noProof/>
        </w:rPr>
        <mc:AlternateContent>
          <mc:Choice Requires="wps">
            <w:drawing>
              <wp:anchor distT="0" distB="0" distL="114300" distR="114300" simplePos="0" relativeHeight="251763712" behindDoc="0" locked="0" layoutInCell="1" allowOverlap="1" wp14:anchorId="652F2C0D" wp14:editId="119E5C05">
                <wp:simplePos x="0" y="0"/>
                <wp:positionH relativeFrom="rightMargin">
                  <wp:posOffset>306070</wp:posOffset>
                </wp:positionH>
                <wp:positionV relativeFrom="page">
                  <wp:posOffset>4650548</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D25877" w14:textId="13CBB82F" w:rsidR="00E03BEB" w:rsidRDefault="00E03BEB" w:rsidP="00960A4F">
                            <w:pPr>
                              <w:rPr>
                                <w:b/>
                                <w:color w:val="646464" w:themeColor="accent3"/>
                                <w:sz w:val="20"/>
                                <w:szCs w:val="20"/>
                                <w:lang w:val="en-GB"/>
                              </w:rPr>
                            </w:pPr>
                          </w:p>
                          <w:p w14:paraId="779897EE" w14:textId="2913A591" w:rsidR="00E03BEB" w:rsidRDefault="00E03BEB" w:rsidP="00960A4F">
                            <w:pPr>
                              <w:rPr>
                                <w:b/>
                                <w:color w:val="646464" w:themeColor="accent3"/>
                                <w:sz w:val="20"/>
                                <w:szCs w:val="20"/>
                                <w:lang w:val="en-GB"/>
                              </w:rPr>
                            </w:pPr>
                          </w:p>
                          <w:p w14:paraId="79DDBEB0" w14:textId="3733DC5F" w:rsidR="00D8128E" w:rsidRDefault="00D8128E" w:rsidP="00960A4F">
                            <w:pPr>
                              <w:rPr>
                                <w:b/>
                                <w:color w:val="646464" w:themeColor="accent3"/>
                                <w:sz w:val="20"/>
                                <w:szCs w:val="20"/>
                                <w:lang w:val="en-GB"/>
                              </w:rPr>
                            </w:pPr>
                          </w:p>
                          <w:p w14:paraId="4AE96EAE" w14:textId="77777777" w:rsidR="00D8128E" w:rsidRDefault="00D8128E" w:rsidP="00960A4F">
                            <w:pPr>
                              <w:rPr>
                                <w:b/>
                                <w:color w:val="646464" w:themeColor="accent3"/>
                                <w:sz w:val="20"/>
                                <w:szCs w:val="20"/>
                                <w:lang w:val="en-GB"/>
                              </w:rPr>
                            </w:pPr>
                          </w:p>
                          <w:p w14:paraId="2A64711C" w14:textId="77777777" w:rsidR="00E03BEB" w:rsidRPr="00960A4F" w:rsidRDefault="00E03BEB"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E03BEB" w:rsidRPr="00960A4F" w:rsidRDefault="00E03BEB"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E03BEB" w:rsidRPr="00DA4767" w:rsidRDefault="00176D32" w:rsidP="00DA4767">
                            <w:pPr>
                              <w:jc w:val="center"/>
                              <w:rPr>
                                <w:b/>
                                <w:color w:val="646464" w:themeColor="accent3"/>
                                <w:sz w:val="18"/>
                                <w:szCs w:val="18"/>
                                <w:lang w:val="en-GB"/>
                              </w:rPr>
                            </w:pPr>
                            <w:hyperlink r:id="rId85" w:history="1">
                              <w:r w:rsidR="00E03BEB" w:rsidRPr="00DA4767">
                                <w:rPr>
                                  <w:rStyle w:val="Lienhypertexte"/>
                                  <w:b/>
                                  <w:sz w:val="18"/>
                                  <w:szCs w:val="18"/>
                                  <w:lang w:val="en-GB"/>
                                </w:rPr>
                                <w:t>http://www.bloomenergy.com/</w:t>
                              </w:r>
                            </w:hyperlink>
                          </w:p>
                          <w:p w14:paraId="32D28D7E" w14:textId="77777777" w:rsidR="00E03BEB" w:rsidRPr="00960A4F" w:rsidRDefault="00E03BEB"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2" type="#_x0000_t202" style="position:absolute;left:0;text-align:left;margin-left:24.1pt;margin-top:366.2pt;width:107.7pt;height:375pt;z-index:2517637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4PU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" fillcolor="white [3201]" stroked="f" strokeweight=".5pt">
                <v:textbox>
                  <w:txbxContent>
                    <w:p w14:paraId="43D25877" w14:textId="13CBB82F" w:rsidR="00E03BEB" w:rsidRDefault="00E03BEB" w:rsidP="00960A4F">
                      <w:pPr>
                        <w:rPr>
                          <w:b/>
                          <w:color w:val="646464" w:themeColor="accent3"/>
                          <w:sz w:val="20"/>
                          <w:szCs w:val="20"/>
                          <w:lang w:val="en-GB"/>
                        </w:rPr>
                      </w:pPr>
                    </w:p>
                    <w:p w14:paraId="779897EE" w14:textId="2913A591" w:rsidR="00E03BEB" w:rsidRDefault="00E03BEB" w:rsidP="00960A4F">
                      <w:pPr>
                        <w:rPr>
                          <w:b/>
                          <w:color w:val="646464" w:themeColor="accent3"/>
                          <w:sz w:val="20"/>
                          <w:szCs w:val="20"/>
                          <w:lang w:val="en-GB"/>
                        </w:rPr>
                      </w:pPr>
                    </w:p>
                    <w:p w14:paraId="79DDBEB0" w14:textId="3733DC5F" w:rsidR="00D8128E" w:rsidRDefault="00D8128E" w:rsidP="00960A4F">
                      <w:pPr>
                        <w:rPr>
                          <w:b/>
                          <w:color w:val="646464" w:themeColor="accent3"/>
                          <w:sz w:val="20"/>
                          <w:szCs w:val="20"/>
                          <w:lang w:val="en-GB"/>
                        </w:rPr>
                      </w:pPr>
                    </w:p>
                    <w:p w14:paraId="4AE96EAE" w14:textId="77777777" w:rsidR="00D8128E" w:rsidRDefault="00D8128E" w:rsidP="00960A4F">
                      <w:pPr>
                        <w:rPr>
                          <w:b/>
                          <w:color w:val="646464" w:themeColor="accent3"/>
                          <w:sz w:val="20"/>
                          <w:szCs w:val="20"/>
                          <w:lang w:val="en-GB"/>
                        </w:rPr>
                      </w:pPr>
                    </w:p>
                    <w:p w14:paraId="2A64711C" w14:textId="77777777" w:rsidR="00E03BEB" w:rsidRPr="00960A4F" w:rsidRDefault="00E03BEB"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E03BEB" w:rsidRPr="00960A4F" w:rsidRDefault="00E03BEB"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E03BEB" w:rsidRPr="00DA4767" w:rsidRDefault="004F7E3C" w:rsidP="00DA4767">
                      <w:pPr>
                        <w:jc w:val="center"/>
                        <w:rPr>
                          <w:b/>
                          <w:color w:val="646464" w:themeColor="accent3"/>
                          <w:sz w:val="18"/>
                          <w:szCs w:val="18"/>
                          <w:lang w:val="en-GB"/>
                        </w:rPr>
                      </w:pPr>
                      <w:hyperlink r:id="rId87" w:history="1">
                        <w:r w:rsidR="00E03BEB" w:rsidRPr="00DA4767">
                          <w:rPr>
                            <w:rStyle w:val="Lienhypertexte"/>
                            <w:b/>
                            <w:sz w:val="18"/>
                            <w:szCs w:val="18"/>
                            <w:lang w:val="en-GB"/>
                          </w:rPr>
                          <w:t>http://www.bloomenergy.com/</w:t>
                        </w:r>
                      </w:hyperlink>
                    </w:p>
                    <w:p w14:paraId="32D28D7E" w14:textId="77777777" w:rsidR="00E03BEB" w:rsidRPr="00960A4F" w:rsidRDefault="00E03BEB"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p>
    <w:p w14:paraId="7872578A" w14:textId="38947BD1" w:rsidR="00431D8D" w:rsidRDefault="006A009A" w:rsidP="00F00798">
      <w:pPr>
        <w:pStyle w:val="Titre3"/>
        <w:rPr>
          <w:lang w:val="en-US"/>
        </w:rPr>
      </w:pPr>
      <w:bookmarkStart w:id="109" w:name="_Toc421468936"/>
      <w:r w:rsidRPr="00CE3E17">
        <w:rPr>
          <w:lang w:val="en-US"/>
        </w:rPr>
        <w:t>Bloome</w:t>
      </w:r>
      <w:r w:rsidR="00431D8D" w:rsidRPr="00CE3E17">
        <w:rPr>
          <w:lang w:val="en-US"/>
        </w:rPr>
        <w:t>nergy</w:t>
      </w:r>
      <w:bookmarkEnd w:id="109"/>
    </w:p>
    <w:p w14:paraId="4763B09C" w14:textId="345925C1" w:rsidR="0067023D" w:rsidRPr="0067023D" w:rsidRDefault="0067023D" w:rsidP="0067023D">
      <w:pPr>
        <w:rPr>
          <w:lang w:val="en-US"/>
        </w:rPr>
      </w:pPr>
    </w:p>
    <w:p w14:paraId="00E9530E" w14:textId="5006B10A" w:rsidR="00431D8D" w:rsidRPr="00CE3E17" w:rsidRDefault="00431D8D" w:rsidP="00D8128E">
      <w:pPr>
        <w:rPr>
          <w:lang w:val="en-US"/>
        </w:rPr>
      </w:pPr>
      <w:r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Pr="007869EE">
        <w:rPr>
          <w:lang w:val="en-US"/>
        </w:rPr>
        <w:t xml:space="preserve">the </w:t>
      </w:r>
      <w:r w:rsidR="0067023D">
        <w:rPr>
          <w:lang w:val="en-US"/>
        </w:rPr>
        <w:t>most well-known</w:t>
      </w:r>
      <w:r w:rsidRPr="007869EE">
        <w:rPr>
          <w:lang w:val="en-US"/>
        </w:rPr>
        <w:t xml:space="preserve"> SOFC</w:t>
      </w:r>
      <w:r w:rsidRPr="00CE3E17">
        <w:rPr>
          <w:lang w:val="en-US"/>
        </w:rPr>
        <w:t xml:space="preserve"> producers since </w:t>
      </w:r>
      <w:r w:rsidR="003E376C">
        <w:rPr>
          <w:lang w:val="en-US"/>
        </w:rPr>
        <w:t>its establishment</w:t>
      </w:r>
      <w:r w:rsidRPr="00CE3E17">
        <w:rPr>
          <w:lang w:val="en-US"/>
        </w:rPr>
        <w:t xml:space="preserve"> some notable customers of this firm </w:t>
      </w:r>
      <w:r w:rsidR="003E376C" w:rsidRPr="00CE3E17">
        <w:rPr>
          <w:lang w:val="en-US"/>
        </w:rPr>
        <w:t>includes:</w:t>
      </w:r>
      <w:r w:rsidR="003E376C">
        <w:rPr>
          <w:lang w:val="en-US"/>
        </w:rPr>
        <w:t xml:space="preserve"> </w:t>
      </w:r>
      <w:r w:rsidRPr="00CE3E17">
        <w:rPr>
          <w:lang w:val="en-US"/>
        </w:rPr>
        <w:t>Adobe, Bank of America, Coca-Cola, eBay, Google, Kaiser Permanente, and Walmart. The Company claimed that their products have already generated more than 100 million kilowatt-hours of clean energy for its customers.</w:t>
      </w:r>
      <w:r w:rsidRPr="00CE3E17">
        <w:rPr>
          <w:rStyle w:val="Appelnotedebasdep"/>
          <w:lang w:val="en-US"/>
        </w:rPr>
        <w:footnoteReference w:id="18"/>
      </w:r>
    </w:p>
    <w:p w14:paraId="1223E494" w14:textId="77777777" w:rsidR="00851FE1" w:rsidRPr="00CE3E17" w:rsidRDefault="00851FE1" w:rsidP="00397BAE">
      <w:pPr>
        <w:pStyle w:val="Lgende"/>
        <w:keepNext/>
        <w:jc w:val="center"/>
        <w:rPr>
          <w:lang w:val="en-US"/>
        </w:rPr>
      </w:pPr>
      <w:bookmarkStart w:id="110" w:name="_Toc42146681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 Brief market information of Bloomenergy</w:t>
      </w:r>
      <w:bookmarkEnd w:id="110"/>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255742"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308E22D8" w:rsidR="003C236A" w:rsidRPr="00CE3E17" w:rsidRDefault="00431D8D" w:rsidP="003C236A">
      <w:pPr>
        <w:keepNext/>
        <w:jc w:val="center"/>
        <w:rPr>
          <w:lang w:val="en-US"/>
        </w:rPr>
      </w:pPr>
      <w:r w:rsidRPr="00CE3E17">
        <w:rPr>
          <w:noProof/>
        </w:rPr>
        <w:lastRenderedPageBreak/>
        <w:drawing>
          <wp:inline distT="0" distB="0" distL="0" distR="0" wp14:anchorId="3E218D86" wp14:editId="1C272248">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7DB8917" w:rsidR="003C236A" w:rsidRPr="00CE3E17" w:rsidRDefault="004A2157" w:rsidP="003C236A">
      <w:pPr>
        <w:pStyle w:val="Lgende"/>
        <w:jc w:val="center"/>
        <w:rPr>
          <w:lang w:val="en-US"/>
        </w:rPr>
      </w:pPr>
      <w:bookmarkStart w:id="111" w:name="_Toc421797821"/>
      <w:r>
        <w:rPr>
          <w:b/>
          <w:noProof/>
          <w:color w:val="646464" w:themeColor="accent3"/>
        </w:rPr>
        <w:drawing>
          <wp:anchor distT="0" distB="0" distL="114300" distR="114300" simplePos="0" relativeHeight="251805696" behindDoc="1" locked="0" layoutInCell="1" allowOverlap="1" wp14:anchorId="4477E8E9" wp14:editId="6560246F">
            <wp:simplePos x="0" y="0"/>
            <wp:positionH relativeFrom="column">
              <wp:posOffset>-1592316</wp:posOffset>
            </wp:positionH>
            <wp:positionV relativeFrom="paragraph">
              <wp:posOffset>177165</wp:posOffset>
            </wp:positionV>
            <wp:extent cx="1173480" cy="880110"/>
            <wp:effectExtent l="0" t="0" r="7620" b="0"/>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73480" cy="880110"/>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1</w:t>
      </w:r>
      <w:r w:rsidR="006518BC" w:rsidRPr="00CE3E17">
        <w:rPr>
          <w:lang w:val="en-US"/>
        </w:rPr>
        <w:fldChar w:fldCharType="end"/>
      </w:r>
      <w:r w:rsidR="006A009A" w:rsidRPr="00CE3E17">
        <w:rPr>
          <w:lang w:val="en-US"/>
        </w:rPr>
        <w:t> : Bloom box, a stationary fuel cell manufactured by Bloomenergy</w:t>
      </w:r>
      <w:bookmarkEnd w:id="111"/>
    </w:p>
    <w:p w14:paraId="2E734257" w14:textId="34ACC887" w:rsidR="00431D8D" w:rsidRPr="00CE3E17" w:rsidRDefault="00431D8D" w:rsidP="00431D8D">
      <w:pPr>
        <w:rPr>
          <w:lang w:val="en-US"/>
        </w:rPr>
      </w:pPr>
    </w:p>
    <w:p w14:paraId="6A895440" w14:textId="6CCDDC15" w:rsidR="00431D8D" w:rsidRDefault="00431D8D" w:rsidP="00486059">
      <w:pPr>
        <w:pStyle w:val="Titre3"/>
        <w:rPr>
          <w:lang w:val="en-US"/>
        </w:rPr>
      </w:pPr>
      <w:bookmarkStart w:id="112" w:name="_Toc421468937"/>
      <w:r w:rsidRPr="00397BAE">
        <w:rPr>
          <w:lang w:val="en-US"/>
        </w:rPr>
        <w:t>Horizon Fuel Cell Technologies</w:t>
      </w:r>
      <w:bookmarkEnd w:id="112"/>
    </w:p>
    <w:p w14:paraId="1CA77404" w14:textId="1A5DD4FC" w:rsidR="00D94E7C" w:rsidRPr="00D94E7C" w:rsidRDefault="00D94E7C" w:rsidP="00D94E7C">
      <w:pPr>
        <w:rPr>
          <w:lang w:val="en-US"/>
        </w:rPr>
      </w:pPr>
    </w:p>
    <w:p w14:paraId="31720340" w14:textId="53A65997" w:rsidR="00431D8D" w:rsidRPr="00CE3E17" w:rsidRDefault="004A2157" w:rsidP="004A2157">
      <w:pPr>
        <w:rPr>
          <w:lang w:val="en-US"/>
        </w:rPr>
      </w:pPr>
      <w:r w:rsidRPr="00CE3E17">
        <w:rPr>
          <w:noProof/>
        </w:rPr>
        <mc:AlternateContent>
          <mc:Choice Requires="wps">
            <w:drawing>
              <wp:anchor distT="0" distB="0" distL="114300" distR="114300" simplePos="0" relativeHeight="251765760" behindDoc="0" locked="0" layoutInCell="1" allowOverlap="1" wp14:anchorId="1A01494F" wp14:editId="2ECC2E85">
                <wp:simplePos x="0" y="0"/>
                <wp:positionH relativeFrom="insideMargin">
                  <wp:posOffset>301625</wp:posOffset>
                </wp:positionH>
                <wp:positionV relativeFrom="paragraph">
                  <wp:posOffset>440582</wp:posOffset>
                </wp:positionV>
                <wp:extent cx="1368000" cy="3735238"/>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3735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B14B7A2" w:rsidR="00E03BEB" w:rsidRPr="00F66616" w:rsidRDefault="00E03BEB"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E03BEB" w:rsidRPr="00F66616" w:rsidRDefault="00E03BEB"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E03BEB" w:rsidRDefault="00E03BEB" w:rsidP="00960A4F">
                            <w:pPr>
                              <w:rPr>
                                <w:color w:val="646464" w:themeColor="accent3"/>
                                <w:sz w:val="18"/>
                                <w:lang w:val="en-GB"/>
                              </w:rPr>
                            </w:pPr>
                            <w:r>
                              <w:rPr>
                                <w:noProof/>
                                <w:color w:val="646464" w:themeColor="accent3"/>
                                <w:sz w:val="18"/>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E03BEB" w:rsidRPr="00DA4767" w:rsidRDefault="00176D32" w:rsidP="001E2BF4">
                            <w:pPr>
                              <w:jc w:val="center"/>
                              <w:rPr>
                                <w:b/>
                                <w:color w:val="646464" w:themeColor="accent3"/>
                                <w:sz w:val="18"/>
                                <w:lang w:val="en-GB"/>
                              </w:rPr>
                            </w:pPr>
                            <w:hyperlink r:id="rId91" w:history="1">
                              <w:r w:rsidR="00E03BEB" w:rsidRPr="00DA4767">
                                <w:rPr>
                                  <w:rStyle w:val="Lienhypertexte"/>
                                  <w:b/>
                                  <w:sz w:val="18"/>
                                  <w:lang w:val="en-GB"/>
                                </w:rPr>
                                <w:t>http://en.wikipedia.org/wiki/Proton_exchange_membrane</w:t>
                              </w:r>
                            </w:hyperlink>
                          </w:p>
                          <w:p w14:paraId="3E84D6EA" w14:textId="77777777" w:rsidR="00E03BEB" w:rsidRPr="00450DDB" w:rsidRDefault="00E03BEB" w:rsidP="00960A4F">
                            <w:pPr>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3" type="#_x0000_t202" style="position:absolute;left:0;text-align:left;margin-left:23.75pt;margin-top:34.7pt;width:107.7pt;height:294.1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" fillcolor="white [3201]" stroked="f" strokeweight=".5pt">
                <v:textbox>
                  <w:txbxContent>
                    <w:p w14:paraId="199DB725" w14:textId="7B14B7A2" w:rsidR="00E03BEB" w:rsidRPr="00F66616" w:rsidRDefault="00E03BEB"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E03BEB" w:rsidRPr="00F66616" w:rsidRDefault="00E03BEB"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E03BEB" w:rsidRDefault="00E03BEB" w:rsidP="00960A4F">
                      <w:pPr>
                        <w:rPr>
                          <w:color w:val="646464" w:themeColor="accent3"/>
                          <w:sz w:val="18"/>
                          <w:lang w:val="en-GB"/>
                        </w:rPr>
                      </w:pPr>
                      <w:r>
                        <w:rPr>
                          <w:noProof/>
                          <w:color w:val="646464" w:themeColor="accent3"/>
                          <w:sz w:val="18"/>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E03BEB" w:rsidRPr="00DA4767" w:rsidRDefault="004F7E3C" w:rsidP="001E2BF4">
                      <w:pPr>
                        <w:jc w:val="center"/>
                        <w:rPr>
                          <w:b/>
                          <w:color w:val="646464" w:themeColor="accent3"/>
                          <w:sz w:val="18"/>
                          <w:lang w:val="en-GB"/>
                        </w:rPr>
                      </w:pPr>
                      <w:hyperlink r:id="rId93" w:history="1">
                        <w:r w:rsidR="00E03BEB" w:rsidRPr="00DA4767">
                          <w:rPr>
                            <w:rStyle w:val="Lienhypertexte"/>
                            <w:b/>
                            <w:sz w:val="18"/>
                            <w:lang w:val="en-GB"/>
                          </w:rPr>
                          <w:t>http://en.wikipedia.org/wiki/Proton_exchange_membrane</w:t>
                        </w:r>
                      </w:hyperlink>
                    </w:p>
                    <w:p w14:paraId="3E84D6EA" w14:textId="77777777" w:rsidR="00E03BEB" w:rsidRPr="00450DDB" w:rsidRDefault="00E03BEB" w:rsidP="00960A4F">
                      <w:pPr>
                        <w:rPr>
                          <w:color w:val="646464" w:themeColor="accent3"/>
                          <w:sz w:val="18"/>
                          <w:lang w:val="en-GB"/>
                        </w:rPr>
                      </w:pPr>
                    </w:p>
                  </w:txbxContent>
                </v:textbox>
                <w10:wrap anchorx="margin"/>
              </v:shape>
            </w:pict>
          </mc:Fallback>
        </mc:AlternateContent>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431D8D" w:rsidRPr="00CE3E17">
        <w:rPr>
          <w:rStyle w:val="Appelnotedebasdep"/>
          <w:lang w:val="en-US"/>
        </w:rPr>
        <w:footnoteReference w:id="19"/>
      </w:r>
    </w:p>
    <w:p w14:paraId="7DF38C95" w14:textId="3E876B51" w:rsidR="00431D8D" w:rsidRPr="00CE3E17" w:rsidRDefault="00431D8D" w:rsidP="00431D8D">
      <w:pPr>
        <w:rPr>
          <w:lang w:val="en-US"/>
        </w:rPr>
      </w:pPr>
    </w:p>
    <w:p w14:paraId="03652446" w14:textId="1A65B5EC" w:rsidR="00851FE1" w:rsidRPr="00CE3E17" w:rsidRDefault="00851FE1" w:rsidP="007D46C1">
      <w:pPr>
        <w:pStyle w:val="Lgende"/>
        <w:keepNext/>
        <w:jc w:val="center"/>
        <w:rPr>
          <w:lang w:val="en-US"/>
        </w:rPr>
      </w:pPr>
      <w:bookmarkStart w:id="113" w:name="_Toc42146681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13"/>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255742"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rPr>
        <w:lastRenderedPageBreak/>
        <w:drawing>
          <wp:inline distT="0" distB="0" distL="0" distR="0" wp14:anchorId="6FC7FBD5" wp14:editId="24852227">
            <wp:extent cx="3657600" cy="2828725"/>
            <wp:effectExtent l="0" t="0" r="0" b="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657600" cy="2828725"/>
                    </a:xfrm>
                    <a:prstGeom prst="rect">
                      <a:avLst/>
                    </a:prstGeom>
                    <a:noFill/>
                    <a:ln>
                      <a:noFill/>
                    </a:ln>
                  </pic:spPr>
                </pic:pic>
              </a:graphicData>
            </a:graphic>
          </wp:inline>
        </w:drawing>
      </w:r>
    </w:p>
    <w:p w14:paraId="2A84523B" w14:textId="3FC85312" w:rsidR="003C236A" w:rsidRPr="00CE3E17" w:rsidRDefault="004A2157" w:rsidP="003C236A">
      <w:pPr>
        <w:pStyle w:val="Lgende"/>
        <w:jc w:val="center"/>
        <w:rPr>
          <w:lang w:val="en-US"/>
        </w:rPr>
      </w:pPr>
      <w:bookmarkStart w:id="114" w:name="_Toc421797822"/>
      <w:r w:rsidRPr="00CE3E17">
        <w:rPr>
          <w:noProof/>
        </w:rPr>
        <w:drawing>
          <wp:anchor distT="0" distB="0" distL="114300" distR="114300" simplePos="0" relativeHeight="251806720" behindDoc="1" locked="0" layoutInCell="1" allowOverlap="1" wp14:anchorId="2CBCBF3B" wp14:editId="697B6164">
            <wp:simplePos x="0" y="0"/>
            <wp:positionH relativeFrom="column">
              <wp:posOffset>5068834</wp:posOffset>
            </wp:positionH>
            <wp:positionV relativeFrom="paragraph">
              <wp:posOffset>325228</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2</w:t>
      </w:r>
      <w:r w:rsidR="006518BC" w:rsidRPr="00CE3E17">
        <w:rPr>
          <w:lang w:val="en-US"/>
        </w:rPr>
        <w:fldChar w:fldCharType="end"/>
      </w:r>
      <w:r w:rsidR="006A009A" w:rsidRPr="00CE3E17">
        <w:rPr>
          <w:lang w:val="en-US"/>
        </w:rPr>
        <w:t> : Horizon MiniPak</w:t>
      </w:r>
      <w:r w:rsidR="004304CD" w:rsidRPr="00CE3E17">
        <w:rPr>
          <w:lang w:val="en-US"/>
        </w:rPr>
        <w:t>, FC product made from recycled plastics</w:t>
      </w:r>
      <w:bookmarkEnd w:id="114"/>
    </w:p>
    <w:p w14:paraId="30FD164A" w14:textId="5FFF8506" w:rsidR="00431D8D" w:rsidRPr="00CE3E17" w:rsidRDefault="00431D8D" w:rsidP="00631395">
      <w:pPr>
        <w:rPr>
          <w:lang w:val="en-US"/>
        </w:rPr>
      </w:pPr>
    </w:p>
    <w:p w14:paraId="784CE4FA" w14:textId="7BBD889A" w:rsidR="00431D8D" w:rsidRPr="00CE3E17" w:rsidRDefault="00431D8D" w:rsidP="00431D8D">
      <w:pPr>
        <w:pStyle w:val="Titre3"/>
        <w:rPr>
          <w:lang w:val="en-US"/>
        </w:rPr>
      </w:pPr>
      <w:bookmarkStart w:id="115" w:name="_Toc421468938"/>
      <w:r w:rsidRPr="00CE3E17">
        <w:rPr>
          <w:lang w:val="en-US"/>
        </w:rPr>
        <w:t>Intelligent Energy</w:t>
      </w:r>
      <w:bookmarkEnd w:id="115"/>
    </w:p>
    <w:p w14:paraId="38F951B1" w14:textId="689F14EA" w:rsidR="003C236A" w:rsidRPr="00CE3E17" w:rsidRDefault="004A2157" w:rsidP="004A2157">
      <w:pPr>
        <w:rPr>
          <w:lang w:val="en-US"/>
        </w:rPr>
      </w:pPr>
      <w:r w:rsidRPr="00CE3E17">
        <w:rPr>
          <w:noProof/>
        </w:rPr>
        <mc:AlternateContent>
          <mc:Choice Requires="wps">
            <w:drawing>
              <wp:anchor distT="0" distB="0" distL="114300" distR="114300" simplePos="0" relativeHeight="251767808" behindDoc="0" locked="0" layoutInCell="1" allowOverlap="1" wp14:anchorId="4F709CEB" wp14:editId="668D093C">
                <wp:simplePos x="0" y="0"/>
                <wp:positionH relativeFrom="rightMargin">
                  <wp:posOffset>303470</wp:posOffset>
                </wp:positionH>
                <wp:positionV relativeFrom="page">
                  <wp:posOffset>5262113</wp:posOffset>
                </wp:positionV>
                <wp:extent cx="1367790" cy="3960244"/>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7790" cy="396024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E03BEB" w:rsidRPr="008E77A8" w:rsidRDefault="00E03BEB"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E03BEB" w:rsidRPr="007D46C1" w:rsidRDefault="00E03BEB"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E03BEB" w:rsidRDefault="00E03BEB"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E03BEB" w:rsidRPr="00DA4767" w:rsidRDefault="00176D32" w:rsidP="001E2BF4">
                            <w:pPr>
                              <w:jc w:val="center"/>
                              <w:rPr>
                                <w:b/>
                                <w:bCs/>
                                <w:color w:val="646464" w:themeColor="accent3"/>
                                <w:sz w:val="18"/>
                                <w:szCs w:val="18"/>
                                <w:lang w:val="en-GB"/>
                              </w:rPr>
                            </w:pPr>
                            <w:hyperlink r:id="rId96" w:history="1">
                              <w:r w:rsidR="00E03BEB" w:rsidRPr="00DA4767">
                                <w:rPr>
                                  <w:rStyle w:val="Lienhypertexte"/>
                                  <w:b/>
                                  <w:bCs/>
                                  <w:sz w:val="18"/>
                                  <w:szCs w:val="18"/>
                                  <w:lang w:val="en-GB"/>
                                </w:rPr>
                                <w:t>http://www.intelligent-energy.com/</w:t>
                              </w:r>
                            </w:hyperlink>
                          </w:p>
                          <w:p w14:paraId="5FE942A8" w14:textId="77777777" w:rsidR="00E03BEB" w:rsidRPr="0067023D" w:rsidRDefault="00E03BEB"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4" type="#_x0000_t202" style="position:absolute;left:0;text-align:left;margin-left:23.9pt;margin-top:414.35pt;width:107.7pt;height:311.85pt;z-index:25176780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" fillcolor="white [3201]" stroked="f" strokeweight=".5pt">
                <v:textbox>
                  <w:txbxContent>
                    <w:p w14:paraId="00F9D4FB" w14:textId="5E28C037" w:rsidR="00E03BEB" w:rsidRPr="008E77A8" w:rsidRDefault="00E03BEB"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E03BEB" w:rsidRPr="007D46C1" w:rsidRDefault="00E03BEB"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E03BEB" w:rsidRDefault="00E03BEB"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E03BEB" w:rsidRPr="00DA4767" w:rsidRDefault="004F7E3C" w:rsidP="001E2BF4">
                      <w:pPr>
                        <w:jc w:val="center"/>
                        <w:rPr>
                          <w:b/>
                          <w:bCs/>
                          <w:color w:val="646464" w:themeColor="accent3"/>
                          <w:sz w:val="18"/>
                          <w:szCs w:val="18"/>
                          <w:lang w:val="en-GB"/>
                        </w:rPr>
                      </w:pPr>
                      <w:hyperlink r:id="rId97" w:history="1">
                        <w:r w:rsidR="00E03BEB" w:rsidRPr="00DA4767">
                          <w:rPr>
                            <w:rStyle w:val="Lienhypertexte"/>
                            <w:b/>
                            <w:bCs/>
                            <w:sz w:val="18"/>
                            <w:szCs w:val="18"/>
                            <w:lang w:val="en-GB"/>
                          </w:rPr>
                          <w:t>http://www.intelligent-energy.com/</w:t>
                        </w:r>
                      </w:hyperlink>
                    </w:p>
                    <w:p w14:paraId="5FE942A8" w14:textId="77777777" w:rsidR="00E03BEB" w:rsidRPr="0067023D" w:rsidRDefault="00E03BEB" w:rsidP="001E2BF4">
                      <w:pPr>
                        <w:jc w:val="center"/>
                        <w:rPr>
                          <w:bCs/>
                          <w:color w:val="646464" w:themeColor="accent3"/>
                          <w:sz w:val="18"/>
                          <w:szCs w:val="18"/>
                          <w:lang w:val="en-GB"/>
                        </w:rPr>
                      </w:pPr>
                    </w:p>
                  </w:txbxContent>
                </v:textbox>
                <w10:wrap anchorx="margin" anchory="page"/>
              </v:shape>
            </w:pict>
          </mc:Fallback>
        </mc:AlternateContent>
      </w:r>
    </w:p>
    <w:tbl>
      <w:tblPr>
        <w:tblStyle w:val="Grilledutableau"/>
        <w:tblpPr w:leftFromText="180" w:rightFromText="180" w:vertAnchor="text" w:horzAnchor="page" w:tblpX="1411" w:tblpY="2574"/>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F66616" w:rsidRPr="00FA34FD" w14:paraId="74148B3C" w14:textId="77777777" w:rsidTr="00F66616">
        <w:trPr>
          <w:cnfStyle w:val="100000000000" w:firstRow="1" w:lastRow="0" w:firstColumn="0" w:lastColumn="0" w:oddVBand="0" w:evenVBand="0" w:oddHBand="0" w:evenHBand="0" w:firstRowFirstColumn="0" w:firstRowLastColumn="0" w:lastRowFirstColumn="0" w:lastRowLastColumn="0"/>
        </w:trPr>
        <w:tc>
          <w:tcPr>
            <w:tcW w:w="3630" w:type="dxa"/>
          </w:tcPr>
          <w:p w14:paraId="0EAF5C9C" w14:textId="77777777" w:rsidR="00F66616" w:rsidRPr="00FA34FD" w:rsidRDefault="00F66616" w:rsidP="00F66616">
            <w:pPr>
              <w:jc w:val="left"/>
              <w:rPr>
                <w:b w:val="0"/>
                <w:color w:val="0C0555" w:themeColor="accent1"/>
                <w:szCs w:val="22"/>
              </w:rPr>
            </w:pPr>
            <w:r w:rsidRPr="00FA34FD">
              <w:rPr>
                <w:b w:val="0"/>
                <w:color w:val="0C0555" w:themeColor="accent1"/>
                <w:szCs w:val="22"/>
              </w:rPr>
              <w:t>Headquarters</w:t>
            </w:r>
          </w:p>
        </w:tc>
        <w:tc>
          <w:tcPr>
            <w:tcW w:w="3729" w:type="dxa"/>
          </w:tcPr>
          <w:p w14:paraId="78807BA6" w14:textId="77777777" w:rsidR="00F66616" w:rsidRPr="00FA34FD" w:rsidRDefault="00F66616" w:rsidP="00F66616">
            <w:pPr>
              <w:rPr>
                <w:b w:val="0"/>
                <w:szCs w:val="22"/>
              </w:rPr>
            </w:pPr>
            <w:r w:rsidRPr="00FA34FD">
              <w:rPr>
                <w:b w:val="0"/>
                <w:szCs w:val="22"/>
              </w:rPr>
              <w:t>Loughborough, United Kingdoms</w:t>
            </w:r>
          </w:p>
        </w:tc>
      </w:tr>
      <w:tr w:rsidR="00F66616" w:rsidRPr="00FA34FD" w14:paraId="2B69713C" w14:textId="77777777" w:rsidTr="00F66616">
        <w:tc>
          <w:tcPr>
            <w:tcW w:w="3630" w:type="dxa"/>
          </w:tcPr>
          <w:p w14:paraId="532E676B" w14:textId="77777777" w:rsidR="00F66616" w:rsidRPr="00FA34FD" w:rsidRDefault="00F66616" w:rsidP="00F66616">
            <w:pPr>
              <w:rPr>
                <w:color w:val="0C0555" w:themeColor="accent1"/>
                <w:sz w:val="22"/>
                <w:szCs w:val="22"/>
              </w:rPr>
            </w:pPr>
            <w:r w:rsidRPr="00FA34FD">
              <w:rPr>
                <w:color w:val="0C0555" w:themeColor="accent1"/>
                <w:sz w:val="22"/>
                <w:szCs w:val="22"/>
              </w:rPr>
              <w:t>Fuel Cell Type</w:t>
            </w:r>
          </w:p>
        </w:tc>
        <w:tc>
          <w:tcPr>
            <w:tcW w:w="3729" w:type="dxa"/>
          </w:tcPr>
          <w:p w14:paraId="36425FFE" w14:textId="77777777" w:rsidR="00F66616" w:rsidRPr="00FA34FD" w:rsidRDefault="00F66616" w:rsidP="00F66616">
            <w:pPr>
              <w:rPr>
                <w:sz w:val="22"/>
                <w:szCs w:val="22"/>
              </w:rPr>
            </w:pPr>
            <w:r w:rsidRPr="00FA34FD">
              <w:rPr>
                <w:sz w:val="22"/>
                <w:szCs w:val="22"/>
              </w:rPr>
              <w:t>PEM</w:t>
            </w:r>
          </w:p>
        </w:tc>
      </w:tr>
      <w:tr w:rsidR="00F66616" w:rsidRPr="00FA34FD" w14:paraId="0CC74052" w14:textId="77777777" w:rsidTr="00F66616">
        <w:tc>
          <w:tcPr>
            <w:tcW w:w="3630" w:type="dxa"/>
          </w:tcPr>
          <w:p w14:paraId="0729DC19" w14:textId="77777777" w:rsidR="00F66616" w:rsidRPr="00FA34FD" w:rsidRDefault="00F66616" w:rsidP="00F66616">
            <w:pPr>
              <w:rPr>
                <w:color w:val="0C0555" w:themeColor="accent1"/>
                <w:sz w:val="22"/>
                <w:szCs w:val="22"/>
              </w:rPr>
            </w:pPr>
            <w:r w:rsidRPr="00FA34FD">
              <w:rPr>
                <w:color w:val="0C0555" w:themeColor="accent1"/>
                <w:sz w:val="22"/>
                <w:szCs w:val="22"/>
              </w:rPr>
              <w:t>Market</w:t>
            </w:r>
          </w:p>
        </w:tc>
        <w:tc>
          <w:tcPr>
            <w:tcW w:w="3729" w:type="dxa"/>
          </w:tcPr>
          <w:p w14:paraId="6BED61A1" w14:textId="77777777" w:rsidR="00F66616" w:rsidRPr="00FA34FD" w:rsidRDefault="00F66616" w:rsidP="00F66616">
            <w:pPr>
              <w:rPr>
                <w:sz w:val="22"/>
                <w:szCs w:val="22"/>
              </w:rPr>
            </w:pPr>
            <w:r w:rsidRPr="00FA34FD">
              <w:rPr>
                <w:sz w:val="22"/>
                <w:szCs w:val="22"/>
              </w:rPr>
              <w:t>Portable, Stationary(backup)</w:t>
            </w:r>
          </w:p>
        </w:tc>
      </w:tr>
      <w:tr w:rsidR="00F66616" w:rsidRPr="00255742" w14:paraId="3D92F277" w14:textId="77777777" w:rsidTr="00F66616">
        <w:tc>
          <w:tcPr>
            <w:tcW w:w="3630" w:type="dxa"/>
          </w:tcPr>
          <w:p w14:paraId="52FB53BE" w14:textId="77777777" w:rsidR="00F66616" w:rsidRPr="00FA34FD" w:rsidRDefault="00F66616" w:rsidP="00F66616">
            <w:pPr>
              <w:rPr>
                <w:color w:val="0C0555" w:themeColor="accent1"/>
                <w:sz w:val="22"/>
                <w:szCs w:val="22"/>
              </w:rPr>
            </w:pPr>
            <w:r w:rsidRPr="00FA34FD">
              <w:rPr>
                <w:color w:val="0C0555" w:themeColor="accent1"/>
                <w:sz w:val="22"/>
                <w:szCs w:val="22"/>
              </w:rPr>
              <w:t>Application</w:t>
            </w:r>
          </w:p>
        </w:tc>
        <w:tc>
          <w:tcPr>
            <w:tcW w:w="3729" w:type="dxa"/>
          </w:tcPr>
          <w:p w14:paraId="0EC88495" w14:textId="77777777" w:rsidR="00F66616" w:rsidRPr="00FA34FD" w:rsidRDefault="00F66616" w:rsidP="00F66616">
            <w:pPr>
              <w:rPr>
                <w:sz w:val="22"/>
                <w:szCs w:val="22"/>
              </w:rPr>
            </w:pPr>
            <w:r w:rsidRPr="00FA34FD">
              <w:rPr>
                <w:sz w:val="22"/>
                <w:szCs w:val="22"/>
              </w:rPr>
              <w:t>Aerospace, defense, generation portable power, automotive</w:t>
            </w:r>
          </w:p>
        </w:tc>
      </w:tr>
    </w:tbl>
    <w:p w14:paraId="4DFAE6DF" w14:textId="6C2878D1" w:rsidR="00631395" w:rsidRPr="00F66616" w:rsidRDefault="00431D8D" w:rsidP="004A2157">
      <w:pPr>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Burgman” the first fuel cell scooter to achieve European Whole Vehicle Type Approval, and supplying fuel cells to Boeing who used it for the first fuel cell aircraft.</w:t>
      </w:r>
      <w:r w:rsidRPr="00CE3E17">
        <w:rPr>
          <w:rStyle w:val="Appelnotedebasdep"/>
          <w:lang w:val="en-US"/>
        </w:rPr>
        <w:footnoteReference w:id="20"/>
      </w:r>
      <w:r w:rsidR="00631395">
        <w:rPr>
          <w:lang w:val="en-US"/>
        </w:rPr>
        <w:br w:type="page"/>
      </w:r>
    </w:p>
    <w:p w14:paraId="792244C3" w14:textId="70CB9AB4" w:rsidR="00851FE1" w:rsidRPr="00CE3E17" w:rsidRDefault="00851FE1" w:rsidP="007D46C1">
      <w:pPr>
        <w:pStyle w:val="Lgende"/>
        <w:keepNext/>
        <w:jc w:val="center"/>
        <w:rPr>
          <w:lang w:val="en-US"/>
        </w:rPr>
      </w:pPr>
      <w:bookmarkStart w:id="116" w:name="_Toc421466814"/>
      <w:r w:rsidRPr="00CE3E17">
        <w:rPr>
          <w:lang w:val="en-US"/>
        </w:rPr>
        <w:lastRenderedPageBreak/>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16"/>
    </w:p>
    <w:p w14:paraId="19588F37" w14:textId="724C31A9" w:rsidR="00431D8D" w:rsidRPr="00CE3E17" w:rsidRDefault="00431D8D" w:rsidP="00431D8D">
      <w:pPr>
        <w:rPr>
          <w:lang w:val="en-US"/>
        </w:rPr>
      </w:pPr>
    </w:p>
    <w:p w14:paraId="757AED72" w14:textId="1DF345DD" w:rsidR="00431D8D" w:rsidRPr="00CE3E17" w:rsidRDefault="00431D8D" w:rsidP="00431D8D">
      <w:pPr>
        <w:rPr>
          <w:lang w:val="en-US"/>
        </w:rPr>
      </w:pPr>
    </w:p>
    <w:p w14:paraId="07F41EA9" w14:textId="33BB1F30" w:rsidR="003C236A" w:rsidRPr="00CE3E17" w:rsidRDefault="00114543" w:rsidP="003C236A">
      <w:pPr>
        <w:keepNext/>
        <w:jc w:val="center"/>
        <w:rPr>
          <w:lang w:val="en-US"/>
        </w:rPr>
      </w:pPr>
      <w:r w:rsidRPr="00CE3E17">
        <w:rPr>
          <w:noProof/>
        </w:rPr>
        <mc:AlternateContent>
          <mc:Choice Requires="wps">
            <w:drawing>
              <wp:anchor distT="0" distB="0" distL="114300" distR="114300" simplePos="0" relativeHeight="251769856" behindDoc="0" locked="0" layoutInCell="1" allowOverlap="1" wp14:anchorId="1BF18AFD" wp14:editId="7DFEEDF3">
                <wp:simplePos x="0" y="0"/>
                <wp:positionH relativeFrom="leftMargin">
                  <wp:posOffset>304800</wp:posOffset>
                </wp:positionH>
                <wp:positionV relativeFrom="margin">
                  <wp:posOffset>2117724</wp:posOffset>
                </wp:positionV>
                <wp:extent cx="1367790" cy="60293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7790" cy="6029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1525F" w14:textId="77777777" w:rsidR="00E03BEB" w:rsidRDefault="00E03BEB" w:rsidP="00960A4F">
                            <w:pPr>
                              <w:rPr>
                                <w:bCs/>
                                <w:color w:val="646464" w:themeColor="accent3"/>
                                <w:sz w:val="20"/>
                                <w:szCs w:val="24"/>
                                <w:lang w:val="en-GB"/>
                              </w:rPr>
                            </w:pPr>
                          </w:p>
                          <w:p w14:paraId="3846C440" w14:textId="4961F867" w:rsidR="00E03BEB" w:rsidRDefault="00E03BEB" w:rsidP="00960A4F">
                            <w:pPr>
                              <w:rPr>
                                <w:bCs/>
                                <w:color w:val="646464" w:themeColor="accent3"/>
                                <w:sz w:val="20"/>
                                <w:szCs w:val="24"/>
                                <w:lang w:val="en-GB"/>
                              </w:rPr>
                            </w:pPr>
                            <w:r w:rsidRPr="00CE3E17">
                              <w:rPr>
                                <w:noProof/>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E03BEB" w:rsidRPr="007D46C1" w:rsidRDefault="00E03BEB"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E03BEB" w:rsidRDefault="00E03BEB"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E03BEB" w:rsidRPr="00276251" w:rsidRDefault="00176D32" w:rsidP="001E2BF4">
                            <w:pPr>
                              <w:jc w:val="center"/>
                              <w:rPr>
                                <w:b/>
                                <w:color w:val="646464" w:themeColor="accent3"/>
                                <w:sz w:val="18"/>
                                <w:lang w:val="en-GB"/>
                              </w:rPr>
                            </w:pPr>
                            <w:hyperlink r:id="rId99" w:history="1">
                              <w:r w:rsidR="00E03BEB" w:rsidRPr="00276251">
                                <w:rPr>
                                  <w:rStyle w:val="Lienhypertexte"/>
                                  <w:b/>
                                  <w:sz w:val="18"/>
                                  <w:lang w:val="en-GB"/>
                                </w:rPr>
                                <w:t>http://www.nedstack.com/</w:t>
                              </w:r>
                            </w:hyperlink>
                          </w:p>
                          <w:p w14:paraId="22FD9AA4" w14:textId="77777777" w:rsidR="00E03BEB" w:rsidRPr="00450DDB" w:rsidRDefault="00E03BEB"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5" type="#_x0000_t202" style="position:absolute;left:0;text-align:left;margin-left:24pt;margin-top:166.75pt;width:107.7pt;height:474.75pt;z-index:2517698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" fillcolor="white [3201]" stroked="f" strokeweight=".5pt">
                <v:textbox>
                  <w:txbxContent>
                    <w:p w14:paraId="7021525F" w14:textId="77777777" w:rsidR="00E03BEB" w:rsidRDefault="00E03BEB" w:rsidP="00960A4F">
                      <w:pPr>
                        <w:rPr>
                          <w:bCs/>
                          <w:color w:val="646464" w:themeColor="accent3"/>
                          <w:sz w:val="20"/>
                          <w:szCs w:val="24"/>
                          <w:lang w:val="en-GB"/>
                        </w:rPr>
                      </w:pPr>
                    </w:p>
                    <w:p w14:paraId="3846C440" w14:textId="4961F867" w:rsidR="00E03BEB" w:rsidRDefault="00E03BEB" w:rsidP="00960A4F">
                      <w:pPr>
                        <w:rPr>
                          <w:bCs/>
                          <w:color w:val="646464" w:themeColor="accent3"/>
                          <w:sz w:val="20"/>
                          <w:szCs w:val="24"/>
                          <w:lang w:val="en-GB"/>
                        </w:rPr>
                      </w:pPr>
                      <w:r w:rsidRPr="00CE3E17">
                        <w:rPr>
                          <w:noProof/>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E03BEB" w:rsidRPr="007D46C1" w:rsidRDefault="00E03BEB" w:rsidP="001E2BF4">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E7E14D7" w14:textId="77777777" w:rsidR="00E03BEB" w:rsidRDefault="00E03BEB"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E03BEB" w:rsidRPr="00276251" w:rsidRDefault="004F7E3C" w:rsidP="001E2BF4">
                      <w:pPr>
                        <w:jc w:val="center"/>
                        <w:rPr>
                          <w:b/>
                          <w:color w:val="646464" w:themeColor="accent3"/>
                          <w:sz w:val="18"/>
                          <w:lang w:val="en-GB"/>
                        </w:rPr>
                      </w:pPr>
                      <w:hyperlink r:id="rId101" w:history="1">
                        <w:r w:rsidR="00E03BEB" w:rsidRPr="00276251">
                          <w:rPr>
                            <w:rStyle w:val="Lienhypertexte"/>
                            <w:b/>
                            <w:sz w:val="18"/>
                            <w:lang w:val="en-GB"/>
                          </w:rPr>
                          <w:t>http://www.nedstack.com/</w:t>
                        </w:r>
                      </w:hyperlink>
                    </w:p>
                    <w:p w14:paraId="22FD9AA4" w14:textId="77777777" w:rsidR="00E03BEB" w:rsidRPr="00450DDB" w:rsidRDefault="00E03BEB" w:rsidP="00F66616">
                      <w:pPr>
                        <w:jc w:val="left"/>
                        <w:rPr>
                          <w:color w:val="646464" w:themeColor="accent3"/>
                          <w:sz w:val="18"/>
                          <w:lang w:val="en-GB"/>
                        </w:rPr>
                      </w:pPr>
                    </w:p>
                  </w:txbxContent>
                </v:textbox>
                <w10:wrap anchorx="margin" anchory="margin"/>
              </v:shape>
            </w:pict>
          </mc:Fallback>
        </mc:AlternateContent>
      </w:r>
      <w:r w:rsidR="00431D8D" w:rsidRPr="00CE3E17">
        <w:rPr>
          <w:noProof/>
        </w:rPr>
        <w:drawing>
          <wp:inline distT="0" distB="0" distL="0" distR="0" wp14:anchorId="1A0BFACD" wp14:editId="37FB7EAF">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C571485" w:rsidR="00431D8D" w:rsidRPr="00CE3E17" w:rsidRDefault="003C236A" w:rsidP="003C236A">
      <w:pPr>
        <w:pStyle w:val="Lgende"/>
        <w:jc w:val="center"/>
        <w:rPr>
          <w:lang w:val="en-US"/>
        </w:rPr>
      </w:pPr>
      <w:bookmarkStart w:id="117" w:name="_Toc42179782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3</w:t>
      </w:r>
      <w:r w:rsidR="006518BC" w:rsidRPr="00CE3E17">
        <w:rPr>
          <w:lang w:val="en-US"/>
        </w:rPr>
        <w:fldChar w:fldCharType="end"/>
      </w:r>
      <w:r w:rsidR="005D6B46" w:rsidRPr="00CE3E17">
        <w:rPr>
          <w:lang w:val="en-US"/>
        </w:rPr>
        <w:t> : A fuel cell taxi developed by Intelligent Energy</w:t>
      </w:r>
      <w:bookmarkEnd w:id="117"/>
    </w:p>
    <w:p w14:paraId="784971F5" w14:textId="336D3F8D" w:rsidR="005D6B46" w:rsidRPr="00CE3E17" w:rsidRDefault="005D6B46" w:rsidP="005D6B46">
      <w:pPr>
        <w:rPr>
          <w:lang w:val="en-US"/>
        </w:rPr>
      </w:pPr>
    </w:p>
    <w:p w14:paraId="34A5AD47" w14:textId="77777777" w:rsidR="00431D8D" w:rsidRPr="00CE3E17" w:rsidRDefault="00431D8D" w:rsidP="00431D8D">
      <w:pPr>
        <w:pStyle w:val="Titre3"/>
        <w:rPr>
          <w:lang w:val="en-US"/>
        </w:rPr>
      </w:pPr>
      <w:bookmarkStart w:id="118" w:name="_Toc421468939"/>
      <w:r w:rsidRPr="00CE3E17">
        <w:rPr>
          <w:lang w:val="en-US"/>
        </w:rPr>
        <w:t>Nedstack</w:t>
      </w:r>
      <w:bookmarkEnd w:id="118"/>
    </w:p>
    <w:p w14:paraId="2A3A08D1" w14:textId="309F7391" w:rsidR="00431D8D" w:rsidRPr="00CE3E17" w:rsidRDefault="00431D8D" w:rsidP="003C236A">
      <w:pPr>
        <w:jc w:val="center"/>
        <w:rPr>
          <w:lang w:val="en-US"/>
        </w:rPr>
      </w:pPr>
    </w:p>
    <w:p w14:paraId="0F71047C" w14:textId="3C40E6B9" w:rsidR="00431D8D" w:rsidRPr="00CE3E17" w:rsidRDefault="00431D8D" w:rsidP="004A2157">
      <w:pPr>
        <w:rPr>
          <w:lang w:val="en-US"/>
        </w:rPr>
      </w:pPr>
      <w:r w:rsidRPr="00CE3E17">
        <w:rPr>
          <w:lang w:val="en-US"/>
        </w:rPr>
        <w:t>Nedstack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AkzoNobel’s PEM activities. Right now, over 1,000 Nedstack fuel cells are in operation world-wide mostly as backup power sources.</w:t>
      </w:r>
      <w:r w:rsidRPr="00CE3E17">
        <w:rPr>
          <w:rStyle w:val="Appelnotedebasdep"/>
          <w:lang w:val="en-US"/>
        </w:rPr>
        <w:footnoteReference w:id="21"/>
      </w:r>
    </w:p>
    <w:p w14:paraId="7DC5B241" w14:textId="77777777" w:rsidR="00851FE1" w:rsidRPr="00CE3E17" w:rsidRDefault="00851FE1" w:rsidP="007D46C1">
      <w:pPr>
        <w:pStyle w:val="Lgende"/>
        <w:keepNext/>
        <w:jc w:val="center"/>
        <w:rPr>
          <w:lang w:val="en-US"/>
        </w:rPr>
      </w:pPr>
      <w:bookmarkStart w:id="119" w:name="_Toc42146681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Brief market information of Nedstack</w:t>
      </w:r>
      <w:bookmarkEnd w:id="119"/>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r w:rsidRPr="00FA34FD">
              <w:rPr>
                <w:b w:val="0"/>
                <w:szCs w:val="22"/>
              </w:rPr>
              <w:t>Amhem,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255742"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rPr>
        <w:lastRenderedPageBreak/>
        <w:drawing>
          <wp:inline distT="0" distB="0" distL="0" distR="0" wp14:anchorId="3D0B7FD5" wp14:editId="4637DFB5">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21B5EB22" w14:textId="2B9150BE" w:rsidR="00431D8D" w:rsidRPr="00CE3E17" w:rsidRDefault="00851FE1" w:rsidP="00114543">
      <w:pPr>
        <w:pStyle w:val="Lgende"/>
        <w:jc w:val="center"/>
        <w:rPr>
          <w:lang w:val="en-US"/>
        </w:rPr>
      </w:pPr>
      <w:bookmarkStart w:id="120" w:name="_Toc42179782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4</w:t>
      </w:r>
      <w:r w:rsidR="006518BC" w:rsidRPr="00CE3E17">
        <w:rPr>
          <w:lang w:val="en-US"/>
        </w:rPr>
        <w:fldChar w:fldCharType="end"/>
      </w:r>
      <w:r w:rsidRPr="00CE3E17">
        <w:rPr>
          <w:lang w:val="en-US"/>
        </w:rPr>
        <w:t> : PEM Fuel Cells by Nedstack</w:t>
      </w:r>
      <w:bookmarkEnd w:id="120"/>
    </w:p>
    <w:p w14:paraId="5B0A420E" w14:textId="672D1C8A" w:rsidR="00431D8D" w:rsidRPr="00CE3E17" w:rsidRDefault="004A2157" w:rsidP="00431D8D">
      <w:pPr>
        <w:tabs>
          <w:tab w:val="left" w:pos="1715"/>
        </w:tabs>
        <w:rPr>
          <w:lang w:val="en-US"/>
        </w:rPr>
      </w:pPr>
      <w:r w:rsidRPr="00CE3E17">
        <w:rPr>
          <w:noProof/>
        </w:rPr>
        <w:drawing>
          <wp:anchor distT="0" distB="0" distL="114300" distR="114300" simplePos="0" relativeHeight="251807744" behindDoc="0" locked="0" layoutInCell="1" allowOverlap="1" wp14:anchorId="08AC62E9" wp14:editId="3EE2B256">
            <wp:simplePos x="0" y="0"/>
            <wp:positionH relativeFrom="column">
              <wp:posOffset>5077484</wp:posOffset>
            </wp:positionH>
            <wp:positionV relativeFrom="paragraph">
              <wp:posOffset>231272</wp:posOffset>
            </wp:positionV>
            <wp:extent cx="1178560" cy="395933"/>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178560" cy="395933"/>
                    </a:xfrm>
                    <a:prstGeom prst="rect">
                      <a:avLst/>
                    </a:prstGeom>
                    <a:noFill/>
                    <a:ln>
                      <a:noFill/>
                    </a:ln>
                  </pic:spPr>
                </pic:pic>
              </a:graphicData>
            </a:graphic>
          </wp:anchor>
        </w:drawing>
      </w:r>
    </w:p>
    <w:bookmarkStart w:id="121" w:name="_Toc421468940"/>
    <w:p w14:paraId="49FAD099" w14:textId="1FAA668E" w:rsidR="00431D8D" w:rsidRPr="00D94E7C" w:rsidRDefault="00114543" w:rsidP="00D94E7C">
      <w:pPr>
        <w:pStyle w:val="Titre3"/>
        <w:rPr>
          <w:lang w:val="en-US"/>
        </w:rPr>
      </w:pPr>
      <w:r w:rsidRPr="00CE3E17">
        <w:rPr>
          <w:noProof/>
        </w:rPr>
        <mc:AlternateContent>
          <mc:Choice Requires="wps">
            <w:drawing>
              <wp:anchor distT="0" distB="0" distL="114300" distR="114300" simplePos="0" relativeHeight="251771904" behindDoc="0" locked="0" layoutInCell="1" allowOverlap="1" wp14:anchorId="481C03A6" wp14:editId="688DFE50">
                <wp:simplePos x="0" y="0"/>
                <wp:positionH relativeFrom="rightMargin">
                  <wp:posOffset>306705</wp:posOffset>
                </wp:positionH>
                <wp:positionV relativeFrom="page">
                  <wp:posOffset>1781174</wp:posOffset>
                </wp:positionV>
                <wp:extent cx="1367790" cy="7343775"/>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7790" cy="7343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D363C4" w14:textId="1EF9702B" w:rsidR="00E03BEB" w:rsidRDefault="00E03BEB" w:rsidP="003C236A">
                            <w:pPr>
                              <w:jc w:val="left"/>
                              <w:rPr>
                                <w:b/>
                                <w:color w:val="646464" w:themeColor="accent3"/>
                                <w:sz w:val="20"/>
                                <w:szCs w:val="20"/>
                                <w:lang w:val="en-GB"/>
                              </w:rPr>
                            </w:pPr>
                          </w:p>
                          <w:p w14:paraId="48A70868" w14:textId="7F7E255A" w:rsidR="00E03BEB" w:rsidRDefault="00E03BEB"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E03BEB" w:rsidRDefault="00E03BEB" w:rsidP="003C236A">
                            <w:pPr>
                              <w:jc w:val="left"/>
                              <w:rPr>
                                <w:b/>
                                <w:color w:val="646464" w:themeColor="accent3"/>
                                <w:sz w:val="20"/>
                                <w:szCs w:val="20"/>
                                <w:lang w:val="en-GB"/>
                              </w:rPr>
                            </w:pPr>
                            <w:r w:rsidRPr="00D94E7C">
                              <w:rPr>
                                <w:noProof/>
                              </w:rPr>
                              <w:drawing>
                                <wp:inline distT="0" distB="0" distL="0" distR="0" wp14:anchorId="2EB81113" wp14:editId="5D0E1FDF">
                                  <wp:extent cx="1074346" cy="1080000"/>
                                  <wp:effectExtent l="19050" t="19050" r="12065" b="2540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E03BEB" w:rsidRDefault="00176D32" w:rsidP="00D94E7C">
                            <w:pPr>
                              <w:jc w:val="center"/>
                              <w:rPr>
                                <w:bCs/>
                                <w:color w:val="646464" w:themeColor="accent3"/>
                                <w:sz w:val="18"/>
                                <w:szCs w:val="18"/>
                                <w:lang w:val="en-GB"/>
                              </w:rPr>
                            </w:pPr>
                            <w:hyperlink r:id="rId106" w:history="1">
                              <w:r w:rsidR="00E03BEB" w:rsidRPr="006663B1">
                                <w:rPr>
                                  <w:rStyle w:val="Lienhypertexte"/>
                                  <w:bCs/>
                                  <w:sz w:val="18"/>
                                  <w:szCs w:val="18"/>
                                  <w:lang w:val="en-GB"/>
                                </w:rPr>
                                <w:t>http://panasonic.net</w:t>
                              </w:r>
                            </w:hyperlink>
                          </w:p>
                          <w:p w14:paraId="066E42A7" w14:textId="09CD3BFA" w:rsidR="00E03BEB" w:rsidRPr="00F34FB6" w:rsidRDefault="00E03BEB" w:rsidP="001E2BF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4EFFAE26" w14:textId="77777777" w:rsidR="00E03BEB" w:rsidRPr="00F34FB6" w:rsidRDefault="00E03BEB"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E03BEB" w:rsidRPr="00F34FB6" w:rsidRDefault="00E03BEB" w:rsidP="003C236A">
                            <w:pPr>
                              <w:rPr>
                                <w:bCs/>
                                <w:color w:val="646464" w:themeColor="accent3"/>
                                <w:sz w:val="20"/>
                                <w:szCs w:val="20"/>
                                <w:lang w:val="en-GB"/>
                              </w:rPr>
                            </w:pPr>
                          </w:p>
                          <w:p w14:paraId="4F3237AC" w14:textId="77777777" w:rsidR="00E03BEB" w:rsidRPr="00F34FB6" w:rsidRDefault="00E03BEB"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E03BEB" w:rsidRPr="00F34FB6" w:rsidRDefault="00E03BEB"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36A3974E">
                                  <wp:extent cx="1080000" cy="1080000"/>
                                  <wp:effectExtent l="19050" t="19050" r="25400" b="2540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E03BEB" w:rsidRPr="00DA4767" w:rsidRDefault="00176D32" w:rsidP="001E2BF4">
                            <w:pPr>
                              <w:jc w:val="center"/>
                              <w:rPr>
                                <w:b/>
                                <w:color w:val="646464" w:themeColor="accent3"/>
                                <w:sz w:val="18"/>
                                <w:lang w:val="en-GB"/>
                              </w:rPr>
                            </w:pPr>
                            <w:hyperlink r:id="rId108" w:history="1">
                              <w:r w:rsidR="00E03BEB" w:rsidRPr="00DA4767">
                                <w:rPr>
                                  <w:rStyle w:val="Lienhypertexte"/>
                                  <w:b/>
                                  <w:sz w:val="18"/>
                                  <w:lang w:val="en-GB"/>
                                </w:rPr>
                                <w:t>http://en.wikipedia.org/wiki/Direct_methanol_fuel_cell</w:t>
                              </w:r>
                            </w:hyperlink>
                          </w:p>
                          <w:p w14:paraId="218298B3" w14:textId="77777777" w:rsidR="00E03BEB" w:rsidRDefault="00E03BEB" w:rsidP="00D94E7C">
                            <w:pPr>
                              <w:jc w:val="left"/>
                              <w:rPr>
                                <w:color w:val="646464" w:themeColor="accent3"/>
                                <w:sz w:val="18"/>
                                <w:lang w:val="en-GB"/>
                              </w:rPr>
                            </w:pPr>
                          </w:p>
                          <w:p w14:paraId="7E91FEBD" w14:textId="77777777" w:rsidR="00E03BEB" w:rsidRPr="00450DDB" w:rsidRDefault="00E03BEB"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6" type="#_x0000_t202" style="position:absolute;left:0;text-align:left;margin-left:24.15pt;margin-top:140.25pt;width:107.7pt;height:578.25pt;z-index:25177190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" fillcolor="white [3201]" stroked="f" strokeweight=".5pt">
                <v:textbox>
                  <w:txbxContent>
                    <w:p w14:paraId="00D363C4" w14:textId="1EF9702B" w:rsidR="00E03BEB" w:rsidRDefault="00E03BEB" w:rsidP="003C236A">
                      <w:pPr>
                        <w:jc w:val="left"/>
                        <w:rPr>
                          <w:b/>
                          <w:color w:val="646464" w:themeColor="accent3"/>
                          <w:sz w:val="20"/>
                          <w:szCs w:val="20"/>
                          <w:lang w:val="en-GB"/>
                        </w:rPr>
                      </w:pPr>
                    </w:p>
                    <w:p w14:paraId="48A70868" w14:textId="7F7E255A" w:rsidR="00E03BEB" w:rsidRDefault="00E03BEB"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E03BEB" w:rsidRDefault="00E03BEB" w:rsidP="003C236A">
                      <w:pPr>
                        <w:jc w:val="left"/>
                        <w:rPr>
                          <w:b/>
                          <w:color w:val="646464" w:themeColor="accent3"/>
                          <w:sz w:val="20"/>
                          <w:szCs w:val="20"/>
                          <w:lang w:val="en-GB"/>
                        </w:rPr>
                      </w:pPr>
                      <w:r w:rsidRPr="00D94E7C">
                        <w:rPr>
                          <w:noProof/>
                        </w:rPr>
                        <w:drawing>
                          <wp:inline distT="0" distB="0" distL="0" distR="0" wp14:anchorId="2EB81113" wp14:editId="5D0E1FDF">
                            <wp:extent cx="1074346" cy="1080000"/>
                            <wp:effectExtent l="19050" t="19050" r="12065" b="2540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E03BEB" w:rsidRDefault="004F7E3C" w:rsidP="00D94E7C">
                      <w:pPr>
                        <w:jc w:val="center"/>
                        <w:rPr>
                          <w:bCs/>
                          <w:color w:val="646464" w:themeColor="accent3"/>
                          <w:sz w:val="18"/>
                          <w:szCs w:val="18"/>
                          <w:lang w:val="en-GB"/>
                        </w:rPr>
                      </w:pPr>
                      <w:hyperlink r:id="rId110" w:history="1">
                        <w:r w:rsidR="00E03BEB" w:rsidRPr="006663B1">
                          <w:rPr>
                            <w:rStyle w:val="Lienhypertexte"/>
                            <w:bCs/>
                            <w:sz w:val="18"/>
                            <w:szCs w:val="18"/>
                            <w:lang w:val="en-GB"/>
                          </w:rPr>
                          <w:t>http://panasonic.net</w:t>
                        </w:r>
                      </w:hyperlink>
                    </w:p>
                    <w:p w14:paraId="066E42A7" w14:textId="09CD3BFA" w:rsidR="00E03BEB" w:rsidRPr="00F34FB6" w:rsidRDefault="00E03BEB" w:rsidP="001E2BF4">
                      <w:pPr>
                        <w:rPr>
                          <w:bCs/>
                          <w:color w:val="646464" w:themeColor="accent3"/>
                          <w:sz w:val="20"/>
                          <w:szCs w:val="20"/>
                          <w:lang w:val="en-GB"/>
                        </w:rPr>
                      </w:pPr>
                      <w:proofErr w:type="spellStart"/>
                      <w:r w:rsidRPr="00F34FB6">
                        <w:rPr>
                          <w:b/>
                          <w:color w:val="646464" w:themeColor="accent3"/>
                          <w:sz w:val="20"/>
                          <w:szCs w:val="20"/>
                          <w:lang w:val="en-GB"/>
                        </w:rPr>
                        <w:t>DMFC</w:t>
                      </w:r>
                      <w:proofErr w:type="gramStart"/>
                      <w:r w:rsidRPr="00F34FB6">
                        <w:rPr>
                          <w:b/>
                          <w:color w:val="646464" w:themeColor="accent3"/>
                          <w:sz w:val="20"/>
                          <w:szCs w:val="20"/>
                          <w:lang w:val="en-GB"/>
                        </w:rPr>
                        <w:t>:</w:t>
                      </w:r>
                      <w:r w:rsidRPr="00F34FB6">
                        <w:rPr>
                          <w:bCs/>
                          <w:color w:val="646464" w:themeColor="accent3"/>
                          <w:sz w:val="20"/>
                          <w:szCs w:val="20"/>
                          <w:lang w:val="en-GB"/>
                        </w:rPr>
                        <w:t>Direct</w:t>
                      </w:r>
                      <w:proofErr w:type="spellEnd"/>
                      <w:proofErr w:type="gramEnd"/>
                      <w:r w:rsidRPr="00F34FB6">
                        <w:rPr>
                          <w:bCs/>
                          <w:color w:val="646464" w:themeColor="accent3"/>
                          <w:sz w:val="20"/>
                          <w:szCs w:val="20"/>
                          <w:lang w:val="en-GB"/>
                        </w:rPr>
                        <w:t xml:space="preserve"> Methanol Fuel Cell</w:t>
                      </w:r>
                    </w:p>
                    <w:p w14:paraId="4EFFAE26" w14:textId="77777777" w:rsidR="00E03BEB" w:rsidRPr="00F34FB6" w:rsidRDefault="00E03BEB"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E03BEB" w:rsidRPr="00F34FB6" w:rsidRDefault="00E03BEB" w:rsidP="003C236A">
                      <w:pPr>
                        <w:rPr>
                          <w:bCs/>
                          <w:color w:val="646464" w:themeColor="accent3"/>
                          <w:sz w:val="20"/>
                          <w:szCs w:val="20"/>
                          <w:lang w:val="en-GB"/>
                        </w:rPr>
                      </w:pPr>
                    </w:p>
                    <w:p w14:paraId="4F3237AC" w14:textId="77777777" w:rsidR="00E03BEB" w:rsidRPr="00F34FB6" w:rsidRDefault="00E03BEB"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E03BEB" w:rsidRPr="00F34FB6" w:rsidRDefault="00E03BEB"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36A3974E">
                            <wp:extent cx="1080000" cy="1080000"/>
                            <wp:effectExtent l="19050" t="19050" r="25400" b="2540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E03BEB" w:rsidRPr="00DA4767" w:rsidRDefault="004F7E3C" w:rsidP="001E2BF4">
                      <w:pPr>
                        <w:jc w:val="center"/>
                        <w:rPr>
                          <w:b/>
                          <w:color w:val="646464" w:themeColor="accent3"/>
                          <w:sz w:val="18"/>
                          <w:lang w:val="en-GB"/>
                        </w:rPr>
                      </w:pPr>
                      <w:hyperlink r:id="rId112" w:history="1">
                        <w:r w:rsidR="00E03BEB" w:rsidRPr="00DA4767">
                          <w:rPr>
                            <w:rStyle w:val="Lienhypertexte"/>
                            <w:b/>
                            <w:sz w:val="18"/>
                            <w:lang w:val="en-GB"/>
                          </w:rPr>
                          <w:t>http://en.wikipedia.org/wiki/Direct_methanol_fuel_cell</w:t>
                        </w:r>
                      </w:hyperlink>
                    </w:p>
                    <w:p w14:paraId="218298B3" w14:textId="77777777" w:rsidR="00E03BEB" w:rsidRDefault="00E03BEB" w:rsidP="00D94E7C">
                      <w:pPr>
                        <w:jc w:val="left"/>
                        <w:rPr>
                          <w:color w:val="646464" w:themeColor="accent3"/>
                          <w:sz w:val="18"/>
                          <w:lang w:val="en-GB"/>
                        </w:rPr>
                      </w:pPr>
                    </w:p>
                    <w:p w14:paraId="7E91FEBD" w14:textId="77777777" w:rsidR="00E03BEB" w:rsidRPr="00450DDB" w:rsidRDefault="00E03BEB" w:rsidP="003C236A">
                      <w:pPr>
                        <w:jc w:val="left"/>
                        <w:rPr>
                          <w:color w:val="646464" w:themeColor="accent3"/>
                          <w:sz w:val="18"/>
                          <w:lang w:val="en-GB"/>
                        </w:rPr>
                      </w:pPr>
                    </w:p>
                  </w:txbxContent>
                </v:textbox>
                <w10:wrap anchorx="margin" anchory="page"/>
              </v:shape>
            </w:pict>
          </mc:Fallback>
        </mc:AlternateContent>
      </w:r>
      <w:r w:rsidR="00431D8D" w:rsidRPr="00CE3E17">
        <w:rPr>
          <w:lang w:val="en-US"/>
        </w:rPr>
        <w:t>Panasonic</w:t>
      </w:r>
      <w:bookmarkEnd w:id="121"/>
    </w:p>
    <w:p w14:paraId="36215E51" w14:textId="49341A31" w:rsidR="00431D8D" w:rsidRPr="00CE3E17" w:rsidRDefault="00431D8D" w:rsidP="004A2157">
      <w:pPr>
        <w:jc w:val="left"/>
        <w:rPr>
          <w:lang w:val="en-US"/>
        </w:rPr>
      </w:pPr>
    </w:p>
    <w:p w14:paraId="392C1002" w14:textId="19E06609" w:rsidR="00431D8D" w:rsidRPr="00CE3E17" w:rsidRDefault="00431D8D" w:rsidP="004A2157">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Appelnotedebasdep"/>
          <w:lang w:val="en-US"/>
        </w:rPr>
        <w:footnoteReference w:id="22"/>
      </w:r>
      <w:r w:rsidR="004A2157">
        <w:rPr>
          <w:lang w:val="en-US"/>
        </w:rPr>
        <w:t xml:space="preserve"> </w:t>
      </w:r>
      <w:r w:rsidRPr="00CE3E17">
        <w:rPr>
          <w:rStyle w:val="Appelnotedebasdep"/>
          <w:lang w:val="en-US"/>
        </w:rPr>
        <w:footnoteReference w:id="23"/>
      </w:r>
    </w:p>
    <w:p w14:paraId="6A6EFA9C" w14:textId="42D247C5" w:rsidR="00851FE1" w:rsidRPr="00CE3E17" w:rsidRDefault="00851FE1" w:rsidP="007D46C1">
      <w:pPr>
        <w:pStyle w:val="Lgende"/>
        <w:keepNext/>
        <w:jc w:val="center"/>
        <w:rPr>
          <w:lang w:val="en-US"/>
        </w:rPr>
      </w:pPr>
      <w:bookmarkStart w:id="122" w:name="_Toc42146681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22"/>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255742"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CHP units, Consumer Electronics,DMFC</w:t>
            </w:r>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rPr>
        <w:lastRenderedPageBreak/>
        <w:drawing>
          <wp:inline distT="0" distB="0" distL="0" distR="0" wp14:anchorId="2A171305" wp14:editId="2A6241EB">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Lgende"/>
        <w:jc w:val="center"/>
        <w:rPr>
          <w:lang w:val="en-US"/>
        </w:rPr>
      </w:pPr>
      <w:bookmarkStart w:id="123" w:name="_Toc42179782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5</w:t>
      </w:r>
      <w:r w:rsidR="006518BC" w:rsidRPr="00CE3E17">
        <w:rPr>
          <w:lang w:val="en-US"/>
        </w:rPr>
        <w:fldChar w:fldCharType="end"/>
      </w:r>
      <w:r w:rsidRPr="00CE3E17">
        <w:rPr>
          <w:lang w:val="en-US"/>
        </w:rPr>
        <w:t xml:space="preserve"> : A Panasonic laptop operating on fuel cell</w:t>
      </w:r>
      <w:r w:rsidR="00FA34FD" w:rsidRPr="00CE3E17">
        <w:rPr>
          <w:rStyle w:val="Appelnotedebasdep"/>
          <w:lang w:val="en-US"/>
        </w:rPr>
        <w:footnoteReference w:id="24"/>
      </w:r>
      <w:bookmarkEnd w:id="123"/>
    </w:p>
    <w:bookmarkStart w:id="124" w:name="_Toc421468941"/>
    <w:p w14:paraId="7E3F00BD" w14:textId="15E8D026" w:rsidR="00431D8D" w:rsidRPr="00CE3E17" w:rsidRDefault="004A2157" w:rsidP="00431D8D">
      <w:pPr>
        <w:pStyle w:val="Titre3"/>
        <w:rPr>
          <w:lang w:val="en-US"/>
        </w:rPr>
      </w:pPr>
      <w:r w:rsidRPr="00CE3E17">
        <w:rPr>
          <w:noProof/>
        </w:rPr>
        <mc:AlternateContent>
          <mc:Choice Requires="wps">
            <w:drawing>
              <wp:anchor distT="0" distB="0" distL="114300" distR="114300" simplePos="0" relativeHeight="251798528" behindDoc="0" locked="0" layoutInCell="1" allowOverlap="1" wp14:anchorId="043C5236" wp14:editId="749DE6DC">
                <wp:simplePos x="0" y="0"/>
                <wp:positionH relativeFrom="leftMargin">
                  <wp:posOffset>301925</wp:posOffset>
                </wp:positionH>
                <wp:positionV relativeFrom="margin">
                  <wp:posOffset>318219</wp:posOffset>
                </wp:positionV>
                <wp:extent cx="1367790" cy="5900564"/>
                <wp:effectExtent l="0" t="0" r="3810" b="5080"/>
                <wp:wrapNone/>
                <wp:docPr id="102" name="Zone de texte 50"/>
                <wp:cNvGraphicFramePr/>
                <a:graphic xmlns:a="http://schemas.openxmlformats.org/drawingml/2006/main">
                  <a:graphicData uri="http://schemas.microsoft.com/office/word/2010/wordprocessingShape">
                    <wps:wsp>
                      <wps:cNvSpPr txBox="1"/>
                      <wps:spPr>
                        <a:xfrm>
                          <a:off x="0" y="0"/>
                          <a:ext cx="1367790" cy="5900564"/>
                        </a:xfrm>
                        <a:prstGeom prst="rect">
                          <a:avLst/>
                        </a:prstGeom>
                        <a:solidFill>
                          <a:sysClr val="window" lastClr="FFFFFF"/>
                        </a:solidFill>
                        <a:ln w="6350">
                          <a:noFill/>
                        </a:ln>
                        <a:effectLst/>
                      </wps:spPr>
                      <wps:txbx>
                        <w:txbxContent>
                          <w:p w14:paraId="73106335" w14:textId="77777777" w:rsidR="00E03BEB" w:rsidRDefault="00E03BEB" w:rsidP="003601B7">
                            <w:pPr>
                              <w:rPr>
                                <w:bCs/>
                                <w:color w:val="646464" w:themeColor="accent3"/>
                                <w:sz w:val="20"/>
                                <w:szCs w:val="24"/>
                                <w:lang w:val="en-GB"/>
                              </w:rPr>
                            </w:pPr>
                          </w:p>
                          <w:p w14:paraId="43E05EBA" w14:textId="53395B47" w:rsidR="00E03BEB" w:rsidRDefault="00E03BEB"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E03BEB" w:rsidRPr="003601B7" w:rsidRDefault="00E03BEB"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E03BEB" w:rsidRPr="007D46C1" w:rsidRDefault="00E03BEB"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E03BEB" w:rsidRDefault="00E03BEB" w:rsidP="003601B7">
                            <w:pPr>
                              <w:jc w:val="center"/>
                              <w:rPr>
                                <w:color w:val="646464" w:themeColor="accent3"/>
                                <w:sz w:val="18"/>
                                <w:lang w:val="en-GB"/>
                              </w:rPr>
                            </w:pPr>
                            <w:r w:rsidRPr="0076254F">
                              <w:rPr>
                                <w:noProof/>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E03BEB" w:rsidRPr="00276251" w:rsidRDefault="00176D32" w:rsidP="001E2BF4">
                            <w:pPr>
                              <w:jc w:val="center"/>
                              <w:rPr>
                                <w:b/>
                                <w:color w:val="646464" w:themeColor="accent3"/>
                                <w:sz w:val="18"/>
                                <w:lang w:val="en-GB"/>
                              </w:rPr>
                            </w:pPr>
                            <w:hyperlink r:id="rId115" w:history="1">
                              <w:r w:rsidR="00E03BEB" w:rsidRPr="00276251">
                                <w:rPr>
                                  <w:rStyle w:val="Lienhypertexte"/>
                                  <w:b/>
                                  <w:sz w:val="18"/>
                                  <w:lang w:val="en-GB"/>
                                </w:rPr>
                                <w:t>http://ww.plugpower.com/</w:t>
                              </w:r>
                            </w:hyperlink>
                          </w:p>
                          <w:p w14:paraId="7172C9ED" w14:textId="77777777" w:rsidR="00E03BEB" w:rsidRPr="00450DDB" w:rsidRDefault="00E03BEB" w:rsidP="003601B7">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5236" id="_x0000_s1307" type="#_x0000_t202" style="position:absolute;left:0;text-align:left;margin-left:23.75pt;margin-top:25.05pt;width:107.7pt;height:464.6pt;z-index:2517985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" fillcolor="window" stroked="f" strokeweight=".5pt">
                <v:textbox>
                  <w:txbxContent>
                    <w:p w14:paraId="73106335" w14:textId="77777777" w:rsidR="00E03BEB" w:rsidRDefault="00E03BEB" w:rsidP="003601B7">
                      <w:pPr>
                        <w:rPr>
                          <w:bCs/>
                          <w:color w:val="646464" w:themeColor="accent3"/>
                          <w:sz w:val="20"/>
                          <w:szCs w:val="24"/>
                          <w:lang w:val="en-GB"/>
                        </w:rPr>
                      </w:pPr>
                    </w:p>
                    <w:p w14:paraId="43E05EBA" w14:textId="53395B47" w:rsidR="00E03BEB" w:rsidRDefault="00E03BEB"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E03BEB" w:rsidRPr="003601B7" w:rsidRDefault="00E03BEB" w:rsidP="003601B7">
                      <w:pPr>
                        <w:rPr>
                          <w:bCs/>
                          <w:color w:val="646464" w:themeColor="accent3"/>
                          <w:sz w:val="20"/>
                          <w:szCs w:val="24"/>
                          <w:lang w:val="en-GB"/>
                        </w:rPr>
                      </w:pPr>
                      <w:r>
                        <w:rPr>
                          <w:bCs/>
                          <w:color w:val="646464" w:themeColor="accent3"/>
                          <w:sz w:val="20"/>
                          <w:szCs w:val="24"/>
                          <w:lang w:val="en-GB"/>
                        </w:rPr>
                        <w:t xml:space="preserve">Walmart uses multiple units of </w:t>
                      </w:r>
                      <w:proofErr w:type="spellStart"/>
                      <w:r>
                        <w:rPr>
                          <w:bCs/>
                          <w:color w:val="646464" w:themeColor="accent3"/>
                          <w:sz w:val="20"/>
                          <w:szCs w:val="24"/>
                          <w:lang w:val="en-GB"/>
                        </w:rPr>
                        <w:t>GenDrive</w:t>
                      </w:r>
                      <w:proofErr w:type="spellEnd"/>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E03BEB" w:rsidRPr="007D46C1" w:rsidRDefault="00E03BEB"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E03BEB" w:rsidRDefault="00E03BEB" w:rsidP="003601B7">
                      <w:pPr>
                        <w:jc w:val="center"/>
                        <w:rPr>
                          <w:color w:val="646464" w:themeColor="accent3"/>
                          <w:sz w:val="18"/>
                          <w:lang w:val="en-GB"/>
                        </w:rPr>
                      </w:pPr>
                      <w:r w:rsidRPr="0076254F">
                        <w:rPr>
                          <w:noProof/>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E03BEB" w:rsidRPr="00276251" w:rsidRDefault="004F7E3C" w:rsidP="001E2BF4">
                      <w:pPr>
                        <w:jc w:val="center"/>
                        <w:rPr>
                          <w:b/>
                          <w:color w:val="646464" w:themeColor="accent3"/>
                          <w:sz w:val="18"/>
                          <w:lang w:val="en-GB"/>
                        </w:rPr>
                      </w:pPr>
                      <w:hyperlink r:id="rId117" w:history="1">
                        <w:r w:rsidR="00E03BEB" w:rsidRPr="00276251">
                          <w:rPr>
                            <w:rStyle w:val="Lienhypertexte"/>
                            <w:b/>
                            <w:sz w:val="18"/>
                            <w:lang w:val="en-GB"/>
                          </w:rPr>
                          <w:t>http://ww.plugpower.com/</w:t>
                        </w:r>
                      </w:hyperlink>
                    </w:p>
                    <w:p w14:paraId="7172C9ED" w14:textId="77777777" w:rsidR="00E03BEB" w:rsidRPr="00450DDB" w:rsidRDefault="00E03BEB" w:rsidP="003601B7">
                      <w:pPr>
                        <w:jc w:val="left"/>
                        <w:rPr>
                          <w:color w:val="646464" w:themeColor="accent3"/>
                          <w:sz w:val="18"/>
                          <w:lang w:val="en-GB"/>
                        </w:rPr>
                      </w:pPr>
                    </w:p>
                  </w:txbxContent>
                </v:textbox>
                <w10:wrap anchorx="margin" anchory="margin"/>
              </v:shape>
            </w:pict>
          </mc:Fallback>
        </mc:AlternateContent>
      </w:r>
      <w:r w:rsidRPr="00CE3E17">
        <w:rPr>
          <w:noProof/>
        </w:rPr>
        <w:drawing>
          <wp:anchor distT="0" distB="0" distL="114300" distR="114300" simplePos="0" relativeHeight="251808768" behindDoc="0" locked="0" layoutInCell="1" allowOverlap="1" wp14:anchorId="0927CACC" wp14:editId="1AE1D8D8">
            <wp:simplePos x="0" y="0"/>
            <wp:positionH relativeFrom="column">
              <wp:posOffset>-1548825</wp:posOffset>
            </wp:positionH>
            <wp:positionV relativeFrom="paragraph">
              <wp:posOffset>-70473</wp:posOffset>
            </wp:positionV>
            <wp:extent cx="1177030" cy="345057"/>
            <wp:effectExtent l="0" t="0" r="4445" b="0"/>
            <wp:wrapNone/>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29328" b="28748"/>
                    <a:stretch/>
                  </pic:blipFill>
                  <pic:spPr bwMode="auto">
                    <a:xfrm>
                      <a:off x="0" y="0"/>
                      <a:ext cx="1177030" cy="345057"/>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31D8D" w:rsidRPr="00CE3E17">
        <w:rPr>
          <w:lang w:val="en-US"/>
        </w:rPr>
        <w:t>Plug Power</w:t>
      </w:r>
      <w:bookmarkEnd w:id="124"/>
    </w:p>
    <w:p w14:paraId="520C3C3C" w14:textId="382C4892" w:rsidR="00431D8D" w:rsidRPr="00CE3E17" w:rsidRDefault="00431D8D" w:rsidP="003C236A">
      <w:pPr>
        <w:jc w:val="center"/>
        <w:rPr>
          <w:lang w:val="en-US"/>
        </w:rPr>
      </w:pPr>
    </w:p>
    <w:p w14:paraId="3A6FA117" w14:textId="77777777" w:rsidR="00431D8D" w:rsidRPr="00CE3E17" w:rsidRDefault="00431D8D" w:rsidP="00431D8D">
      <w:pPr>
        <w:rPr>
          <w:lang w:val="en-US"/>
        </w:rPr>
      </w:pPr>
      <w:r w:rsidRPr="00CE3E17">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sidRPr="00CE3E17">
        <w:rPr>
          <w:rStyle w:val="Appelnotedebasdep"/>
          <w:lang w:val="en-US"/>
        </w:rPr>
        <w:footnoteReference w:id="25"/>
      </w:r>
    </w:p>
    <w:p w14:paraId="6783BA48" w14:textId="466C48F0" w:rsidR="005B53C7" w:rsidRPr="00CE3E17" w:rsidRDefault="005B53C7" w:rsidP="007D46C1">
      <w:pPr>
        <w:pStyle w:val="Lgende"/>
        <w:keepNext/>
        <w:jc w:val="center"/>
        <w:rPr>
          <w:lang w:val="en-US"/>
        </w:rPr>
      </w:pPr>
      <w:bookmarkStart w:id="125" w:name="_Toc421466817"/>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25"/>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rPr>
        <w:lastRenderedPageBreak/>
        <w:drawing>
          <wp:inline distT="0" distB="0" distL="0" distR="0" wp14:anchorId="1633B8D9" wp14:editId="6B6D1F3B">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50D0482B" w14:textId="3F522EB2" w:rsidR="00431D8D" w:rsidRDefault="005D6B46" w:rsidP="004A2157">
      <w:pPr>
        <w:pStyle w:val="Lgende"/>
        <w:jc w:val="center"/>
        <w:rPr>
          <w:lang w:val="en-US"/>
        </w:rPr>
      </w:pPr>
      <w:bookmarkStart w:id="126" w:name="_Toc42179782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6</w:t>
      </w:r>
      <w:r w:rsidR="006518BC" w:rsidRPr="00CE3E17">
        <w:rPr>
          <w:lang w:val="en-US"/>
        </w:rPr>
        <w:fldChar w:fldCharType="end"/>
      </w:r>
      <w:r w:rsidRPr="00CE3E17">
        <w:rPr>
          <w:lang w:val="en-US"/>
        </w:rPr>
        <w:t> : GenDrive, a forklift fuel cell manufactured by Plugpower</w:t>
      </w:r>
      <w:bookmarkEnd w:id="126"/>
      <w:r w:rsidRPr="00CE3E17">
        <w:rPr>
          <w:lang w:val="en-US"/>
        </w:rPr>
        <w:t xml:space="preserve"> </w:t>
      </w:r>
      <w:r w:rsidR="00431D8D" w:rsidRPr="00CE3E17">
        <w:rPr>
          <w:rStyle w:val="Appelnotedebasdep"/>
          <w:lang w:val="en-US"/>
        </w:rPr>
        <w:footnoteReference w:id="26"/>
      </w:r>
    </w:p>
    <w:p w14:paraId="48C9013D" w14:textId="3D464F9A" w:rsidR="004A2157" w:rsidRDefault="004A2157">
      <w:pPr>
        <w:jc w:val="left"/>
        <w:rPr>
          <w:lang w:val="en-US"/>
        </w:rPr>
      </w:pPr>
      <w:r>
        <w:rPr>
          <w:lang w:val="en-US"/>
        </w:rPr>
        <w:br w:type="page"/>
      </w:r>
    </w:p>
    <w:p w14:paraId="616D866A" w14:textId="6768E13B" w:rsidR="00431D8D" w:rsidRPr="00CE3E17" w:rsidRDefault="00431D8D" w:rsidP="00431D8D">
      <w:pPr>
        <w:pStyle w:val="Titre3"/>
        <w:rPr>
          <w:lang w:val="en-US"/>
        </w:rPr>
      </w:pPr>
      <w:bookmarkStart w:id="127" w:name="_Toc421468942"/>
      <w:r w:rsidRPr="00CE3E17">
        <w:rPr>
          <w:lang w:val="en-US"/>
        </w:rPr>
        <w:lastRenderedPageBreak/>
        <w:t>SFC Energy</w:t>
      </w:r>
      <w:bookmarkEnd w:id="127"/>
    </w:p>
    <w:p w14:paraId="11A2F8DD" w14:textId="76A4D7F4" w:rsidR="00431D8D" w:rsidRPr="00CE3E17" w:rsidRDefault="004A2157" w:rsidP="004A2157">
      <w:pPr>
        <w:jc w:val="left"/>
        <w:rPr>
          <w:lang w:val="en-US"/>
        </w:rPr>
      </w:pPr>
      <w:r w:rsidRPr="00CE3E17">
        <w:rPr>
          <w:noProof/>
        </w:rPr>
        <mc:AlternateContent>
          <mc:Choice Requires="wps">
            <w:drawing>
              <wp:anchor distT="0" distB="0" distL="114300" distR="114300" simplePos="0" relativeHeight="251800576" behindDoc="0" locked="0" layoutInCell="1" allowOverlap="1" wp14:anchorId="77C67614" wp14:editId="715EF8FB">
                <wp:simplePos x="0" y="0"/>
                <wp:positionH relativeFrom="rightMargin">
                  <wp:posOffset>303470</wp:posOffset>
                </wp:positionH>
                <wp:positionV relativeFrom="page">
                  <wp:posOffset>1311215</wp:posOffset>
                </wp:positionV>
                <wp:extent cx="1367790" cy="6797040"/>
                <wp:effectExtent l="0" t="0" r="3810" b="3810"/>
                <wp:wrapNone/>
                <wp:docPr id="278" name="Zone de texte 50"/>
                <wp:cNvGraphicFramePr/>
                <a:graphic xmlns:a="http://schemas.openxmlformats.org/drawingml/2006/main">
                  <a:graphicData uri="http://schemas.microsoft.com/office/word/2010/wordprocessingShape">
                    <wps:wsp>
                      <wps:cNvSpPr txBox="1"/>
                      <wps:spPr>
                        <a:xfrm>
                          <a:off x="0" y="0"/>
                          <a:ext cx="1367790" cy="6797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EC379" w14:textId="5C3AC0E3" w:rsidR="00E03BEB" w:rsidRDefault="00E03BEB" w:rsidP="004C69D0">
                            <w:pPr>
                              <w:jc w:val="left"/>
                              <w:rPr>
                                <w:b/>
                                <w:color w:val="646464" w:themeColor="accent3"/>
                                <w:sz w:val="18"/>
                                <w:lang w:val="en-GB"/>
                              </w:rPr>
                            </w:pPr>
                            <w:r>
                              <w:rPr>
                                <w:b/>
                                <w:color w:val="646464" w:themeColor="accent3"/>
                                <w:sz w:val="18"/>
                                <w:lang w:val="en-GB"/>
                              </w:rPr>
                              <w:t>SFC Energy:</w:t>
                            </w:r>
                          </w:p>
                          <w:p w14:paraId="530BB4A1" w14:textId="77777777" w:rsidR="00E03BEB" w:rsidRDefault="00E03BEB" w:rsidP="004C69D0">
                            <w:pPr>
                              <w:jc w:val="center"/>
                              <w:rPr>
                                <w:b/>
                                <w:color w:val="646464" w:themeColor="accent3"/>
                                <w:sz w:val="18"/>
                                <w:lang w:val="en-GB"/>
                              </w:rPr>
                            </w:pPr>
                            <w:r w:rsidRPr="00CE3E17">
                              <w:rPr>
                                <w:noProof/>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E03BEB" w:rsidRDefault="00E03BEB"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E03BEB" w:rsidRPr="00D10DD0" w:rsidRDefault="00E03BEB" w:rsidP="0076254F">
                            <w:pPr>
                              <w:jc w:val="center"/>
                              <w:rPr>
                                <w:b/>
                                <w:color w:val="646464" w:themeColor="accent3"/>
                                <w:sz w:val="18"/>
                              </w:rPr>
                            </w:pPr>
                            <w:r w:rsidRPr="00D10DD0">
                              <w:rPr>
                                <w:b/>
                                <w:color w:val="646464" w:themeColor="accent3"/>
                                <w:sz w:val="18"/>
                              </w:rPr>
                              <w:t>T5 article on science-direct:</w:t>
                            </w:r>
                          </w:p>
                          <w:p w14:paraId="39FF7A5A" w14:textId="6FFFC0DD" w:rsidR="00E03BEB" w:rsidRPr="0076254F" w:rsidRDefault="00E03BEB" w:rsidP="0076254F">
                            <w:pPr>
                              <w:jc w:val="left"/>
                              <w:rPr>
                                <w:bCs/>
                                <w:color w:val="646464" w:themeColor="accent3"/>
                                <w:sz w:val="18"/>
                                <w:lang w:val="en-GB"/>
                              </w:rPr>
                            </w:pPr>
                            <w:r w:rsidRPr="0077034E">
                              <w:rPr>
                                <w:noProof/>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E03BEB" w:rsidRPr="00276251" w:rsidRDefault="00176D32" w:rsidP="001E2BF4">
                            <w:pPr>
                              <w:jc w:val="center"/>
                              <w:rPr>
                                <w:b/>
                                <w:bCs/>
                                <w:color w:val="646464" w:themeColor="accent3"/>
                                <w:sz w:val="18"/>
                                <w:lang w:val="en-GB"/>
                              </w:rPr>
                            </w:pPr>
                            <w:hyperlink r:id="rId122" w:history="1">
                              <w:r w:rsidR="00E03BEB" w:rsidRPr="00276251">
                                <w:rPr>
                                  <w:rStyle w:val="Lienhypertexte"/>
                                  <w:b/>
                                  <w:bCs/>
                                  <w:sz w:val="18"/>
                                  <w:lang w:val="en-GB"/>
                                </w:rPr>
                                <w:t>http://www.sciencedirect.com/science/article/pii/S1464285915301085</w:t>
                              </w:r>
                            </w:hyperlink>
                          </w:p>
                          <w:p w14:paraId="790D12EF" w14:textId="031D6A8B" w:rsidR="00E03BEB" w:rsidRPr="004C69D0" w:rsidRDefault="00E03BEB"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E03BEB" w:rsidRDefault="00E03BEB" w:rsidP="004C69D0">
                            <w:pPr>
                              <w:rPr>
                                <w:bCs/>
                                <w:color w:val="646464" w:themeColor="accent3"/>
                                <w:sz w:val="18"/>
                                <w:lang w:val="en-GB"/>
                              </w:rPr>
                            </w:pPr>
                            <w:r>
                              <w:rPr>
                                <w:bCs/>
                                <w:noProof/>
                                <w:color w:val="646464" w:themeColor="accent3"/>
                                <w:sz w:val="18"/>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E03BEB" w:rsidRPr="00276251" w:rsidRDefault="00176D32" w:rsidP="001E2BF4">
                            <w:pPr>
                              <w:jc w:val="center"/>
                              <w:rPr>
                                <w:b/>
                                <w:bCs/>
                                <w:color w:val="646464" w:themeColor="accent3"/>
                                <w:sz w:val="18"/>
                                <w:lang w:val="en-GB"/>
                              </w:rPr>
                            </w:pPr>
                            <w:hyperlink r:id="rId124" w:history="1">
                              <w:r w:rsidR="00E03BEB" w:rsidRPr="00276251">
                                <w:rPr>
                                  <w:rStyle w:val="Lienhypertexte"/>
                                  <w:b/>
                                  <w:bCs/>
                                  <w:sz w:val="18"/>
                                  <w:lang w:val="en-GB"/>
                                </w:rPr>
                                <w:t>http://www.sfc.com/</w:t>
                              </w:r>
                            </w:hyperlink>
                          </w:p>
                          <w:p w14:paraId="4946BC80" w14:textId="77777777" w:rsidR="00E03BEB" w:rsidRPr="009F3856" w:rsidRDefault="00E03BEB"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8" type="#_x0000_t202" style="position:absolute;margin-left:23.9pt;margin-top:103.25pt;width:107.7pt;height:535.2pt;z-index:2518005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" fillcolor="white [3201]" stroked="f" strokeweight=".5pt">
                <v:textbox>
                  <w:txbxContent>
                    <w:p w14:paraId="566EC379" w14:textId="5C3AC0E3" w:rsidR="00E03BEB" w:rsidRDefault="00E03BEB" w:rsidP="004C69D0">
                      <w:pPr>
                        <w:jc w:val="left"/>
                        <w:rPr>
                          <w:b/>
                          <w:color w:val="646464" w:themeColor="accent3"/>
                          <w:sz w:val="18"/>
                          <w:lang w:val="en-GB"/>
                        </w:rPr>
                      </w:pPr>
                      <w:r>
                        <w:rPr>
                          <w:b/>
                          <w:color w:val="646464" w:themeColor="accent3"/>
                          <w:sz w:val="18"/>
                          <w:lang w:val="en-GB"/>
                        </w:rPr>
                        <w:t>SFC Energy:</w:t>
                      </w:r>
                    </w:p>
                    <w:p w14:paraId="530BB4A1" w14:textId="77777777" w:rsidR="00E03BEB" w:rsidRDefault="00E03BEB" w:rsidP="004C69D0">
                      <w:pPr>
                        <w:jc w:val="center"/>
                        <w:rPr>
                          <w:b/>
                          <w:color w:val="646464" w:themeColor="accent3"/>
                          <w:sz w:val="18"/>
                          <w:lang w:val="en-GB"/>
                        </w:rPr>
                      </w:pPr>
                      <w:r w:rsidRPr="00CE3E17">
                        <w:rPr>
                          <w:noProof/>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E03BEB" w:rsidRDefault="00E03BEB"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E03BEB" w:rsidRPr="00D10DD0" w:rsidRDefault="00E03BEB" w:rsidP="0076254F">
                      <w:pPr>
                        <w:jc w:val="center"/>
                        <w:rPr>
                          <w:b/>
                          <w:color w:val="646464" w:themeColor="accent3"/>
                          <w:sz w:val="18"/>
                        </w:rPr>
                      </w:pPr>
                      <w:r w:rsidRPr="00D10DD0">
                        <w:rPr>
                          <w:b/>
                          <w:color w:val="646464" w:themeColor="accent3"/>
                          <w:sz w:val="18"/>
                        </w:rPr>
                        <w:t>T5 article on science-direct:</w:t>
                      </w:r>
                    </w:p>
                    <w:p w14:paraId="39FF7A5A" w14:textId="6FFFC0DD" w:rsidR="00E03BEB" w:rsidRPr="0076254F" w:rsidRDefault="00E03BEB" w:rsidP="0076254F">
                      <w:pPr>
                        <w:jc w:val="left"/>
                        <w:rPr>
                          <w:bCs/>
                          <w:color w:val="646464" w:themeColor="accent3"/>
                          <w:sz w:val="18"/>
                          <w:lang w:val="en-GB"/>
                        </w:rPr>
                      </w:pPr>
                      <w:r w:rsidRPr="0077034E">
                        <w:rPr>
                          <w:noProof/>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E03BEB" w:rsidRPr="00276251" w:rsidRDefault="004F7E3C" w:rsidP="001E2BF4">
                      <w:pPr>
                        <w:jc w:val="center"/>
                        <w:rPr>
                          <w:b/>
                          <w:bCs/>
                          <w:color w:val="646464" w:themeColor="accent3"/>
                          <w:sz w:val="18"/>
                          <w:lang w:val="en-GB"/>
                        </w:rPr>
                      </w:pPr>
                      <w:hyperlink r:id="rId127" w:history="1">
                        <w:r w:rsidR="00E03BEB" w:rsidRPr="00276251">
                          <w:rPr>
                            <w:rStyle w:val="Lienhypertexte"/>
                            <w:b/>
                            <w:bCs/>
                            <w:sz w:val="18"/>
                            <w:lang w:val="en-GB"/>
                          </w:rPr>
                          <w:t>http://www.sciencedirect.com/science/article/pii/S1464285915301085</w:t>
                        </w:r>
                      </w:hyperlink>
                    </w:p>
                    <w:p w14:paraId="790D12EF" w14:textId="031D6A8B" w:rsidR="00E03BEB" w:rsidRPr="004C69D0" w:rsidRDefault="00E03BEB"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E03BEB" w:rsidRDefault="00E03BEB" w:rsidP="004C69D0">
                      <w:pPr>
                        <w:rPr>
                          <w:bCs/>
                          <w:color w:val="646464" w:themeColor="accent3"/>
                          <w:sz w:val="18"/>
                          <w:lang w:val="en-GB"/>
                        </w:rPr>
                      </w:pPr>
                      <w:r>
                        <w:rPr>
                          <w:bCs/>
                          <w:noProof/>
                          <w:color w:val="646464" w:themeColor="accent3"/>
                          <w:sz w:val="18"/>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E03BEB" w:rsidRPr="00276251" w:rsidRDefault="004F7E3C" w:rsidP="001E2BF4">
                      <w:pPr>
                        <w:jc w:val="center"/>
                        <w:rPr>
                          <w:b/>
                          <w:bCs/>
                          <w:color w:val="646464" w:themeColor="accent3"/>
                          <w:sz w:val="18"/>
                          <w:lang w:val="en-GB"/>
                        </w:rPr>
                      </w:pPr>
                      <w:hyperlink r:id="rId129" w:history="1">
                        <w:r w:rsidR="00E03BEB" w:rsidRPr="00276251">
                          <w:rPr>
                            <w:rStyle w:val="Lienhypertexte"/>
                            <w:b/>
                            <w:bCs/>
                            <w:sz w:val="18"/>
                            <w:lang w:val="en-GB"/>
                          </w:rPr>
                          <w:t>http://www.sfc.com/</w:t>
                        </w:r>
                      </w:hyperlink>
                    </w:p>
                    <w:p w14:paraId="4946BC80" w14:textId="77777777" w:rsidR="00E03BEB" w:rsidRPr="009F3856" w:rsidRDefault="00E03BEB" w:rsidP="001E2BF4">
                      <w:pPr>
                        <w:jc w:val="center"/>
                        <w:rPr>
                          <w:bCs/>
                          <w:color w:val="646464" w:themeColor="accent3"/>
                          <w:sz w:val="18"/>
                          <w:lang w:val="en-GB"/>
                        </w:rPr>
                      </w:pPr>
                    </w:p>
                  </w:txbxContent>
                </v:textbox>
                <w10:wrap anchorx="margin" anchory="page"/>
              </v:shape>
            </w:pict>
          </mc:Fallback>
        </mc:AlternateContent>
      </w: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Appelnotedebasdep"/>
          <w:lang w:val="en-US"/>
        </w:rPr>
        <w:footnoteReference w:id="27"/>
      </w:r>
    </w:p>
    <w:p w14:paraId="7AD8E463" w14:textId="77777777" w:rsidR="005B53C7" w:rsidRPr="00CE3E17" w:rsidRDefault="005B53C7" w:rsidP="007D46C1">
      <w:pPr>
        <w:pStyle w:val="Lgende"/>
        <w:keepNext/>
        <w:jc w:val="center"/>
        <w:rPr>
          <w:lang w:val="en-US"/>
        </w:rPr>
      </w:pPr>
      <w:bookmarkStart w:id="128" w:name="_Toc421466818"/>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28"/>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r w:rsidRPr="00FA34FD">
              <w:rPr>
                <w:b w:val="0"/>
                <w:szCs w:val="22"/>
              </w:rPr>
              <w:t>Brunnthal,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rPr>
        <w:drawing>
          <wp:inline distT="0" distB="0" distL="0" distR="0" wp14:anchorId="4D7D2DAD" wp14:editId="36CE70B9">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076F1450" w14:textId="3F4D4430" w:rsidR="00431D8D" w:rsidRDefault="00F00798" w:rsidP="004A2157">
      <w:pPr>
        <w:pStyle w:val="Lgende"/>
        <w:jc w:val="center"/>
        <w:rPr>
          <w:lang w:val="en-US"/>
        </w:rPr>
      </w:pPr>
      <w:bookmarkStart w:id="129" w:name="_Toc42179782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7</w:t>
      </w:r>
      <w:r w:rsidR="006518BC" w:rsidRPr="00CE3E17">
        <w:rPr>
          <w:lang w:val="en-US"/>
        </w:rPr>
        <w:fldChar w:fldCharType="end"/>
      </w:r>
      <w:r w:rsidRPr="00CE3E17">
        <w:rPr>
          <w:lang w:val="en-US"/>
        </w:rPr>
        <w:t>: Jenny, A portable fuel cell used in military operations</w:t>
      </w:r>
      <w:bookmarkEnd w:id="129"/>
      <w:r w:rsidR="00431D8D" w:rsidRPr="00CE3E17">
        <w:rPr>
          <w:rStyle w:val="Appelnotedebasdep"/>
          <w:lang w:val="en-US"/>
        </w:rPr>
        <w:footnoteReference w:id="28"/>
      </w:r>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Titre3"/>
        <w:rPr>
          <w:lang w:val="en-US"/>
        </w:rPr>
      </w:pPr>
      <w:bookmarkStart w:id="130" w:name="_Toc421468943"/>
      <w:r w:rsidRPr="00CE3E17">
        <w:rPr>
          <w:noProof/>
        </w:rPr>
        <w:lastRenderedPageBreak/>
        <w:drawing>
          <wp:anchor distT="0" distB="0" distL="114300" distR="114300" simplePos="0" relativeHeight="251809792" behindDoc="0" locked="0" layoutInCell="1" allowOverlap="1" wp14:anchorId="6AD0E135" wp14:editId="56078418">
            <wp:simplePos x="0" y="0"/>
            <wp:positionH relativeFrom="column">
              <wp:posOffset>-1584182</wp:posOffset>
            </wp:positionH>
            <wp:positionV relativeFrom="paragraph">
              <wp:posOffset>7440</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30"/>
    </w:p>
    <w:p w14:paraId="60065162" w14:textId="13CC5153" w:rsidR="00431D8D" w:rsidRPr="00CE3E17" w:rsidRDefault="004A2157" w:rsidP="005B53C7">
      <w:pPr>
        <w:jc w:val="center"/>
        <w:rPr>
          <w:lang w:val="en-US"/>
        </w:rPr>
      </w:pPr>
      <w:r w:rsidRPr="00CE3E17">
        <w:rPr>
          <w:noProof/>
        </w:rPr>
        <mc:AlternateContent>
          <mc:Choice Requires="wps">
            <w:drawing>
              <wp:anchor distT="0" distB="0" distL="114300" distR="114300" simplePos="0" relativeHeight="251703296" behindDoc="0" locked="0" layoutInCell="1" allowOverlap="1" wp14:anchorId="1127B1D3" wp14:editId="1AA49834">
                <wp:simplePos x="0" y="0"/>
                <wp:positionH relativeFrom="leftMargin">
                  <wp:posOffset>301925</wp:posOffset>
                </wp:positionH>
                <wp:positionV relativeFrom="paragraph">
                  <wp:posOffset>344648</wp:posOffset>
                </wp:positionV>
                <wp:extent cx="1367790" cy="6378515"/>
                <wp:effectExtent l="0" t="0" r="3810" b="3810"/>
                <wp:wrapNone/>
                <wp:docPr id="108" name="Zone de texte 50"/>
                <wp:cNvGraphicFramePr/>
                <a:graphic xmlns:a="http://schemas.openxmlformats.org/drawingml/2006/main">
                  <a:graphicData uri="http://schemas.microsoft.com/office/word/2010/wordprocessingShape">
                    <wps:wsp>
                      <wps:cNvSpPr txBox="1"/>
                      <wps:spPr>
                        <a:xfrm>
                          <a:off x="0" y="0"/>
                          <a:ext cx="1367790" cy="6378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E03BEB" w:rsidRDefault="00E03BEB"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E03BEB" w:rsidRDefault="00E03BEB" w:rsidP="00431D8D">
                            <w:pPr>
                              <w:rPr>
                                <w:bCs/>
                                <w:color w:val="646464" w:themeColor="accent3"/>
                                <w:sz w:val="18"/>
                                <w:lang w:val="en-GB"/>
                              </w:rPr>
                            </w:pPr>
                          </w:p>
                          <w:p w14:paraId="0ECB8C2C" w14:textId="26756B48" w:rsidR="00E03BEB" w:rsidRPr="003E376C" w:rsidRDefault="00E03BEB"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E03BEB" w:rsidRDefault="00E03BEB" w:rsidP="00431D8D">
                            <w:pPr>
                              <w:rPr>
                                <w:bCs/>
                                <w:color w:val="646464" w:themeColor="accent3"/>
                                <w:sz w:val="18"/>
                                <w:lang w:val="en-GB"/>
                              </w:rPr>
                            </w:pPr>
                            <w:r w:rsidRPr="0077034E">
                              <w:rPr>
                                <w:bCs/>
                                <w:noProof/>
                                <w:color w:val="646464" w:themeColor="accent3"/>
                                <w:sz w:val="18"/>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E03BEB" w:rsidRPr="00276251" w:rsidRDefault="00176D32" w:rsidP="001E2BF4">
                            <w:pPr>
                              <w:jc w:val="center"/>
                              <w:rPr>
                                <w:b/>
                                <w:bCs/>
                                <w:color w:val="646464" w:themeColor="accent3"/>
                                <w:sz w:val="18"/>
                                <w:lang w:val="en-GB"/>
                              </w:rPr>
                            </w:pPr>
                            <w:hyperlink r:id="rId133" w:history="1">
                              <w:r w:rsidR="00E03BEB" w:rsidRPr="00276251">
                                <w:rPr>
                                  <w:rStyle w:val="Lienhypertexte"/>
                                  <w:b/>
                                  <w:bCs/>
                                  <w:sz w:val="18"/>
                                  <w:lang w:val="en-GB"/>
                                </w:rPr>
                                <w:t>http://www.toshiba.co.jp</w:t>
                              </w:r>
                            </w:hyperlink>
                          </w:p>
                          <w:p w14:paraId="4C68D8CF" w14:textId="77777777" w:rsidR="00E03BEB" w:rsidRPr="009F3856" w:rsidRDefault="00E03BEB"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9" type="#_x0000_t202" style="position:absolute;left:0;text-align:left;margin-left:23.75pt;margin-top:27.15pt;width:107.7pt;height:502.25pt;z-index:2517032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" fillcolor="white [3201]" stroked="f" strokeweight=".5pt">
                <v:textbox>
                  <w:txbxContent>
                    <w:p w14:paraId="383F2B85" w14:textId="410119DE" w:rsidR="00E03BEB" w:rsidRDefault="00E03BEB"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E03BEB" w:rsidRDefault="00E03BEB" w:rsidP="00431D8D">
                      <w:pPr>
                        <w:rPr>
                          <w:bCs/>
                          <w:color w:val="646464" w:themeColor="accent3"/>
                          <w:sz w:val="18"/>
                          <w:lang w:val="en-GB"/>
                        </w:rPr>
                      </w:pPr>
                    </w:p>
                    <w:p w14:paraId="0ECB8C2C" w14:textId="26756B48" w:rsidR="00E03BEB" w:rsidRPr="003E376C" w:rsidRDefault="00E03BEB"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E03BEB" w:rsidRDefault="00E03BEB" w:rsidP="00431D8D">
                      <w:pPr>
                        <w:rPr>
                          <w:bCs/>
                          <w:color w:val="646464" w:themeColor="accent3"/>
                          <w:sz w:val="18"/>
                          <w:lang w:val="en-GB"/>
                        </w:rPr>
                      </w:pPr>
                      <w:r w:rsidRPr="0077034E">
                        <w:rPr>
                          <w:bCs/>
                          <w:noProof/>
                          <w:color w:val="646464" w:themeColor="accent3"/>
                          <w:sz w:val="18"/>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E03BEB" w:rsidRPr="00276251" w:rsidRDefault="004F7E3C" w:rsidP="001E2BF4">
                      <w:pPr>
                        <w:jc w:val="center"/>
                        <w:rPr>
                          <w:b/>
                          <w:bCs/>
                          <w:color w:val="646464" w:themeColor="accent3"/>
                          <w:sz w:val="18"/>
                          <w:lang w:val="en-GB"/>
                        </w:rPr>
                      </w:pPr>
                      <w:hyperlink r:id="rId135" w:history="1">
                        <w:r w:rsidR="00E03BEB" w:rsidRPr="00276251">
                          <w:rPr>
                            <w:rStyle w:val="Lienhypertexte"/>
                            <w:b/>
                            <w:bCs/>
                            <w:sz w:val="18"/>
                            <w:lang w:val="en-GB"/>
                          </w:rPr>
                          <w:t>http://www.toshiba.co.jp</w:t>
                        </w:r>
                      </w:hyperlink>
                    </w:p>
                    <w:p w14:paraId="4C68D8CF" w14:textId="77777777" w:rsidR="00E03BEB" w:rsidRPr="009F3856" w:rsidRDefault="00E03BEB" w:rsidP="00431D8D">
                      <w:pPr>
                        <w:rPr>
                          <w:bCs/>
                          <w:color w:val="646464" w:themeColor="accent3"/>
                          <w:sz w:val="18"/>
                          <w:lang w:val="en-GB"/>
                        </w:rPr>
                      </w:pPr>
                    </w:p>
                  </w:txbxContent>
                </v:textbox>
                <w10:wrap anchorx="margin"/>
              </v:shape>
            </w:pict>
          </mc:Fallback>
        </mc:AlternateContent>
      </w: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Appelnotedebasdep"/>
          <w:lang w:val="en-US"/>
        </w:rPr>
        <w:footnoteReference w:id="29"/>
      </w:r>
    </w:p>
    <w:p w14:paraId="09C0ED02" w14:textId="6FF09271" w:rsidR="005B53C7" w:rsidRPr="00CE3E17" w:rsidRDefault="005B53C7" w:rsidP="007D46C1">
      <w:pPr>
        <w:pStyle w:val="Lgende"/>
        <w:keepNext/>
        <w:jc w:val="center"/>
        <w:rPr>
          <w:lang w:val="en-US"/>
        </w:rPr>
      </w:pPr>
      <w:bookmarkStart w:id="131" w:name="_Toc42146681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31"/>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rPr>
        <w:drawing>
          <wp:inline distT="0" distB="0" distL="0" distR="0" wp14:anchorId="7008D8C6" wp14:editId="7D7E2AE2">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Lgende"/>
        <w:jc w:val="center"/>
        <w:rPr>
          <w:lang w:val="en-US"/>
        </w:rPr>
      </w:pPr>
      <w:bookmarkStart w:id="132" w:name="_Toc42179782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8</w:t>
      </w:r>
      <w:r w:rsidR="006518BC" w:rsidRPr="00CE3E17">
        <w:rPr>
          <w:lang w:val="en-US"/>
        </w:rPr>
        <w:fldChar w:fldCharType="end"/>
      </w:r>
      <w:r w:rsidRPr="00CE3E17">
        <w:rPr>
          <w:lang w:val="en-US"/>
        </w:rPr>
        <w:t>: MP3 player powered by a methanol-based fuel cell</w:t>
      </w:r>
      <w:r w:rsidR="003C12B2" w:rsidRPr="00CE3E17">
        <w:rPr>
          <w:rStyle w:val="Appelnotedebasdep"/>
          <w:lang w:val="en-US"/>
        </w:rPr>
        <w:footnoteReference w:id="30"/>
      </w:r>
      <w:bookmarkEnd w:id="132"/>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6C11D092" w:rsidR="00EE21BD" w:rsidRPr="00CE3E17" w:rsidRDefault="00DA4767" w:rsidP="00EE21BD">
      <w:pPr>
        <w:pStyle w:val="Titre1"/>
        <w:rPr>
          <w:lang w:val="en-US"/>
        </w:rPr>
      </w:pPr>
      <w:bookmarkStart w:id="133" w:name="_Toc421468944"/>
      <w:bookmarkStart w:id="134" w:name="_Toc421809912"/>
      <w:r>
        <w:rPr>
          <w:lang w:val="en-US"/>
        </w:rPr>
        <w:lastRenderedPageBreak/>
        <w:t>Policy Framework</w:t>
      </w:r>
      <w:bookmarkEnd w:id="133"/>
      <w:bookmarkEnd w:id="134"/>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Appelnotedebasdep"/>
          <w:lang w:val="en-US"/>
        </w:rPr>
        <w:footnoteReference w:id="31"/>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Appelnotedebasdep"/>
          <w:lang w:val="en-US"/>
        </w:rPr>
        <w:footnoteReference w:id="32"/>
      </w:r>
      <w:r w:rsidRPr="00CE3E17">
        <w:rPr>
          <w:lang w:val="en-US"/>
        </w:rPr>
        <w:t>.</w:t>
      </w:r>
    </w:p>
    <w:p w14:paraId="563ACD27" w14:textId="77777777" w:rsidR="00EE21BD" w:rsidRDefault="00EE21BD" w:rsidP="00EE21BD">
      <w:pPr>
        <w:rPr>
          <w:lang w:val="en-US"/>
        </w:rPr>
      </w:pPr>
      <w:r w:rsidRPr="00CE3E17">
        <w:rPr>
          <w:lang w:val="en-US"/>
        </w:rPr>
        <w:t>Support of new technologies may happen through R&amp;D funding, support for demonstration trials, testing etc. Another form of influence can be planning incentives on a regional level, for example incentives for the use of fuel cells in new buildings</w:t>
      </w:r>
      <w:r w:rsidRPr="00CE3E17">
        <w:rPr>
          <w:rStyle w:val="Appelnotedebasdep"/>
          <w:lang w:val="en-US"/>
        </w:rPr>
        <w:footnoteReference w:id="33"/>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Lgende"/>
        <w:keepNext/>
        <w:jc w:val="center"/>
        <w:rPr>
          <w:lang w:val="en-GB"/>
        </w:rPr>
      </w:pPr>
      <w:bookmarkStart w:id="138" w:name="_Ref421368320"/>
      <w:bookmarkStart w:id="139" w:name="_Toc421466820"/>
      <w:r w:rsidRPr="0068145D">
        <w:rPr>
          <w:lang w:val="en-GB"/>
        </w:rPr>
        <w:lastRenderedPageBreak/>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38"/>
      <w:r w:rsidRPr="0068145D">
        <w:rPr>
          <w:lang w:val="en-GB"/>
        </w:rPr>
        <w:t>: R&amp;D budgets average 2003-2005, rounded values in US$</w:t>
      </w:r>
      <w:r>
        <w:rPr>
          <w:rStyle w:val="Appelnotedebasdep"/>
        </w:rPr>
        <w:footnoteReference w:id="34"/>
      </w:r>
      <w:bookmarkEnd w:id="139"/>
    </w:p>
    <w:tbl>
      <w:tblPr>
        <w:tblStyle w:val="Grilledutableau"/>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7EA1E788"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Rfrenceintense"/>
          <w:lang w:val="en-GB"/>
        </w:rPr>
        <w:t>P</w:t>
      </w:r>
      <w:r w:rsidR="00EE21BD" w:rsidRPr="007D46C1">
        <w:rPr>
          <w:rStyle w:val="Rfrenceintense"/>
          <w:lang w:val="en-GB"/>
        </w:rPr>
        <w:t xml:space="preserve">art </w:t>
      </w:r>
      <w:r w:rsidR="00EE21BD" w:rsidRPr="007D46C1">
        <w:rPr>
          <w:rStyle w:val="Rfrenceintense"/>
        </w:rPr>
        <w:fldChar w:fldCharType="begin"/>
      </w:r>
      <w:r w:rsidR="00EE21BD" w:rsidRPr="007D46C1">
        <w:rPr>
          <w:rStyle w:val="Rfrenceintense"/>
          <w:lang w:val="en-GB"/>
        </w:rPr>
        <w:instrText xml:space="preserve"> REF _Ref419385778 \r \h </w:instrText>
      </w:r>
      <w:r w:rsidRPr="007D46C1">
        <w:rPr>
          <w:rStyle w:val="Rfrenceintense"/>
          <w:lang w:val="en-GB"/>
        </w:rPr>
        <w:instrText xml:space="preserve"> \* MERGEFORMAT </w:instrText>
      </w:r>
      <w:r w:rsidR="00EE21BD" w:rsidRPr="007D46C1">
        <w:rPr>
          <w:rStyle w:val="Rfrenceintense"/>
        </w:rPr>
      </w:r>
      <w:r w:rsidR="00EE21BD" w:rsidRPr="007D46C1">
        <w:rPr>
          <w:rStyle w:val="Rfrenceintense"/>
        </w:rPr>
        <w:fldChar w:fldCharType="separate"/>
      </w:r>
      <w:r w:rsidR="00EE21BD" w:rsidRPr="007D46C1">
        <w:rPr>
          <w:rStyle w:val="Rfrenceintense"/>
          <w:lang w:val="en-GB"/>
        </w:rPr>
        <w:t>2</w:t>
      </w:r>
      <w:r w:rsidR="00EE21BD" w:rsidRPr="007D46C1">
        <w:rPr>
          <w:rStyle w:val="Rfrenceintens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Appelnotedebasdep"/>
          <w:lang w:val="en-US"/>
        </w:rPr>
        <w:footnoteReference w:id="35"/>
      </w:r>
      <w:r w:rsidR="0044553F">
        <w:rPr>
          <w:rStyle w:val="Appelnotedebasdep"/>
          <w:lang w:val="en-US"/>
        </w:rPr>
        <w:footnoteReference w:id="36"/>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Appelnotedebasdep"/>
          <w:lang w:val="en-US"/>
        </w:rPr>
        <w:footnoteReference w:id="37"/>
      </w:r>
      <w:r w:rsidR="00EE21BD" w:rsidRPr="00CE3E17">
        <w:rPr>
          <w:lang w:val="en-US"/>
        </w:rPr>
        <w:t>.</w:t>
      </w:r>
    </w:p>
    <w:p w14:paraId="7E751AD1" w14:textId="4A984BC4"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Pr="00CE3E17">
        <w:rPr>
          <w:rStyle w:val="Appelnotedebasdep"/>
          <w:lang w:val="en-US"/>
        </w:rPr>
        <w:footnoteReference w:id="38"/>
      </w:r>
    </w:p>
    <w:p w14:paraId="6D92BEBB" w14:textId="77777777"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Appelnotedebasdep"/>
          <w:lang w:val="en-US"/>
        </w:rPr>
        <w:footnoteReference w:id="39"/>
      </w:r>
      <w:r w:rsidRPr="00CE3E17">
        <w:rPr>
          <w:lang w:val="en-US"/>
        </w:rPr>
        <w:t>.</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Titre2"/>
        <w:rPr>
          <w:lang w:val="en-US"/>
        </w:rPr>
      </w:pPr>
      <w:bookmarkStart w:id="146" w:name="_Toc421468945"/>
      <w:bookmarkStart w:id="147" w:name="_Toc421809913"/>
      <w:r w:rsidRPr="00CE3E17">
        <w:rPr>
          <w:lang w:val="en-US"/>
        </w:rPr>
        <w:lastRenderedPageBreak/>
        <w:t>Situation in Japan</w:t>
      </w:r>
      <w:bookmarkEnd w:id="146"/>
      <w:bookmarkEnd w:id="147"/>
    </w:p>
    <w:p w14:paraId="574A9368" w14:textId="6C88A7B2" w:rsidR="00EE21BD" w:rsidRPr="00CE3E17" w:rsidRDefault="00B7413B" w:rsidP="00EE21BD">
      <w:pPr>
        <w:rPr>
          <w:lang w:val="en-US"/>
        </w:rPr>
      </w:pPr>
      <w:r w:rsidRPr="00CE3E17">
        <w:rPr>
          <w:noProof/>
        </w:rPr>
        <mc:AlternateContent>
          <mc:Choice Requires="wps">
            <w:drawing>
              <wp:anchor distT="0" distB="2743200" distL="182880" distR="182880" simplePos="0" relativeHeight="251780096" behindDoc="1" locked="0" layoutInCell="1" allowOverlap="1" wp14:anchorId="7198CB4E" wp14:editId="6C4025C5">
                <wp:simplePos x="0" y="0"/>
                <wp:positionH relativeFrom="rightMargin">
                  <wp:posOffset>306070</wp:posOffset>
                </wp:positionH>
                <wp:positionV relativeFrom="margin">
                  <wp:posOffset>2441575</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E03BEB" w:rsidRPr="003C12B2" w:rsidRDefault="00E03BEB"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E03BEB" w:rsidRPr="003C12B2" w:rsidRDefault="00E03BEB"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E03BEB" w:rsidRPr="003C12B2" w:rsidRDefault="00E03BEB"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E03BEB" w:rsidRPr="00B7413B" w:rsidRDefault="00E03BEB"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192.25pt;width:107.7pt;height:184.55pt;z-index:-251536384;visibility:visible;mso-wrap-style:square;mso-width-percent:0;mso-height-percent:0;mso-wrap-distance-left:14.4pt;mso-wrap-distance-top:0;mso-wrap-distance-right:14.4pt;mso-wrap-distance-bottom:3in;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" filled="f" stroked="f" strokeweight=".5pt">
                <v:textbox inset="3.6pt,0,3.6pt,0">
                  <w:txbxContent>
                    <w:p w14:paraId="34FD7B76" w14:textId="77777777" w:rsidR="00E03BEB" w:rsidRPr="003C12B2" w:rsidRDefault="00E03BEB"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E03BEB" w:rsidRPr="003C12B2" w:rsidRDefault="00E03BEB"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E03BEB" w:rsidRPr="003C12B2" w:rsidRDefault="00E03BEB"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E03BEB" w:rsidRPr="00B7413B" w:rsidRDefault="00E03BEB"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v:textbox>
                <w10:wrap anchorx="margin"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Appelnotedebasdep"/>
          <w:lang w:val="en-US"/>
        </w:rPr>
        <w:footnoteReference w:id="40"/>
      </w:r>
      <w:r w:rsidR="00EE21BD" w:rsidRPr="00CE3E17">
        <w:rPr>
          <w:rStyle w:val="Appelnotedebasdep"/>
          <w:lang w:val="en-US"/>
        </w:rPr>
        <w:footnoteReference w:id="41"/>
      </w:r>
      <w:r w:rsidR="00EE21BD" w:rsidRPr="00CE3E17">
        <w:rPr>
          <w:rStyle w:val="Appelnotedebasdep"/>
          <w:lang w:val="en-US"/>
        </w:rPr>
        <w:footnoteReference w:id="42"/>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Appelnotedebasdep"/>
          <w:lang w:val="en-US"/>
        </w:rPr>
        <w:footnoteReference w:id="43"/>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Appelnotedebasdep"/>
          <w:lang w:val="en-US"/>
        </w:rPr>
        <w:footnoteReference w:id="44"/>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Appelnotedebasdep"/>
          <w:lang w:val="en-US"/>
        </w:rPr>
        <w:footnoteReference w:id="45"/>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Appelnotedebasdep"/>
          <w:lang w:val="en-US"/>
        </w:rPr>
        <w:footnoteReference w:id="46"/>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Titre2"/>
        <w:rPr>
          <w:lang w:val="en-US"/>
        </w:rPr>
      </w:pPr>
      <w:bookmarkStart w:id="155" w:name="_Toc421468946"/>
      <w:bookmarkStart w:id="156" w:name="_Toc421809914"/>
      <w:r w:rsidRPr="00CE3E17">
        <w:rPr>
          <w:lang w:val="en-US"/>
        </w:rPr>
        <w:lastRenderedPageBreak/>
        <w:t>Situation in the USA</w:t>
      </w:r>
      <w:bookmarkEnd w:id="155"/>
      <w:bookmarkEnd w:id="156"/>
    </w:p>
    <w:p w14:paraId="00D90EA0" w14:textId="686537C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Appelnotedebasdep"/>
          <w:lang w:val="en-US"/>
        </w:rPr>
        <w:footnoteReference w:id="47"/>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Appelnotedebasdep"/>
          <w:lang w:val="en-US"/>
        </w:rPr>
        <w:footnoteReference w:id="48"/>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Appelnotedebasdep"/>
          <w:lang w:val="en-US"/>
        </w:rPr>
        <w:footnoteReference w:id="49"/>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CE3E17">
        <w:rPr>
          <w:b/>
          <w:color w:val="646464" w:themeColor="text2"/>
          <w:lang w:val="en-US"/>
        </w:rPr>
        <w:t xml:space="preserve"> </w:t>
      </w:r>
      <w:r w:rsidRPr="00FD2C80">
        <w:rPr>
          <w:rStyle w:val="Appelnotedebasdep"/>
          <w:color w:val="000000" w:themeColor="text1"/>
          <w:lang w:val="en-US"/>
        </w:rPr>
        <w:footnoteReference w:id="50"/>
      </w:r>
    </w:p>
    <w:p w14:paraId="2212D3CA" w14:textId="77777777" w:rsidR="00EE21BD" w:rsidRPr="00CE3E17" w:rsidRDefault="00EE21BD" w:rsidP="00EE21BD">
      <w:pPr>
        <w:rPr>
          <w:lang w:val="en-US"/>
        </w:rPr>
      </w:pPr>
    </w:p>
    <w:p w14:paraId="4753A0AF" w14:textId="77777777" w:rsidR="00EE21BD" w:rsidRPr="00CE3E17" w:rsidRDefault="00EE21BD" w:rsidP="00EE21BD">
      <w:pPr>
        <w:pStyle w:val="Titre2"/>
        <w:rPr>
          <w:lang w:val="en-US"/>
        </w:rPr>
      </w:pPr>
      <w:bookmarkStart w:id="161" w:name="_Toc421468947"/>
      <w:bookmarkStart w:id="162" w:name="_Toc421809915"/>
      <w:r w:rsidRPr="00CE3E17">
        <w:rPr>
          <w:lang w:val="en-US"/>
        </w:rPr>
        <w:t>Situation in Germany</w:t>
      </w:r>
      <w:bookmarkEnd w:id="161"/>
      <w:bookmarkEnd w:id="162"/>
    </w:p>
    <w:p w14:paraId="6E4836AC" w14:textId="704B3CF9" w:rsidR="00EE21BD" w:rsidRPr="00CE3E17"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Appelnotedebasdep"/>
          <w:lang w:val="en-US"/>
        </w:rPr>
        <w:footnoteReference w:id="51"/>
      </w:r>
      <w:r w:rsidRPr="00CE3E17">
        <w:rPr>
          <w:lang w:val="en-US"/>
        </w:rPr>
        <w:t xml:space="preserve"> It was shown that Germany is one of the most innovative regions regarding fuel cells</w:t>
      </w:r>
      <w:r w:rsidRPr="00CE3E17">
        <w:rPr>
          <w:rStyle w:val="Appelnotedebasdep"/>
          <w:lang w:val="en-US"/>
        </w:rPr>
        <w:footnoteReference w:id="52"/>
      </w:r>
      <w:r w:rsidRPr="00CE3E17">
        <w:rPr>
          <w:rStyle w:val="Appelnotedebasdep"/>
          <w:lang w:val="en-US"/>
        </w:rPr>
        <w:footnoteReference w:id="53"/>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Pr="00CE3E17">
        <w:rPr>
          <w:rStyle w:val="Appelnotedebasdep"/>
          <w:lang w:val="en-US"/>
        </w:rPr>
        <w:footnoteReference w:id="54"/>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w:t>
      </w:r>
      <w:r w:rsidRPr="00CE3E17">
        <w:rPr>
          <w:lang w:val="en-US"/>
        </w:rPr>
        <w:lastRenderedPageBreak/>
        <w:t>for this is the feed-in law.</w:t>
      </w:r>
      <w:r w:rsidRPr="00CE3E17">
        <w:rPr>
          <w:rStyle w:val="Appelnotedebasdep"/>
          <w:lang w:val="en-US"/>
        </w:rPr>
        <w:footnoteReference w:id="55"/>
      </w:r>
      <w:r w:rsidRPr="00CE3E17">
        <w:rPr>
          <w:lang w:val="en-US"/>
        </w:rPr>
        <w:t>. Another influence is the taxation, in Germany hydrogen is taxed when used as a motor fuel</w:t>
      </w:r>
      <w:r w:rsidRPr="00CE3E17">
        <w:rPr>
          <w:rStyle w:val="Appelnotedebasdep"/>
          <w:lang w:val="en-US"/>
        </w:rPr>
        <w:footnoteReference w:id="56"/>
      </w:r>
    </w:p>
    <w:p w14:paraId="63664597" w14:textId="111F4A09" w:rsidR="00EE21BD" w:rsidRPr="00611909" w:rsidRDefault="00EE21BD" w:rsidP="00EE21BD">
      <w:pPr>
        <w:rPr>
          <w:lang w:val="en-US"/>
        </w:rPr>
      </w:pP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Appelnotedebasdep"/>
          <w:lang w:val="en-US"/>
        </w:rPr>
        <w:footnoteReference w:id="57"/>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ells but has now subsidies for e.g. buying a FCEV.</w:t>
      </w:r>
      <w:r w:rsidR="00611909">
        <w:rPr>
          <w:rStyle w:val="Appelnotedebasdep"/>
          <w:lang w:val="en-US"/>
        </w:rPr>
        <w:footnoteReference w:id="58"/>
      </w:r>
      <w:r w:rsidR="00611909">
        <w:rPr>
          <w:lang w:val="en-US"/>
        </w:rPr>
        <w:t xml:space="preserve"> Till 2017 an investment sum of </w:t>
      </w:r>
      <w:r w:rsidR="00611909">
        <w:rPr>
          <w:color w:val="000000" w:themeColor="text1"/>
          <w:lang w:val="en-US"/>
        </w:rPr>
        <w:t>$1.1 billion is calculated.</w:t>
      </w:r>
      <w:r w:rsidRPr="00611909">
        <w:rPr>
          <w:rStyle w:val="Appelnotedebasdep"/>
          <w:color w:val="000000" w:themeColor="text1"/>
          <w:lang w:val="en-US"/>
        </w:rPr>
        <w:footnoteReference w:id="59"/>
      </w:r>
    </w:p>
    <w:p w14:paraId="65889B47" w14:textId="77777777" w:rsidR="00EE21BD" w:rsidRPr="00CE3E17" w:rsidRDefault="00EE21BD" w:rsidP="00EE21BD">
      <w:pPr>
        <w:rPr>
          <w:lang w:val="en-US"/>
        </w:rPr>
      </w:pPr>
    </w:p>
    <w:p w14:paraId="44B9E270" w14:textId="77777777" w:rsidR="00EE21BD" w:rsidRPr="00CE3E17" w:rsidRDefault="00EE21BD" w:rsidP="00EE21BD">
      <w:pPr>
        <w:pStyle w:val="Titre2"/>
        <w:rPr>
          <w:lang w:val="en-US"/>
        </w:rPr>
      </w:pPr>
      <w:bookmarkStart w:id="172" w:name="_Toc421468948"/>
      <w:bookmarkStart w:id="173" w:name="_Toc421809916"/>
      <w:r w:rsidRPr="00CE3E17">
        <w:rPr>
          <w:lang w:val="en-US"/>
        </w:rPr>
        <w:t>Conclusion</w:t>
      </w:r>
      <w:bookmarkEnd w:id="172"/>
      <w:bookmarkEnd w:id="173"/>
    </w:p>
    <w:p w14:paraId="2A30AEE4" w14:textId="77777777"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Appelnotedebasdep"/>
          <w:lang w:val="en-US"/>
        </w:rPr>
        <w:footnoteReference w:id="60"/>
      </w:r>
      <w:r w:rsidRPr="00CE3E17">
        <w:rPr>
          <w:lang w:val="en-US"/>
        </w:rPr>
        <w:t xml:space="preserve">. </w:t>
      </w: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37"/>
          <w:pgSz w:w="11906" w:h="16838"/>
          <w:pgMar w:top="1077" w:right="1418" w:bottom="1418" w:left="3119" w:header="1077" w:footer="709" w:gutter="0"/>
          <w:cols w:space="708"/>
          <w:titlePg/>
          <w:docGrid w:linePitch="360"/>
        </w:sectPr>
      </w:pPr>
    </w:p>
    <w:p w14:paraId="1B6E5D56" w14:textId="77777777" w:rsidR="00F879C8" w:rsidRPr="00526965" w:rsidRDefault="00063A33" w:rsidP="007519DD">
      <w:pPr>
        <w:pStyle w:val="Titre1"/>
        <w:rPr>
          <w:highlight w:val="yellow"/>
          <w:lang w:val="en-US"/>
        </w:rPr>
      </w:pPr>
      <w:bookmarkStart w:id="175" w:name="_Toc421468949"/>
      <w:bookmarkStart w:id="176" w:name="_Toc421809917"/>
      <w:r w:rsidRPr="00526965">
        <w:rPr>
          <w:highlight w:val="yellow"/>
          <w:lang w:val="en-US"/>
        </w:rPr>
        <w:lastRenderedPageBreak/>
        <w:t>Future perspectiv</w:t>
      </w:r>
      <w:r w:rsidR="00F879C8" w:rsidRPr="00526965">
        <w:rPr>
          <w:highlight w:val="yellow"/>
          <w:lang w:val="en-US"/>
        </w:rPr>
        <w:t>es</w:t>
      </w:r>
      <w:bookmarkEnd w:id="175"/>
      <w:bookmarkEnd w:id="176"/>
    </w:p>
    <w:p w14:paraId="73FF6CC1" w14:textId="77777777" w:rsidR="009E4A9C" w:rsidRPr="00CE3E17" w:rsidRDefault="009E4A9C" w:rsidP="009E4A9C">
      <w:pPr>
        <w:pStyle w:val="Titre2"/>
        <w:rPr>
          <w:lang w:val="en-US"/>
        </w:rPr>
      </w:pPr>
      <w:bookmarkStart w:id="177" w:name="_Toc421468950"/>
      <w:bookmarkStart w:id="178" w:name="_Toc421809918"/>
      <w:r w:rsidRPr="00CE3E17">
        <w:rPr>
          <w:lang w:val="en-US"/>
        </w:rPr>
        <w:t>Fuel Cells as Off-Grid Power Source</w:t>
      </w:r>
      <w:r w:rsidRPr="00CE3E17">
        <w:rPr>
          <w:rStyle w:val="Appelnotedebasdep"/>
          <w:lang w:val="en-US"/>
        </w:rPr>
        <w:footnoteReference w:id="61"/>
      </w:r>
      <w:bookmarkEnd w:id="177"/>
      <w:bookmarkEnd w:id="178"/>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14A51F37"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004D2972" w:rsidRPr="00CE3E17">
        <w:rPr>
          <w:noProof/>
        </w:rPr>
        <w:lastRenderedPageBreak/>
        <mc:AlternateContent>
          <mc:Choice Requires="wps">
            <w:drawing>
              <wp:anchor distT="0" distB="0" distL="114300" distR="114300" simplePos="0" relativeHeight="251750400" behindDoc="0" locked="0" layoutInCell="1" allowOverlap="1" wp14:anchorId="1026FD6F" wp14:editId="73F5F890">
                <wp:simplePos x="0" y="0"/>
                <wp:positionH relativeFrom="insideMargin">
                  <wp:posOffset>306070</wp:posOffset>
                </wp:positionH>
                <wp:positionV relativeFrom="paragraph">
                  <wp:posOffset>48184</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1108D" w14:textId="77777777" w:rsidR="00E03BEB" w:rsidRDefault="00E03BEB" w:rsidP="00DC19B2">
                            <w:pPr>
                              <w:rPr>
                                <w:color w:val="646464" w:themeColor="accent3"/>
                                <w:sz w:val="20"/>
                                <w:lang w:val="en-GB"/>
                              </w:rPr>
                            </w:pPr>
                          </w:p>
                          <w:p w14:paraId="5464DC5F" w14:textId="77777777" w:rsidR="00E03BEB" w:rsidRDefault="00E03BEB" w:rsidP="00DC19B2">
                            <w:pPr>
                              <w:rPr>
                                <w:color w:val="646464" w:themeColor="accent3"/>
                                <w:sz w:val="20"/>
                                <w:lang w:val="en-GB"/>
                              </w:rPr>
                            </w:pPr>
                          </w:p>
                          <w:p w14:paraId="3C66F89C" w14:textId="77777777" w:rsidR="00E03BEB" w:rsidRDefault="00E03BEB" w:rsidP="00DC19B2">
                            <w:pPr>
                              <w:rPr>
                                <w:color w:val="646464" w:themeColor="accent3"/>
                                <w:sz w:val="20"/>
                                <w:lang w:val="en-GB"/>
                              </w:rPr>
                            </w:pPr>
                          </w:p>
                          <w:p w14:paraId="555C592E" w14:textId="77777777" w:rsidR="00E03BEB" w:rsidRDefault="00E03BEB" w:rsidP="00DC19B2">
                            <w:pPr>
                              <w:rPr>
                                <w:color w:val="646464" w:themeColor="accent3"/>
                                <w:sz w:val="20"/>
                                <w:lang w:val="en-GB"/>
                              </w:rPr>
                            </w:pPr>
                          </w:p>
                          <w:p w14:paraId="52D611C0" w14:textId="77777777" w:rsidR="00E03BEB" w:rsidRDefault="00E03BEB" w:rsidP="00DC19B2">
                            <w:pPr>
                              <w:rPr>
                                <w:color w:val="646464" w:themeColor="accent3"/>
                                <w:sz w:val="20"/>
                                <w:lang w:val="en-GB"/>
                              </w:rPr>
                            </w:pPr>
                          </w:p>
                          <w:p w14:paraId="7973DCFF" w14:textId="77777777" w:rsidR="00E03BEB" w:rsidRDefault="00E03BEB" w:rsidP="00DC19B2">
                            <w:pPr>
                              <w:rPr>
                                <w:color w:val="646464" w:themeColor="accent3"/>
                                <w:sz w:val="20"/>
                                <w:lang w:val="en-GB"/>
                              </w:rPr>
                            </w:pPr>
                          </w:p>
                          <w:p w14:paraId="6CF21234" w14:textId="77777777" w:rsidR="00E03BEB" w:rsidRDefault="00E03BEB" w:rsidP="00DC19B2">
                            <w:pPr>
                              <w:rPr>
                                <w:color w:val="646464" w:themeColor="accent3"/>
                                <w:sz w:val="20"/>
                                <w:lang w:val="en-GB"/>
                              </w:rPr>
                            </w:pPr>
                          </w:p>
                          <w:p w14:paraId="1E7F3767" w14:textId="77777777" w:rsidR="00E03BEB" w:rsidRDefault="00E03BEB" w:rsidP="00DC19B2">
                            <w:pPr>
                              <w:rPr>
                                <w:color w:val="646464" w:themeColor="accent3"/>
                                <w:sz w:val="20"/>
                                <w:lang w:val="en-GB"/>
                              </w:rPr>
                            </w:pPr>
                          </w:p>
                          <w:p w14:paraId="4CD52374" w14:textId="77777777" w:rsidR="00E03BEB" w:rsidRDefault="00E03BEB" w:rsidP="00DC19B2">
                            <w:pPr>
                              <w:rPr>
                                <w:color w:val="646464" w:themeColor="accent3"/>
                                <w:sz w:val="20"/>
                                <w:lang w:val="en-GB"/>
                              </w:rPr>
                            </w:pPr>
                          </w:p>
                          <w:p w14:paraId="27BE0723" w14:textId="77777777" w:rsidR="00E03BEB" w:rsidRDefault="00E03BEB" w:rsidP="00DC19B2">
                            <w:pPr>
                              <w:rPr>
                                <w:color w:val="646464" w:themeColor="accent3"/>
                                <w:sz w:val="20"/>
                                <w:lang w:val="en-GB"/>
                              </w:rPr>
                            </w:pPr>
                          </w:p>
                          <w:p w14:paraId="40249611" w14:textId="77777777" w:rsidR="00E03BEB" w:rsidRDefault="00E03BEB" w:rsidP="00DC19B2">
                            <w:pPr>
                              <w:rPr>
                                <w:color w:val="646464" w:themeColor="accent3"/>
                                <w:sz w:val="20"/>
                                <w:lang w:val="en-GB"/>
                              </w:rPr>
                            </w:pPr>
                          </w:p>
                          <w:p w14:paraId="569DE789" w14:textId="77777777" w:rsidR="00E03BEB" w:rsidRDefault="00E03BEB" w:rsidP="00DC19B2">
                            <w:pPr>
                              <w:rPr>
                                <w:color w:val="646464" w:themeColor="accent3"/>
                                <w:sz w:val="20"/>
                                <w:lang w:val="en-GB"/>
                              </w:rPr>
                            </w:pPr>
                          </w:p>
                          <w:p w14:paraId="02C8590D" w14:textId="77777777" w:rsidR="00E03BEB" w:rsidRDefault="00E03BEB" w:rsidP="00DC19B2">
                            <w:pPr>
                              <w:rPr>
                                <w:color w:val="646464" w:themeColor="accent3"/>
                                <w:sz w:val="20"/>
                                <w:lang w:val="en-GB"/>
                              </w:rPr>
                            </w:pPr>
                          </w:p>
                          <w:p w14:paraId="5B0CF8E0" w14:textId="77777777" w:rsidR="00E03BEB" w:rsidRDefault="00E03BEB" w:rsidP="00DC19B2">
                            <w:pPr>
                              <w:rPr>
                                <w:color w:val="646464" w:themeColor="accent3"/>
                                <w:sz w:val="20"/>
                                <w:lang w:val="en-GB"/>
                              </w:rPr>
                            </w:pPr>
                          </w:p>
                          <w:p w14:paraId="1BB48937" w14:textId="77777777" w:rsidR="00E03BEB" w:rsidRDefault="00E03BEB" w:rsidP="00DC19B2">
                            <w:pPr>
                              <w:rPr>
                                <w:color w:val="646464" w:themeColor="accent3"/>
                                <w:sz w:val="20"/>
                                <w:lang w:val="en-GB"/>
                              </w:rPr>
                            </w:pPr>
                          </w:p>
                          <w:p w14:paraId="7800B34E" w14:textId="77777777" w:rsidR="00E03BEB" w:rsidRDefault="00E03BEB" w:rsidP="00DC19B2">
                            <w:pPr>
                              <w:rPr>
                                <w:color w:val="646464" w:themeColor="accent3"/>
                                <w:sz w:val="20"/>
                                <w:lang w:val="en-GB"/>
                              </w:rPr>
                            </w:pPr>
                          </w:p>
                          <w:p w14:paraId="4DEBBD9B" w14:textId="77777777" w:rsidR="00E03BEB" w:rsidRDefault="00E03BEB" w:rsidP="00DC19B2">
                            <w:pPr>
                              <w:rPr>
                                <w:color w:val="646464" w:themeColor="accent3"/>
                                <w:sz w:val="20"/>
                                <w:lang w:val="en-GB"/>
                              </w:rPr>
                            </w:pPr>
                          </w:p>
                          <w:p w14:paraId="67D5D054" w14:textId="77777777" w:rsidR="00E03BEB" w:rsidRDefault="00E03BEB" w:rsidP="00DC19B2">
                            <w:pPr>
                              <w:rPr>
                                <w:color w:val="646464" w:themeColor="accent3"/>
                                <w:sz w:val="20"/>
                                <w:lang w:val="en-GB"/>
                              </w:rPr>
                            </w:pPr>
                          </w:p>
                          <w:p w14:paraId="10A60B5F" w14:textId="77777777" w:rsidR="00E03BEB" w:rsidRDefault="00E03BEB" w:rsidP="00DC19B2">
                            <w:pPr>
                              <w:rPr>
                                <w:color w:val="646464" w:themeColor="accent3"/>
                                <w:sz w:val="20"/>
                                <w:lang w:val="en-GB"/>
                              </w:rPr>
                            </w:pPr>
                          </w:p>
                          <w:p w14:paraId="4D0F01B8" w14:textId="77777777" w:rsidR="00E03BEB" w:rsidRDefault="00E03BEB" w:rsidP="00DC19B2">
                            <w:pPr>
                              <w:rPr>
                                <w:color w:val="646464" w:themeColor="accent3"/>
                                <w:sz w:val="20"/>
                                <w:lang w:val="en-GB"/>
                              </w:rPr>
                            </w:pPr>
                          </w:p>
                          <w:p w14:paraId="53C1D140" w14:textId="77777777" w:rsidR="00E03BEB" w:rsidRDefault="00E03BEB" w:rsidP="00DC19B2">
                            <w:pPr>
                              <w:rPr>
                                <w:color w:val="646464" w:themeColor="accent3"/>
                                <w:sz w:val="20"/>
                                <w:lang w:val="en-GB"/>
                              </w:rPr>
                            </w:pPr>
                          </w:p>
                          <w:p w14:paraId="117D3C78" w14:textId="77777777" w:rsidR="00E03BEB" w:rsidRDefault="00E03BEB" w:rsidP="00804CAA">
                            <w:pPr>
                              <w:jc w:val="left"/>
                              <w:rPr>
                                <w:color w:val="646464" w:themeColor="accent3"/>
                                <w:sz w:val="20"/>
                                <w:lang w:val="en-GB"/>
                              </w:rPr>
                            </w:pPr>
                          </w:p>
                          <w:p w14:paraId="2F11AE0C" w14:textId="1225BD20" w:rsidR="00E03BEB" w:rsidRPr="001A14BA" w:rsidRDefault="00E03BEB"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1pt;margin-top:3.8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" fillcolor="white [3201]" stroked="f" strokeweight=".5pt">
                <v:textbox>
                  <w:txbxContent>
                    <w:p w14:paraId="4A81108D" w14:textId="77777777" w:rsidR="00E03BEB" w:rsidRDefault="00E03BEB" w:rsidP="00DC19B2">
                      <w:pPr>
                        <w:rPr>
                          <w:color w:val="646464" w:themeColor="accent3"/>
                          <w:sz w:val="20"/>
                          <w:lang w:val="en-GB"/>
                        </w:rPr>
                      </w:pPr>
                    </w:p>
                    <w:p w14:paraId="5464DC5F" w14:textId="77777777" w:rsidR="00E03BEB" w:rsidRDefault="00E03BEB" w:rsidP="00DC19B2">
                      <w:pPr>
                        <w:rPr>
                          <w:color w:val="646464" w:themeColor="accent3"/>
                          <w:sz w:val="20"/>
                          <w:lang w:val="en-GB"/>
                        </w:rPr>
                      </w:pPr>
                    </w:p>
                    <w:p w14:paraId="3C66F89C" w14:textId="77777777" w:rsidR="00E03BEB" w:rsidRDefault="00E03BEB" w:rsidP="00DC19B2">
                      <w:pPr>
                        <w:rPr>
                          <w:color w:val="646464" w:themeColor="accent3"/>
                          <w:sz w:val="20"/>
                          <w:lang w:val="en-GB"/>
                        </w:rPr>
                      </w:pPr>
                    </w:p>
                    <w:p w14:paraId="555C592E" w14:textId="77777777" w:rsidR="00E03BEB" w:rsidRDefault="00E03BEB" w:rsidP="00DC19B2">
                      <w:pPr>
                        <w:rPr>
                          <w:color w:val="646464" w:themeColor="accent3"/>
                          <w:sz w:val="20"/>
                          <w:lang w:val="en-GB"/>
                        </w:rPr>
                      </w:pPr>
                    </w:p>
                    <w:p w14:paraId="52D611C0" w14:textId="77777777" w:rsidR="00E03BEB" w:rsidRDefault="00E03BEB" w:rsidP="00DC19B2">
                      <w:pPr>
                        <w:rPr>
                          <w:color w:val="646464" w:themeColor="accent3"/>
                          <w:sz w:val="20"/>
                          <w:lang w:val="en-GB"/>
                        </w:rPr>
                      </w:pPr>
                    </w:p>
                    <w:p w14:paraId="7973DCFF" w14:textId="77777777" w:rsidR="00E03BEB" w:rsidRDefault="00E03BEB" w:rsidP="00DC19B2">
                      <w:pPr>
                        <w:rPr>
                          <w:color w:val="646464" w:themeColor="accent3"/>
                          <w:sz w:val="20"/>
                          <w:lang w:val="en-GB"/>
                        </w:rPr>
                      </w:pPr>
                    </w:p>
                    <w:p w14:paraId="6CF21234" w14:textId="77777777" w:rsidR="00E03BEB" w:rsidRDefault="00E03BEB" w:rsidP="00DC19B2">
                      <w:pPr>
                        <w:rPr>
                          <w:color w:val="646464" w:themeColor="accent3"/>
                          <w:sz w:val="20"/>
                          <w:lang w:val="en-GB"/>
                        </w:rPr>
                      </w:pPr>
                    </w:p>
                    <w:p w14:paraId="1E7F3767" w14:textId="77777777" w:rsidR="00E03BEB" w:rsidRDefault="00E03BEB" w:rsidP="00DC19B2">
                      <w:pPr>
                        <w:rPr>
                          <w:color w:val="646464" w:themeColor="accent3"/>
                          <w:sz w:val="20"/>
                          <w:lang w:val="en-GB"/>
                        </w:rPr>
                      </w:pPr>
                    </w:p>
                    <w:p w14:paraId="4CD52374" w14:textId="77777777" w:rsidR="00E03BEB" w:rsidRDefault="00E03BEB" w:rsidP="00DC19B2">
                      <w:pPr>
                        <w:rPr>
                          <w:color w:val="646464" w:themeColor="accent3"/>
                          <w:sz w:val="20"/>
                          <w:lang w:val="en-GB"/>
                        </w:rPr>
                      </w:pPr>
                    </w:p>
                    <w:p w14:paraId="27BE0723" w14:textId="77777777" w:rsidR="00E03BEB" w:rsidRDefault="00E03BEB" w:rsidP="00DC19B2">
                      <w:pPr>
                        <w:rPr>
                          <w:color w:val="646464" w:themeColor="accent3"/>
                          <w:sz w:val="20"/>
                          <w:lang w:val="en-GB"/>
                        </w:rPr>
                      </w:pPr>
                    </w:p>
                    <w:p w14:paraId="40249611" w14:textId="77777777" w:rsidR="00E03BEB" w:rsidRDefault="00E03BEB" w:rsidP="00DC19B2">
                      <w:pPr>
                        <w:rPr>
                          <w:color w:val="646464" w:themeColor="accent3"/>
                          <w:sz w:val="20"/>
                          <w:lang w:val="en-GB"/>
                        </w:rPr>
                      </w:pPr>
                    </w:p>
                    <w:p w14:paraId="569DE789" w14:textId="77777777" w:rsidR="00E03BEB" w:rsidRDefault="00E03BEB" w:rsidP="00DC19B2">
                      <w:pPr>
                        <w:rPr>
                          <w:color w:val="646464" w:themeColor="accent3"/>
                          <w:sz w:val="20"/>
                          <w:lang w:val="en-GB"/>
                        </w:rPr>
                      </w:pPr>
                    </w:p>
                    <w:p w14:paraId="02C8590D" w14:textId="77777777" w:rsidR="00E03BEB" w:rsidRDefault="00E03BEB" w:rsidP="00DC19B2">
                      <w:pPr>
                        <w:rPr>
                          <w:color w:val="646464" w:themeColor="accent3"/>
                          <w:sz w:val="20"/>
                          <w:lang w:val="en-GB"/>
                        </w:rPr>
                      </w:pPr>
                    </w:p>
                    <w:p w14:paraId="5B0CF8E0" w14:textId="77777777" w:rsidR="00E03BEB" w:rsidRDefault="00E03BEB" w:rsidP="00DC19B2">
                      <w:pPr>
                        <w:rPr>
                          <w:color w:val="646464" w:themeColor="accent3"/>
                          <w:sz w:val="20"/>
                          <w:lang w:val="en-GB"/>
                        </w:rPr>
                      </w:pPr>
                    </w:p>
                    <w:p w14:paraId="1BB48937" w14:textId="77777777" w:rsidR="00E03BEB" w:rsidRDefault="00E03BEB" w:rsidP="00DC19B2">
                      <w:pPr>
                        <w:rPr>
                          <w:color w:val="646464" w:themeColor="accent3"/>
                          <w:sz w:val="20"/>
                          <w:lang w:val="en-GB"/>
                        </w:rPr>
                      </w:pPr>
                    </w:p>
                    <w:p w14:paraId="7800B34E" w14:textId="77777777" w:rsidR="00E03BEB" w:rsidRDefault="00E03BEB" w:rsidP="00DC19B2">
                      <w:pPr>
                        <w:rPr>
                          <w:color w:val="646464" w:themeColor="accent3"/>
                          <w:sz w:val="20"/>
                          <w:lang w:val="en-GB"/>
                        </w:rPr>
                      </w:pPr>
                    </w:p>
                    <w:p w14:paraId="4DEBBD9B" w14:textId="77777777" w:rsidR="00E03BEB" w:rsidRDefault="00E03BEB" w:rsidP="00DC19B2">
                      <w:pPr>
                        <w:rPr>
                          <w:color w:val="646464" w:themeColor="accent3"/>
                          <w:sz w:val="20"/>
                          <w:lang w:val="en-GB"/>
                        </w:rPr>
                      </w:pPr>
                    </w:p>
                    <w:p w14:paraId="67D5D054" w14:textId="77777777" w:rsidR="00E03BEB" w:rsidRDefault="00E03BEB" w:rsidP="00DC19B2">
                      <w:pPr>
                        <w:rPr>
                          <w:color w:val="646464" w:themeColor="accent3"/>
                          <w:sz w:val="20"/>
                          <w:lang w:val="en-GB"/>
                        </w:rPr>
                      </w:pPr>
                    </w:p>
                    <w:p w14:paraId="10A60B5F" w14:textId="77777777" w:rsidR="00E03BEB" w:rsidRDefault="00E03BEB" w:rsidP="00DC19B2">
                      <w:pPr>
                        <w:rPr>
                          <w:color w:val="646464" w:themeColor="accent3"/>
                          <w:sz w:val="20"/>
                          <w:lang w:val="en-GB"/>
                        </w:rPr>
                      </w:pPr>
                    </w:p>
                    <w:p w14:paraId="4D0F01B8" w14:textId="77777777" w:rsidR="00E03BEB" w:rsidRDefault="00E03BEB" w:rsidP="00DC19B2">
                      <w:pPr>
                        <w:rPr>
                          <w:color w:val="646464" w:themeColor="accent3"/>
                          <w:sz w:val="20"/>
                          <w:lang w:val="en-GB"/>
                        </w:rPr>
                      </w:pPr>
                    </w:p>
                    <w:p w14:paraId="53C1D140" w14:textId="77777777" w:rsidR="00E03BEB" w:rsidRDefault="00E03BEB" w:rsidP="00DC19B2">
                      <w:pPr>
                        <w:rPr>
                          <w:color w:val="646464" w:themeColor="accent3"/>
                          <w:sz w:val="20"/>
                          <w:lang w:val="en-GB"/>
                        </w:rPr>
                      </w:pPr>
                    </w:p>
                    <w:p w14:paraId="117D3C78" w14:textId="77777777" w:rsidR="00E03BEB" w:rsidRDefault="00E03BEB" w:rsidP="00804CAA">
                      <w:pPr>
                        <w:jc w:val="left"/>
                        <w:rPr>
                          <w:color w:val="646464" w:themeColor="accent3"/>
                          <w:sz w:val="20"/>
                          <w:lang w:val="en-GB"/>
                        </w:rPr>
                      </w:pPr>
                    </w:p>
                    <w:p w14:paraId="2F11AE0C" w14:textId="1225BD20" w:rsidR="00E03BEB" w:rsidRPr="001A14BA" w:rsidRDefault="00E03BEB"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Pr="00CE3E17">
        <w:rPr>
          <w:lang w:val="en-US"/>
        </w:rPr>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79138077"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77777777" w:rsidR="00804CAA" w:rsidRPr="00CE3E17" w:rsidRDefault="00804CAA" w:rsidP="009E4A9C">
      <w:pPr>
        <w:rPr>
          <w:lang w:val="en-US"/>
        </w:rPr>
      </w:pPr>
    </w:p>
    <w:p w14:paraId="27A6DE20" w14:textId="1325DDCD" w:rsidR="009E4A9C" w:rsidRPr="00CE3E17" w:rsidRDefault="009E4A9C" w:rsidP="009E4A9C">
      <w:pPr>
        <w:pStyle w:val="Titre2"/>
        <w:rPr>
          <w:lang w:val="en-US"/>
        </w:rPr>
      </w:pPr>
      <w:bookmarkStart w:id="179" w:name="_Toc421468951"/>
      <w:bookmarkStart w:id="180" w:name="_Toc421809919"/>
      <w:r w:rsidRPr="00CE3E17">
        <w:rPr>
          <w:lang w:val="en-US"/>
        </w:rPr>
        <w:t>Hydrogen Infrastructure</w:t>
      </w:r>
      <w:r w:rsidRPr="00CE3E17">
        <w:rPr>
          <w:rStyle w:val="Appelnotedebasdep"/>
          <w:lang w:val="en-US"/>
        </w:rPr>
        <w:footnoteReference w:id="62"/>
      </w:r>
      <w:bookmarkEnd w:id="179"/>
      <w:bookmarkEnd w:id="180"/>
    </w:p>
    <w:p w14:paraId="47A42C12" w14:textId="3041AFDF" w:rsidR="009E4A9C" w:rsidRDefault="009E4A9C" w:rsidP="00E45E6E">
      <w:pPr>
        <w:rPr>
          <w:lang w:val="en-US"/>
        </w:rPr>
      </w:pPr>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Pr="00CE3E17">
        <w:rPr>
          <w:lang w:val="en-US"/>
        </w:rPr>
        <w:t xml:space="preserve">established with the support of government institutions and society: </w:t>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Appelnotedebasdep"/>
          <w:lang w:val="en-US"/>
        </w:rPr>
        <w:footnoteReference w:id="63"/>
      </w:r>
      <w:r w:rsidRPr="00CE3E17">
        <w:rPr>
          <w:lang w:val="en-US"/>
        </w:rPr>
        <w:t xml:space="preserve"> </w:t>
      </w:r>
      <w:bookmarkEnd w:id="84"/>
      <w:bookmarkEnd w:id="85"/>
    </w:p>
    <w:p w14:paraId="2CDAF7AD" w14:textId="647DEE2B"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w:t>
      </w:r>
      <w:r w:rsidR="00804CAA">
        <w:rPr>
          <w:lang w:val="en-US"/>
        </w:rPr>
        <w:lastRenderedPageBreak/>
        <w:t xml:space="preserve">transactions taking place on block chains are more secure and reliable, but </w:t>
      </w:r>
      <w:r w:rsidR="001A14BA" w:rsidRPr="00CE3E17">
        <w:rPr>
          <w:noProof/>
        </w:rPr>
        <mc:AlternateContent>
          <mc:Choice Requires="wps">
            <w:drawing>
              <wp:anchor distT="0" distB="0" distL="114300" distR="114300" simplePos="0" relativeHeight="251616254" behindDoc="0" locked="0" layoutInCell="1" allowOverlap="1" wp14:anchorId="78063FCD" wp14:editId="3E4DB236">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E03BEB" w:rsidRDefault="00E03BEB" w:rsidP="001A14BA">
                            <w:pPr>
                              <w:rPr>
                                <w:b/>
                                <w:color w:val="646464" w:themeColor="accent3"/>
                                <w:sz w:val="20"/>
                                <w:lang w:val="en-GB"/>
                              </w:rPr>
                            </w:pPr>
                          </w:p>
                          <w:p w14:paraId="01C1F300" w14:textId="77777777" w:rsidR="00E03BEB" w:rsidRDefault="00E03BEB" w:rsidP="001A14BA">
                            <w:pPr>
                              <w:rPr>
                                <w:b/>
                                <w:color w:val="646464" w:themeColor="accent3"/>
                                <w:sz w:val="20"/>
                                <w:lang w:val="en-GB"/>
                              </w:rPr>
                            </w:pPr>
                          </w:p>
                          <w:p w14:paraId="0893ED11" w14:textId="77777777" w:rsidR="00E03BEB" w:rsidRDefault="00E03BEB" w:rsidP="001A14BA">
                            <w:pPr>
                              <w:rPr>
                                <w:b/>
                                <w:color w:val="646464" w:themeColor="accent3"/>
                                <w:sz w:val="20"/>
                                <w:lang w:val="en-GB"/>
                              </w:rPr>
                            </w:pPr>
                          </w:p>
                          <w:p w14:paraId="2DFA6325" w14:textId="77777777" w:rsidR="00E03BEB" w:rsidRDefault="00E03BEB" w:rsidP="001A14BA">
                            <w:pPr>
                              <w:rPr>
                                <w:b/>
                                <w:color w:val="646464" w:themeColor="accent3"/>
                                <w:sz w:val="20"/>
                                <w:lang w:val="en-GB"/>
                              </w:rPr>
                            </w:pPr>
                          </w:p>
                          <w:p w14:paraId="79BA5539" w14:textId="77777777" w:rsidR="00E03BEB" w:rsidRDefault="00E03BEB" w:rsidP="001A14BA">
                            <w:pPr>
                              <w:rPr>
                                <w:b/>
                                <w:color w:val="646464" w:themeColor="accent3"/>
                                <w:sz w:val="20"/>
                                <w:lang w:val="en-GB"/>
                              </w:rPr>
                            </w:pPr>
                          </w:p>
                          <w:p w14:paraId="7C647802" w14:textId="77777777" w:rsidR="00E03BEB" w:rsidRDefault="00E03BEB" w:rsidP="001A14BA">
                            <w:pPr>
                              <w:rPr>
                                <w:b/>
                                <w:color w:val="646464" w:themeColor="accent3"/>
                                <w:sz w:val="20"/>
                                <w:lang w:val="en-GB"/>
                              </w:rPr>
                            </w:pPr>
                          </w:p>
                          <w:p w14:paraId="355CD68B" w14:textId="77777777" w:rsidR="00E03BEB" w:rsidRDefault="00E03BEB" w:rsidP="001A14BA">
                            <w:pPr>
                              <w:rPr>
                                <w:color w:val="646464" w:themeColor="accent3"/>
                                <w:sz w:val="20"/>
                                <w:lang w:val="en-GB"/>
                              </w:rPr>
                            </w:pPr>
                          </w:p>
                          <w:p w14:paraId="490906A0" w14:textId="77777777" w:rsidR="00E03BEB" w:rsidRDefault="00E03BEB" w:rsidP="001A14BA">
                            <w:pPr>
                              <w:rPr>
                                <w:color w:val="646464" w:themeColor="accent3"/>
                                <w:sz w:val="20"/>
                                <w:lang w:val="en-GB"/>
                              </w:rPr>
                            </w:pPr>
                          </w:p>
                          <w:p w14:paraId="7A4FF7C5" w14:textId="77777777" w:rsidR="00E03BEB" w:rsidRPr="00C6025C" w:rsidRDefault="00E03BEB"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E03BEB" w:rsidRPr="00D10DD0" w:rsidRDefault="00E03BEB" w:rsidP="001A14BA">
                            <w:pPr>
                              <w:jc w:val="center"/>
                              <w:rPr>
                                <w:b/>
                                <w:color w:val="646464" w:themeColor="accent3"/>
                                <w:sz w:val="20"/>
                              </w:rPr>
                            </w:pPr>
                            <w:r w:rsidRPr="00D10DD0">
                              <w:rPr>
                                <w:b/>
                                <w:color w:val="646464" w:themeColor="accent3"/>
                                <w:sz w:val="20"/>
                              </w:rPr>
                              <w:t>NREL’s Hydrogen Program</w:t>
                            </w:r>
                          </w:p>
                          <w:p w14:paraId="166365F0" w14:textId="77777777" w:rsidR="00E03BEB" w:rsidRPr="00D10DD0" w:rsidRDefault="00E03BEB" w:rsidP="001A14BA">
                            <w:pPr>
                              <w:jc w:val="center"/>
                              <w:rPr>
                                <w:b/>
                                <w:color w:val="646464" w:themeColor="accent3"/>
                                <w:sz w:val="20"/>
                              </w:rPr>
                            </w:pPr>
                          </w:p>
                          <w:p w14:paraId="7E4A5631" w14:textId="77777777" w:rsidR="00E03BEB" w:rsidRPr="00D10DD0" w:rsidRDefault="00E03BEB" w:rsidP="001A14BA">
                            <w:pPr>
                              <w:jc w:val="center"/>
                              <w:rPr>
                                <w:b/>
                                <w:color w:val="646464" w:themeColor="accent3"/>
                                <w:sz w:val="20"/>
                              </w:rPr>
                            </w:pPr>
                          </w:p>
                          <w:p w14:paraId="04D983E0" w14:textId="77777777" w:rsidR="00E03BEB" w:rsidRPr="00D10DD0" w:rsidRDefault="00E03BEB" w:rsidP="001A14BA">
                            <w:pPr>
                              <w:jc w:val="center"/>
                              <w:rPr>
                                <w:b/>
                                <w:color w:val="646464" w:themeColor="accent3"/>
                                <w:sz w:val="20"/>
                              </w:rPr>
                            </w:pPr>
                          </w:p>
                          <w:p w14:paraId="27A4D569" w14:textId="77777777" w:rsidR="00E03BEB" w:rsidRPr="00D10DD0" w:rsidRDefault="00E03BEB" w:rsidP="001A14BA">
                            <w:pPr>
                              <w:jc w:val="center"/>
                              <w:rPr>
                                <w:b/>
                                <w:color w:val="646464" w:themeColor="accent3"/>
                                <w:sz w:val="20"/>
                              </w:rPr>
                            </w:pPr>
                          </w:p>
                          <w:p w14:paraId="799BD6FC" w14:textId="77777777" w:rsidR="00E03BEB" w:rsidRPr="00D10DD0" w:rsidRDefault="00E03BEB" w:rsidP="001A14BA">
                            <w:pPr>
                              <w:jc w:val="center"/>
                              <w:rPr>
                                <w:b/>
                                <w:color w:val="646464" w:themeColor="accent3"/>
                                <w:sz w:val="20"/>
                              </w:rPr>
                            </w:pPr>
                          </w:p>
                          <w:p w14:paraId="24FA31D4" w14:textId="0349AD9E" w:rsidR="00E03BEB" w:rsidRPr="00276251" w:rsidRDefault="00176D32" w:rsidP="00611AA4">
                            <w:pPr>
                              <w:jc w:val="center"/>
                              <w:rPr>
                                <w:b/>
                                <w:color w:val="646464" w:themeColor="accent3"/>
                                <w:sz w:val="20"/>
                              </w:rPr>
                            </w:pPr>
                            <w:hyperlink r:id="rId138" w:history="1">
                              <w:r w:rsidR="00E03BEB" w:rsidRPr="00276251">
                                <w:rPr>
                                  <w:rStyle w:val="Lienhypertexte"/>
                                  <w:b/>
                                  <w:sz w:val="20"/>
                                </w:rPr>
                                <w:t>https://www.youtube.com/watch?v=ZQ8YR_4vC_k</w:t>
                              </w:r>
                            </w:hyperlink>
                          </w:p>
                          <w:p w14:paraId="5ABD3964" w14:textId="77777777" w:rsidR="00E03BEB" w:rsidRPr="00D10DD0" w:rsidRDefault="00E03BEB"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2"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" filled="f" stroked="f" strokeweight=".5pt">
                <v:textbox>
                  <w:txbxContent>
                    <w:p w14:paraId="073CF82A" w14:textId="77777777" w:rsidR="00E03BEB" w:rsidRDefault="00E03BEB" w:rsidP="001A14BA">
                      <w:pPr>
                        <w:rPr>
                          <w:b/>
                          <w:color w:val="646464" w:themeColor="accent3"/>
                          <w:sz w:val="20"/>
                          <w:lang w:val="en-GB"/>
                        </w:rPr>
                      </w:pPr>
                    </w:p>
                    <w:p w14:paraId="01C1F300" w14:textId="77777777" w:rsidR="00E03BEB" w:rsidRDefault="00E03BEB" w:rsidP="001A14BA">
                      <w:pPr>
                        <w:rPr>
                          <w:b/>
                          <w:color w:val="646464" w:themeColor="accent3"/>
                          <w:sz w:val="20"/>
                          <w:lang w:val="en-GB"/>
                        </w:rPr>
                      </w:pPr>
                    </w:p>
                    <w:p w14:paraId="0893ED11" w14:textId="77777777" w:rsidR="00E03BEB" w:rsidRDefault="00E03BEB" w:rsidP="001A14BA">
                      <w:pPr>
                        <w:rPr>
                          <w:b/>
                          <w:color w:val="646464" w:themeColor="accent3"/>
                          <w:sz w:val="20"/>
                          <w:lang w:val="en-GB"/>
                        </w:rPr>
                      </w:pPr>
                    </w:p>
                    <w:p w14:paraId="2DFA6325" w14:textId="77777777" w:rsidR="00E03BEB" w:rsidRDefault="00E03BEB" w:rsidP="001A14BA">
                      <w:pPr>
                        <w:rPr>
                          <w:b/>
                          <w:color w:val="646464" w:themeColor="accent3"/>
                          <w:sz w:val="20"/>
                          <w:lang w:val="en-GB"/>
                        </w:rPr>
                      </w:pPr>
                    </w:p>
                    <w:p w14:paraId="79BA5539" w14:textId="77777777" w:rsidR="00E03BEB" w:rsidRDefault="00E03BEB" w:rsidP="001A14BA">
                      <w:pPr>
                        <w:rPr>
                          <w:b/>
                          <w:color w:val="646464" w:themeColor="accent3"/>
                          <w:sz w:val="20"/>
                          <w:lang w:val="en-GB"/>
                        </w:rPr>
                      </w:pPr>
                    </w:p>
                    <w:p w14:paraId="7C647802" w14:textId="77777777" w:rsidR="00E03BEB" w:rsidRDefault="00E03BEB" w:rsidP="001A14BA">
                      <w:pPr>
                        <w:rPr>
                          <w:b/>
                          <w:color w:val="646464" w:themeColor="accent3"/>
                          <w:sz w:val="20"/>
                          <w:lang w:val="en-GB"/>
                        </w:rPr>
                      </w:pPr>
                    </w:p>
                    <w:p w14:paraId="355CD68B" w14:textId="77777777" w:rsidR="00E03BEB" w:rsidRDefault="00E03BEB" w:rsidP="001A14BA">
                      <w:pPr>
                        <w:rPr>
                          <w:color w:val="646464" w:themeColor="accent3"/>
                          <w:sz w:val="20"/>
                          <w:lang w:val="en-GB"/>
                        </w:rPr>
                      </w:pPr>
                    </w:p>
                    <w:p w14:paraId="490906A0" w14:textId="77777777" w:rsidR="00E03BEB" w:rsidRDefault="00E03BEB" w:rsidP="001A14BA">
                      <w:pPr>
                        <w:rPr>
                          <w:color w:val="646464" w:themeColor="accent3"/>
                          <w:sz w:val="20"/>
                          <w:lang w:val="en-GB"/>
                        </w:rPr>
                      </w:pPr>
                    </w:p>
                    <w:p w14:paraId="7A4FF7C5" w14:textId="77777777" w:rsidR="00E03BEB" w:rsidRPr="00C6025C" w:rsidRDefault="00E03BEB"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E03BEB" w:rsidRPr="00D10DD0" w:rsidRDefault="00E03BEB" w:rsidP="001A14BA">
                      <w:pPr>
                        <w:jc w:val="center"/>
                        <w:rPr>
                          <w:b/>
                          <w:color w:val="646464" w:themeColor="accent3"/>
                          <w:sz w:val="20"/>
                        </w:rPr>
                      </w:pPr>
                      <w:proofErr w:type="spellStart"/>
                      <w:r w:rsidRPr="00D10DD0">
                        <w:rPr>
                          <w:b/>
                          <w:color w:val="646464" w:themeColor="accent3"/>
                          <w:sz w:val="20"/>
                        </w:rPr>
                        <w:t>NREL’s</w:t>
                      </w:r>
                      <w:proofErr w:type="spellEnd"/>
                      <w:r w:rsidRPr="00D10DD0">
                        <w:rPr>
                          <w:b/>
                          <w:color w:val="646464" w:themeColor="accent3"/>
                          <w:sz w:val="20"/>
                        </w:rPr>
                        <w:t xml:space="preserve"> </w:t>
                      </w:r>
                      <w:proofErr w:type="spellStart"/>
                      <w:r w:rsidRPr="00D10DD0">
                        <w:rPr>
                          <w:b/>
                          <w:color w:val="646464" w:themeColor="accent3"/>
                          <w:sz w:val="20"/>
                        </w:rPr>
                        <w:t>Hydrogen</w:t>
                      </w:r>
                      <w:proofErr w:type="spellEnd"/>
                      <w:r w:rsidRPr="00D10DD0">
                        <w:rPr>
                          <w:b/>
                          <w:color w:val="646464" w:themeColor="accent3"/>
                          <w:sz w:val="20"/>
                        </w:rPr>
                        <w:t xml:space="preserve"> Program</w:t>
                      </w:r>
                    </w:p>
                    <w:p w14:paraId="166365F0" w14:textId="77777777" w:rsidR="00E03BEB" w:rsidRPr="00D10DD0" w:rsidRDefault="00E03BEB" w:rsidP="001A14BA">
                      <w:pPr>
                        <w:jc w:val="center"/>
                        <w:rPr>
                          <w:b/>
                          <w:color w:val="646464" w:themeColor="accent3"/>
                          <w:sz w:val="20"/>
                        </w:rPr>
                      </w:pPr>
                    </w:p>
                    <w:p w14:paraId="7E4A5631" w14:textId="77777777" w:rsidR="00E03BEB" w:rsidRPr="00D10DD0" w:rsidRDefault="00E03BEB" w:rsidP="001A14BA">
                      <w:pPr>
                        <w:jc w:val="center"/>
                        <w:rPr>
                          <w:b/>
                          <w:color w:val="646464" w:themeColor="accent3"/>
                          <w:sz w:val="20"/>
                        </w:rPr>
                      </w:pPr>
                    </w:p>
                    <w:p w14:paraId="04D983E0" w14:textId="77777777" w:rsidR="00E03BEB" w:rsidRPr="00D10DD0" w:rsidRDefault="00E03BEB" w:rsidP="001A14BA">
                      <w:pPr>
                        <w:jc w:val="center"/>
                        <w:rPr>
                          <w:b/>
                          <w:color w:val="646464" w:themeColor="accent3"/>
                          <w:sz w:val="20"/>
                        </w:rPr>
                      </w:pPr>
                    </w:p>
                    <w:p w14:paraId="27A4D569" w14:textId="77777777" w:rsidR="00E03BEB" w:rsidRPr="00D10DD0" w:rsidRDefault="00E03BEB" w:rsidP="001A14BA">
                      <w:pPr>
                        <w:jc w:val="center"/>
                        <w:rPr>
                          <w:b/>
                          <w:color w:val="646464" w:themeColor="accent3"/>
                          <w:sz w:val="20"/>
                        </w:rPr>
                      </w:pPr>
                    </w:p>
                    <w:p w14:paraId="799BD6FC" w14:textId="77777777" w:rsidR="00E03BEB" w:rsidRPr="00D10DD0" w:rsidRDefault="00E03BEB" w:rsidP="001A14BA">
                      <w:pPr>
                        <w:jc w:val="center"/>
                        <w:rPr>
                          <w:b/>
                          <w:color w:val="646464" w:themeColor="accent3"/>
                          <w:sz w:val="20"/>
                        </w:rPr>
                      </w:pPr>
                    </w:p>
                    <w:p w14:paraId="24FA31D4" w14:textId="0349AD9E" w:rsidR="00E03BEB" w:rsidRPr="00276251" w:rsidRDefault="004F7E3C" w:rsidP="00611AA4">
                      <w:pPr>
                        <w:jc w:val="center"/>
                        <w:rPr>
                          <w:b/>
                          <w:color w:val="646464" w:themeColor="accent3"/>
                          <w:sz w:val="20"/>
                        </w:rPr>
                      </w:pPr>
                      <w:hyperlink r:id="rId139" w:history="1">
                        <w:r w:rsidR="00E03BEB" w:rsidRPr="00276251">
                          <w:rPr>
                            <w:rStyle w:val="Lienhypertexte"/>
                            <w:b/>
                            <w:sz w:val="20"/>
                          </w:rPr>
                          <w:t>https://www.youtube.com/watch?v=ZQ8YR_4vC_k</w:t>
                        </w:r>
                      </w:hyperlink>
                    </w:p>
                    <w:p w14:paraId="5ABD3964" w14:textId="77777777" w:rsidR="00E03BEB" w:rsidRPr="00D10DD0" w:rsidRDefault="00E03BEB"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Titre2"/>
        <w:rPr>
          <w:lang w:val="en-US"/>
        </w:rPr>
      </w:pPr>
      <w:bookmarkStart w:id="181" w:name="_Toc421468952"/>
      <w:bookmarkStart w:id="182" w:name="_Toc421809920"/>
      <w:r w:rsidRPr="00CE3E17">
        <w:rPr>
          <w:lang w:val="en-US"/>
        </w:rPr>
        <w:t>Technology</w:t>
      </w:r>
      <w:bookmarkEnd w:id="181"/>
      <w:bookmarkEnd w:id="182"/>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Appelnotedebasdep"/>
          <w:lang w:val="en-US"/>
        </w:rPr>
        <w:footnoteReference w:id="64"/>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rPr>
        <w:drawing>
          <wp:anchor distT="0" distB="0" distL="114300" distR="114300" simplePos="0" relativeHeight="251786495" behindDoc="0" locked="0" layoutInCell="1" allowOverlap="1" wp14:anchorId="0A24ACA8" wp14:editId="45BA8BDF">
            <wp:simplePos x="0" y="0"/>
            <wp:positionH relativeFrom="column">
              <wp:posOffset>-1533393</wp:posOffset>
            </wp:positionH>
            <wp:positionV relativeFrom="paragraph">
              <wp:posOffset>597691</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40">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Appelnotedebasdep"/>
          <w:lang w:val="en-US"/>
        </w:rPr>
        <w:footnoteReference w:id="65"/>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Appelnotedebasdep"/>
          <w:lang w:val="en-US"/>
        </w:rPr>
        <w:footnoteReference w:id="66"/>
      </w:r>
      <w:r w:rsidRPr="00CE3E17">
        <w:rPr>
          <w:lang w:val="en-US"/>
        </w:rPr>
        <w:t>.</w:t>
      </w:r>
    </w:p>
    <w:p w14:paraId="5E31EF1D" w14:textId="77777777" w:rsidR="009E4A9C" w:rsidRPr="00CE3E17" w:rsidRDefault="009E4A9C" w:rsidP="00E45E6E">
      <w:pPr>
        <w:rPr>
          <w:lang w:val="en-US"/>
        </w:rPr>
        <w:sectPr w:rsidR="009E4A9C" w:rsidRPr="00CE3E17" w:rsidSect="003C6A7D">
          <w:headerReference w:type="first" r:id="rId141"/>
          <w:footerReference w:type="first" r:id="rId142"/>
          <w:pgSz w:w="11906" w:h="16838"/>
          <w:pgMar w:top="1077" w:right="1418" w:bottom="1418" w:left="3119" w:header="1077" w:footer="709" w:gutter="0"/>
          <w:cols w:space="708"/>
          <w:titlePg/>
          <w:docGrid w:linePitch="360"/>
        </w:sectPr>
      </w:pPr>
    </w:p>
    <w:p w14:paraId="3CAF2080" w14:textId="3056B0CE" w:rsidR="001B23FB" w:rsidRPr="00526965" w:rsidRDefault="002335AD" w:rsidP="007519DD">
      <w:pPr>
        <w:pStyle w:val="Titre1"/>
        <w:rPr>
          <w:highlight w:val="yellow"/>
          <w:lang w:val="en-US"/>
        </w:rPr>
      </w:pPr>
      <w:bookmarkStart w:id="186" w:name="_Toc417578133"/>
      <w:bookmarkStart w:id="187" w:name="_Toc417584748"/>
      <w:bookmarkStart w:id="188" w:name="_Toc421468953"/>
      <w:bookmarkStart w:id="189" w:name="_Toc421809921"/>
      <w:r w:rsidRPr="00526965">
        <w:rPr>
          <w:highlight w:val="yellow"/>
          <w:lang w:val="en-US"/>
        </w:rPr>
        <w:lastRenderedPageBreak/>
        <w:t>C</w:t>
      </w:r>
      <w:r w:rsidR="00D75EF4" w:rsidRPr="00526965">
        <w:rPr>
          <w:highlight w:val="yellow"/>
          <w:lang w:val="en-US"/>
        </w:rPr>
        <w:t>onclusion</w:t>
      </w:r>
      <w:bookmarkEnd w:id="186"/>
      <w:bookmarkEnd w:id="187"/>
      <w:bookmarkEnd w:id="188"/>
      <w:bookmarkEnd w:id="189"/>
    </w:p>
    <w:p w14:paraId="650EF5C8" w14:textId="77777777" w:rsidR="00631395" w:rsidRDefault="00955CD1" w:rsidP="001B23FB">
      <w:pPr>
        <w:sectPr w:rsidR="00631395" w:rsidSect="007641B1">
          <w:headerReference w:type="first" r:id="rId143"/>
          <w:footerReference w:type="first" r:id="rId144"/>
          <w:pgSz w:w="11906" w:h="16838"/>
          <w:pgMar w:top="1077" w:right="1418" w:bottom="1418" w:left="3119" w:header="1077" w:footer="709" w:gutter="0"/>
          <w:cols w:space="708"/>
          <w:titlePg/>
          <w:docGrid w:linePitch="360"/>
        </w:sectPr>
      </w:pPr>
      <w:r w:rsidRPr="00CE3E17">
        <w:rPr>
          <w:lang w:val="en-US"/>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Pr="0068145D">
        <w:t xml:space="preserve">In dignissim lacus ut ante. Cras elit lectus, bibendum a, adipiscing vitae, commodo et, dui. </w:t>
      </w:r>
      <w:r w:rsidRPr="00CE3E17">
        <w:rPr>
          <w:lang w:val="en-US"/>
        </w:rPr>
        <w:t xml:space="preserve">Ut tincidunt tortor. Donec nonummy, enim in lacinia pulvinar, velit tellus scelerisque augue, ac posuere libero urna eget neque. </w:t>
      </w:r>
      <w:r w:rsidRPr="0068145D">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Pr="0068145D">
        <w:br/>
      </w:r>
      <w:r w:rsidRPr="0068145D">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Pr="0068145D">
        <w:br/>
      </w:r>
      <w:r w:rsidRPr="0068145D">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w:t>
      </w:r>
      <w:r w:rsidRPr="0068145D">
        <w:lastRenderedPageBreak/>
        <w:t xml:space="preserve">dolor. Aliquam vel magna non nunc ornare bibendum. Sed libero. Maecenas at est. Vivamus ornare, felis et luctus dapibus, lacus leo convallis diam, eget dapibus augue arcu eget arcu. </w:t>
      </w:r>
      <w:r w:rsidR="001B23FB" w:rsidRPr="0068145D">
        <w:br w:type="page"/>
      </w:r>
    </w:p>
    <w:p w14:paraId="046961AC" w14:textId="1F6F3097" w:rsidR="007519DD" w:rsidRPr="00CE3E17" w:rsidRDefault="002335AD" w:rsidP="007519DD">
      <w:pPr>
        <w:pStyle w:val="Titre1"/>
        <w:rPr>
          <w:lang w:val="en-US"/>
        </w:rPr>
      </w:pPr>
      <w:bookmarkStart w:id="190" w:name="_Toc417578134"/>
      <w:bookmarkStart w:id="191" w:name="_Toc417584749"/>
      <w:bookmarkStart w:id="192" w:name="_Toc421468954"/>
      <w:bookmarkStart w:id="193" w:name="_Toc421809922"/>
      <w:r w:rsidRPr="00CE3E17">
        <w:rPr>
          <w:lang w:val="en-US"/>
        </w:rPr>
        <w:lastRenderedPageBreak/>
        <w:t>A</w:t>
      </w:r>
      <w:r w:rsidR="007519DD" w:rsidRPr="00CE3E17">
        <w:rPr>
          <w:lang w:val="en-US"/>
        </w:rPr>
        <w:t>ppendix</w:t>
      </w:r>
      <w:bookmarkEnd w:id="190"/>
      <w:bookmarkEnd w:id="191"/>
      <w:bookmarkEnd w:id="192"/>
      <w:bookmarkEnd w:id="193"/>
    </w:p>
    <w:p w14:paraId="59D4BFE0" w14:textId="3DECAD9C" w:rsidR="007519DD" w:rsidRPr="00CE3E17" w:rsidRDefault="00844193" w:rsidP="007519DD">
      <w:pPr>
        <w:pStyle w:val="Titre2"/>
        <w:rPr>
          <w:lang w:val="en-US"/>
        </w:rPr>
      </w:pPr>
      <w:bookmarkStart w:id="194" w:name="_Toc417578135"/>
      <w:bookmarkStart w:id="195" w:name="_Toc417584750"/>
      <w:bookmarkStart w:id="196" w:name="_Toc421468955"/>
      <w:bookmarkStart w:id="197" w:name="_Toc421809923"/>
      <w:r w:rsidRPr="00CE3E17">
        <w:rPr>
          <w:lang w:val="en-US"/>
        </w:rPr>
        <w:t>Det</w:t>
      </w:r>
      <w:r w:rsidR="007519DD" w:rsidRPr="00CE3E17">
        <w:rPr>
          <w:lang w:val="en-US"/>
        </w:rPr>
        <w:t>a</w:t>
      </w:r>
      <w:r w:rsidR="00DA4767">
        <w:rPr>
          <w:lang w:val="en-US"/>
        </w:rPr>
        <w:t>iled T</w:t>
      </w:r>
      <w:r w:rsidRPr="00CE3E17">
        <w:rPr>
          <w:lang w:val="en-US"/>
        </w:rPr>
        <w:t>a</w:t>
      </w:r>
      <w:r w:rsidR="00DA4767">
        <w:rPr>
          <w:lang w:val="en-US"/>
        </w:rPr>
        <w:t>ble of C</w:t>
      </w:r>
      <w:r w:rsidR="007519DD" w:rsidRPr="00CE3E17">
        <w:rPr>
          <w:lang w:val="en-US"/>
        </w:rPr>
        <w:t>ontents</w:t>
      </w:r>
      <w:bookmarkEnd w:id="194"/>
      <w:bookmarkEnd w:id="195"/>
      <w:bookmarkEnd w:id="196"/>
      <w:bookmarkEnd w:id="197"/>
    </w:p>
    <w:p w14:paraId="5BC1E8CF" w14:textId="77777777" w:rsidR="00526965" w:rsidRDefault="00844193">
      <w:pPr>
        <w:pStyle w:val="TM1"/>
        <w:rPr>
          <w:b w:val="0"/>
          <w:smallCaps w:val="0"/>
          <w:noProof/>
          <w:color w:val="auto"/>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468903" w:history="1">
        <w:r w:rsidR="00526965" w:rsidRPr="00715E3E">
          <w:rPr>
            <w:rStyle w:val="Lienhypertexte"/>
            <w:noProof/>
            <w:lang w:val="en-US"/>
          </w:rPr>
          <w:t>1.</w:t>
        </w:r>
        <w:r w:rsidR="00526965">
          <w:rPr>
            <w:b w:val="0"/>
            <w:smallCaps w:val="0"/>
            <w:noProof/>
            <w:color w:val="auto"/>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3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390D3979" w14:textId="77777777" w:rsidR="00526965" w:rsidRDefault="00176D32">
      <w:pPr>
        <w:pStyle w:val="TM2"/>
        <w:rPr>
          <w:noProof/>
        </w:rPr>
      </w:pPr>
      <w:hyperlink w:anchor="_Toc421468904" w:history="1">
        <w:r w:rsidR="00526965" w:rsidRPr="00715E3E">
          <w:rPr>
            <w:rStyle w:val="Lienhypertexte"/>
            <w:noProof/>
            <w:lang w:val="en-US"/>
          </w:rPr>
          <w:t>1.1</w:t>
        </w:r>
        <w:r w:rsidR="00526965">
          <w:rPr>
            <w:noProof/>
          </w:rPr>
          <w:tab/>
        </w:r>
        <w:r w:rsidR="00526965" w:rsidRPr="00715E3E">
          <w:rPr>
            <w:rStyle w:val="Lienhypertexte"/>
            <w:noProof/>
            <w:lang w:val="en-US"/>
          </w:rPr>
          <w:t>Intentions</w:t>
        </w:r>
        <w:r w:rsidR="00526965">
          <w:rPr>
            <w:noProof/>
            <w:webHidden/>
          </w:rPr>
          <w:tab/>
        </w:r>
        <w:r w:rsidR="00526965">
          <w:rPr>
            <w:noProof/>
            <w:webHidden/>
          </w:rPr>
          <w:fldChar w:fldCharType="begin"/>
        </w:r>
        <w:r w:rsidR="00526965">
          <w:rPr>
            <w:noProof/>
            <w:webHidden/>
          </w:rPr>
          <w:instrText xml:space="preserve"> PAGEREF _Toc421468904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4B629C7D" w14:textId="77777777" w:rsidR="00526965" w:rsidRDefault="00176D32">
      <w:pPr>
        <w:pStyle w:val="TM2"/>
        <w:rPr>
          <w:noProof/>
        </w:rPr>
      </w:pPr>
      <w:hyperlink w:anchor="_Toc421468905" w:history="1">
        <w:r w:rsidR="00526965" w:rsidRPr="00715E3E">
          <w:rPr>
            <w:rStyle w:val="Lienhypertexte"/>
            <w:noProof/>
            <w:lang w:val="en-US"/>
          </w:rPr>
          <w:t>1.2</w:t>
        </w:r>
        <w:r w:rsidR="00526965">
          <w:rPr>
            <w:noProof/>
          </w:rPr>
          <w:tab/>
        </w:r>
        <w:r w:rsidR="00526965" w:rsidRPr="00715E3E">
          <w:rPr>
            <w:rStyle w:val="Lienhypertexte"/>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05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11A56D5" w14:textId="77777777" w:rsidR="00526965" w:rsidRDefault="00176D32">
      <w:pPr>
        <w:pStyle w:val="TM2"/>
        <w:rPr>
          <w:noProof/>
        </w:rPr>
      </w:pPr>
      <w:hyperlink w:anchor="_Toc421468906" w:history="1">
        <w:r w:rsidR="00526965" w:rsidRPr="00715E3E">
          <w:rPr>
            <w:rStyle w:val="Lienhypertexte"/>
            <w:noProof/>
            <w:lang w:val="en-US"/>
          </w:rPr>
          <w:t>1.3</w:t>
        </w:r>
        <w:r w:rsidR="00526965">
          <w:rPr>
            <w:noProof/>
          </w:rPr>
          <w:tab/>
        </w:r>
        <w:r w:rsidR="00526965" w:rsidRPr="00715E3E">
          <w:rPr>
            <w:rStyle w:val="Lienhypertexte"/>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06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A81E0AE" w14:textId="77777777" w:rsidR="00526965" w:rsidRDefault="00176D32">
      <w:pPr>
        <w:pStyle w:val="TM2"/>
        <w:rPr>
          <w:noProof/>
        </w:rPr>
      </w:pPr>
      <w:hyperlink w:anchor="_Toc421468907" w:history="1">
        <w:r w:rsidR="00526965" w:rsidRPr="00715E3E">
          <w:rPr>
            <w:rStyle w:val="Lienhypertexte"/>
            <w:noProof/>
            <w:lang w:val="en-US"/>
          </w:rPr>
          <w:t>1.4</w:t>
        </w:r>
        <w:r w:rsidR="00526965">
          <w:rPr>
            <w:noProof/>
          </w:rPr>
          <w:tab/>
        </w:r>
        <w:r w:rsidR="00526965" w:rsidRPr="00715E3E">
          <w:rPr>
            <w:rStyle w:val="Lienhypertexte"/>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07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339528A3" w14:textId="77777777" w:rsidR="00526965" w:rsidRDefault="00176D32">
      <w:pPr>
        <w:pStyle w:val="TM1"/>
        <w:rPr>
          <w:b w:val="0"/>
          <w:smallCaps w:val="0"/>
          <w:noProof/>
          <w:color w:val="auto"/>
        </w:rPr>
      </w:pPr>
      <w:hyperlink w:anchor="_Toc421468908" w:history="1">
        <w:r w:rsidR="00526965" w:rsidRPr="00715E3E">
          <w:rPr>
            <w:rStyle w:val="Lienhypertexte"/>
            <w:noProof/>
            <w:lang w:val="en-US"/>
          </w:rPr>
          <w:t>2.</w:t>
        </w:r>
        <w:r w:rsidR="00526965">
          <w:rPr>
            <w:b w:val="0"/>
            <w:smallCaps w:val="0"/>
            <w:noProof/>
            <w:color w:val="auto"/>
          </w:rPr>
          <w:tab/>
        </w:r>
        <w:r w:rsidR="00526965" w:rsidRPr="00715E3E">
          <w:rPr>
            <w:rStyle w:val="Lienhypertexte"/>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08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C44BC3E" w14:textId="77777777" w:rsidR="00526965" w:rsidRDefault="00176D32">
      <w:pPr>
        <w:pStyle w:val="TM2"/>
        <w:rPr>
          <w:noProof/>
        </w:rPr>
      </w:pPr>
      <w:hyperlink w:anchor="_Toc421468909" w:history="1">
        <w:r w:rsidR="00526965" w:rsidRPr="00715E3E">
          <w:rPr>
            <w:rStyle w:val="Lienhypertexte"/>
            <w:noProof/>
            <w:lang w:val="en-US"/>
          </w:rPr>
          <w:t>2.1</w:t>
        </w:r>
        <w:r w:rsidR="00526965">
          <w:rPr>
            <w:noProof/>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9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3F69E37" w14:textId="77777777" w:rsidR="00526965" w:rsidRDefault="00176D32">
      <w:pPr>
        <w:pStyle w:val="TM2"/>
        <w:rPr>
          <w:noProof/>
        </w:rPr>
      </w:pPr>
      <w:hyperlink w:anchor="_Toc421468910" w:history="1">
        <w:r w:rsidR="00526965" w:rsidRPr="00715E3E">
          <w:rPr>
            <w:rStyle w:val="Lienhypertexte"/>
            <w:noProof/>
            <w:lang w:val="en-US"/>
          </w:rPr>
          <w:t>2.2</w:t>
        </w:r>
        <w:r w:rsidR="00526965">
          <w:rPr>
            <w:noProof/>
          </w:rPr>
          <w:tab/>
        </w:r>
        <w:r w:rsidR="00526965" w:rsidRPr="00715E3E">
          <w:rPr>
            <w:rStyle w:val="Lienhypertexte"/>
            <w:noProof/>
            <w:lang w:val="en-US"/>
          </w:rPr>
          <w:t>Technologies</w:t>
        </w:r>
        <w:r w:rsidR="00526965">
          <w:rPr>
            <w:noProof/>
            <w:webHidden/>
          </w:rPr>
          <w:tab/>
        </w:r>
        <w:r w:rsidR="00526965">
          <w:rPr>
            <w:noProof/>
            <w:webHidden/>
          </w:rPr>
          <w:fldChar w:fldCharType="begin"/>
        </w:r>
        <w:r w:rsidR="00526965">
          <w:rPr>
            <w:noProof/>
            <w:webHidden/>
          </w:rPr>
          <w:instrText xml:space="preserve"> PAGEREF _Toc421468910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5720A262" w14:textId="77777777" w:rsidR="00526965" w:rsidRDefault="00176D32">
      <w:pPr>
        <w:pStyle w:val="TM3"/>
        <w:rPr>
          <w:noProof/>
        </w:rPr>
      </w:pPr>
      <w:hyperlink w:anchor="_Toc421468911" w:history="1">
        <w:r w:rsidR="00526965" w:rsidRPr="00715E3E">
          <w:rPr>
            <w:rStyle w:val="Lienhypertexte"/>
            <w:noProof/>
            <w:lang w:val="en-US"/>
          </w:rPr>
          <w:t>2.2.1</w:t>
        </w:r>
        <w:r w:rsidR="00526965">
          <w:rPr>
            <w:noProof/>
          </w:rPr>
          <w:tab/>
        </w:r>
        <w:r w:rsidR="00526965" w:rsidRPr="00715E3E">
          <w:rPr>
            <w:rStyle w:val="Lienhypertexte"/>
            <w:noProof/>
            <w:shd w:val="clear" w:color="auto" w:fill="FFFFFF"/>
            <w:lang w:val="en-US"/>
          </w:rPr>
          <w:t>PEMFC</w:t>
        </w:r>
        <w:r w:rsidR="00526965">
          <w:rPr>
            <w:noProof/>
            <w:webHidden/>
          </w:rPr>
          <w:tab/>
        </w:r>
        <w:r w:rsidR="00526965">
          <w:rPr>
            <w:noProof/>
            <w:webHidden/>
          </w:rPr>
          <w:fldChar w:fldCharType="begin"/>
        </w:r>
        <w:r w:rsidR="00526965">
          <w:rPr>
            <w:noProof/>
            <w:webHidden/>
          </w:rPr>
          <w:instrText xml:space="preserve"> PAGEREF _Toc421468911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1A0273ED" w14:textId="77777777" w:rsidR="00526965" w:rsidRDefault="00176D32">
      <w:pPr>
        <w:pStyle w:val="TM3"/>
        <w:rPr>
          <w:noProof/>
        </w:rPr>
      </w:pPr>
      <w:hyperlink w:anchor="_Toc421468912" w:history="1">
        <w:r w:rsidR="00526965" w:rsidRPr="00715E3E">
          <w:rPr>
            <w:rStyle w:val="Lienhypertexte"/>
            <w:noProof/>
            <w:lang w:val="en-US"/>
          </w:rPr>
          <w:t>2.2.2</w:t>
        </w:r>
        <w:r w:rsidR="00526965">
          <w:rPr>
            <w:noProof/>
          </w:rPr>
          <w:tab/>
        </w:r>
        <w:r w:rsidR="00526965" w:rsidRPr="00715E3E">
          <w:rPr>
            <w:rStyle w:val="Lienhypertexte"/>
            <w:noProof/>
            <w:shd w:val="clear" w:color="auto" w:fill="FFFFFF"/>
            <w:lang w:val="en-US"/>
          </w:rPr>
          <w:t>DMFC</w:t>
        </w:r>
        <w:r w:rsidR="00526965">
          <w:rPr>
            <w:noProof/>
            <w:webHidden/>
          </w:rPr>
          <w:tab/>
        </w:r>
        <w:r w:rsidR="00526965">
          <w:rPr>
            <w:noProof/>
            <w:webHidden/>
          </w:rPr>
          <w:fldChar w:fldCharType="begin"/>
        </w:r>
        <w:r w:rsidR="00526965">
          <w:rPr>
            <w:noProof/>
            <w:webHidden/>
          </w:rPr>
          <w:instrText xml:space="preserve"> PAGEREF _Toc421468912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6B261B45" w14:textId="77777777" w:rsidR="00526965" w:rsidRDefault="00176D32">
      <w:pPr>
        <w:pStyle w:val="TM3"/>
        <w:rPr>
          <w:noProof/>
        </w:rPr>
      </w:pPr>
      <w:hyperlink w:anchor="_Toc421468913" w:history="1">
        <w:r w:rsidR="00526965" w:rsidRPr="00715E3E">
          <w:rPr>
            <w:rStyle w:val="Lienhypertexte"/>
            <w:noProof/>
            <w:lang w:val="en-US"/>
          </w:rPr>
          <w:t>2.2.3</w:t>
        </w:r>
        <w:r w:rsidR="00526965">
          <w:rPr>
            <w:noProof/>
          </w:rPr>
          <w:tab/>
        </w:r>
        <w:r w:rsidR="00526965" w:rsidRPr="00715E3E">
          <w:rPr>
            <w:rStyle w:val="Lienhypertexte"/>
            <w:noProof/>
            <w:shd w:val="clear" w:color="auto" w:fill="FFFFFF"/>
            <w:lang w:val="en-US"/>
          </w:rPr>
          <w:t>AFC</w:t>
        </w:r>
        <w:r w:rsidR="00526965">
          <w:rPr>
            <w:noProof/>
            <w:webHidden/>
          </w:rPr>
          <w:tab/>
        </w:r>
        <w:r w:rsidR="00526965">
          <w:rPr>
            <w:noProof/>
            <w:webHidden/>
          </w:rPr>
          <w:fldChar w:fldCharType="begin"/>
        </w:r>
        <w:r w:rsidR="00526965">
          <w:rPr>
            <w:noProof/>
            <w:webHidden/>
          </w:rPr>
          <w:instrText xml:space="preserve"> PAGEREF _Toc421468913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2FF10D8B" w14:textId="77777777" w:rsidR="00526965" w:rsidRDefault="00176D32">
      <w:pPr>
        <w:pStyle w:val="TM3"/>
        <w:rPr>
          <w:noProof/>
        </w:rPr>
      </w:pPr>
      <w:hyperlink w:anchor="_Toc421468914" w:history="1">
        <w:r w:rsidR="00526965" w:rsidRPr="00715E3E">
          <w:rPr>
            <w:rStyle w:val="Lienhypertexte"/>
            <w:noProof/>
            <w:lang w:val="en-US"/>
          </w:rPr>
          <w:t>2.2.4</w:t>
        </w:r>
        <w:r w:rsidR="00526965">
          <w:rPr>
            <w:noProof/>
          </w:rPr>
          <w:tab/>
        </w:r>
        <w:r w:rsidR="00526965" w:rsidRPr="00715E3E">
          <w:rPr>
            <w:rStyle w:val="Lienhypertexte"/>
            <w:noProof/>
            <w:shd w:val="clear" w:color="auto" w:fill="FFFFFF"/>
            <w:lang w:val="en-US"/>
          </w:rPr>
          <w:t>PAFC</w:t>
        </w:r>
        <w:r w:rsidR="00526965">
          <w:rPr>
            <w:noProof/>
            <w:webHidden/>
          </w:rPr>
          <w:tab/>
        </w:r>
        <w:r w:rsidR="00526965">
          <w:rPr>
            <w:noProof/>
            <w:webHidden/>
          </w:rPr>
          <w:fldChar w:fldCharType="begin"/>
        </w:r>
        <w:r w:rsidR="00526965">
          <w:rPr>
            <w:noProof/>
            <w:webHidden/>
          </w:rPr>
          <w:instrText xml:space="preserve"> PAGEREF _Toc421468914 \h </w:instrText>
        </w:r>
        <w:r w:rsidR="00526965">
          <w:rPr>
            <w:noProof/>
            <w:webHidden/>
          </w:rPr>
        </w:r>
        <w:r w:rsidR="00526965">
          <w:rPr>
            <w:noProof/>
            <w:webHidden/>
          </w:rPr>
          <w:fldChar w:fldCharType="separate"/>
        </w:r>
        <w:r w:rsidR="00526965">
          <w:rPr>
            <w:noProof/>
            <w:webHidden/>
          </w:rPr>
          <w:t>10</w:t>
        </w:r>
        <w:r w:rsidR="00526965">
          <w:rPr>
            <w:noProof/>
            <w:webHidden/>
          </w:rPr>
          <w:fldChar w:fldCharType="end"/>
        </w:r>
      </w:hyperlink>
    </w:p>
    <w:p w14:paraId="4DA1617D" w14:textId="77777777" w:rsidR="00526965" w:rsidRDefault="00176D32">
      <w:pPr>
        <w:pStyle w:val="TM3"/>
        <w:rPr>
          <w:noProof/>
        </w:rPr>
      </w:pPr>
      <w:hyperlink w:anchor="_Toc421468915" w:history="1">
        <w:r w:rsidR="00526965" w:rsidRPr="00715E3E">
          <w:rPr>
            <w:rStyle w:val="Lienhypertexte"/>
            <w:noProof/>
            <w:lang w:val="en-US"/>
          </w:rPr>
          <w:t>2.2.5</w:t>
        </w:r>
        <w:r w:rsidR="00526965">
          <w:rPr>
            <w:noProof/>
          </w:rPr>
          <w:tab/>
        </w:r>
        <w:r w:rsidR="00526965" w:rsidRPr="00715E3E">
          <w:rPr>
            <w:rStyle w:val="Lienhypertexte"/>
            <w:noProof/>
            <w:shd w:val="clear" w:color="auto" w:fill="FFFFFF"/>
            <w:lang w:val="en-US"/>
          </w:rPr>
          <w:t>SOFC</w:t>
        </w:r>
        <w:r w:rsidR="00526965">
          <w:rPr>
            <w:noProof/>
            <w:webHidden/>
          </w:rPr>
          <w:tab/>
        </w:r>
        <w:r w:rsidR="00526965">
          <w:rPr>
            <w:noProof/>
            <w:webHidden/>
          </w:rPr>
          <w:fldChar w:fldCharType="begin"/>
        </w:r>
        <w:r w:rsidR="00526965">
          <w:rPr>
            <w:noProof/>
            <w:webHidden/>
          </w:rPr>
          <w:instrText xml:space="preserve"> PAGEREF _Toc421468915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4325EA00" w14:textId="77777777" w:rsidR="00526965" w:rsidRDefault="00176D32">
      <w:pPr>
        <w:pStyle w:val="TM3"/>
        <w:rPr>
          <w:noProof/>
        </w:rPr>
      </w:pPr>
      <w:hyperlink w:anchor="_Toc421468916" w:history="1">
        <w:r w:rsidR="00526965" w:rsidRPr="00715E3E">
          <w:rPr>
            <w:rStyle w:val="Lienhypertexte"/>
            <w:noProof/>
            <w:lang w:val="en-US"/>
          </w:rPr>
          <w:t>2.2.6</w:t>
        </w:r>
        <w:r w:rsidR="00526965">
          <w:rPr>
            <w:noProof/>
          </w:rPr>
          <w:tab/>
        </w:r>
        <w:r w:rsidR="00526965" w:rsidRPr="00715E3E">
          <w:rPr>
            <w:rStyle w:val="Lienhypertexte"/>
            <w:noProof/>
            <w:shd w:val="clear" w:color="auto" w:fill="FFFFFF"/>
            <w:lang w:val="en-US"/>
          </w:rPr>
          <w:t>MCFC</w:t>
        </w:r>
        <w:r w:rsidR="00526965">
          <w:rPr>
            <w:noProof/>
            <w:webHidden/>
          </w:rPr>
          <w:tab/>
        </w:r>
        <w:r w:rsidR="00526965">
          <w:rPr>
            <w:noProof/>
            <w:webHidden/>
          </w:rPr>
          <w:fldChar w:fldCharType="begin"/>
        </w:r>
        <w:r w:rsidR="00526965">
          <w:rPr>
            <w:noProof/>
            <w:webHidden/>
          </w:rPr>
          <w:instrText xml:space="preserve"> PAGEREF _Toc421468916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208EE9EE" w14:textId="77777777" w:rsidR="00526965" w:rsidRDefault="00176D32">
      <w:pPr>
        <w:pStyle w:val="TM3"/>
        <w:rPr>
          <w:noProof/>
        </w:rPr>
      </w:pPr>
      <w:hyperlink w:anchor="_Toc421468917" w:history="1">
        <w:r w:rsidR="00526965" w:rsidRPr="00715E3E">
          <w:rPr>
            <w:rStyle w:val="Lienhypertexte"/>
            <w:noProof/>
            <w:lang w:val="en-US"/>
          </w:rPr>
          <w:t>2.2.7</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17 \h </w:instrText>
        </w:r>
        <w:r w:rsidR="00526965">
          <w:rPr>
            <w:noProof/>
            <w:webHidden/>
          </w:rPr>
        </w:r>
        <w:r w:rsidR="00526965">
          <w:rPr>
            <w:noProof/>
            <w:webHidden/>
          </w:rPr>
          <w:fldChar w:fldCharType="separate"/>
        </w:r>
        <w:r w:rsidR="00526965">
          <w:rPr>
            <w:noProof/>
            <w:webHidden/>
          </w:rPr>
          <w:t>12</w:t>
        </w:r>
        <w:r w:rsidR="00526965">
          <w:rPr>
            <w:noProof/>
            <w:webHidden/>
          </w:rPr>
          <w:fldChar w:fldCharType="end"/>
        </w:r>
      </w:hyperlink>
    </w:p>
    <w:p w14:paraId="25B10077" w14:textId="77777777" w:rsidR="00526965" w:rsidRDefault="00176D32">
      <w:pPr>
        <w:pStyle w:val="TM2"/>
        <w:rPr>
          <w:noProof/>
        </w:rPr>
      </w:pPr>
      <w:hyperlink w:anchor="_Toc421468918" w:history="1">
        <w:r w:rsidR="00526965" w:rsidRPr="00715E3E">
          <w:rPr>
            <w:rStyle w:val="Lienhypertexte"/>
            <w:noProof/>
            <w:lang w:val="en-US"/>
          </w:rPr>
          <w:t>2.3</w:t>
        </w:r>
        <w:r w:rsidR="00526965">
          <w:rPr>
            <w:noProof/>
          </w:rPr>
          <w:tab/>
        </w:r>
        <w:r w:rsidR="00526965" w:rsidRPr="00715E3E">
          <w:rPr>
            <w:rStyle w:val="Lienhypertexte"/>
            <w:noProof/>
            <w:lang w:val="en-US"/>
          </w:rPr>
          <w:t>Applications</w:t>
        </w:r>
        <w:r w:rsidR="00526965">
          <w:rPr>
            <w:noProof/>
            <w:webHidden/>
          </w:rPr>
          <w:tab/>
        </w:r>
        <w:r w:rsidR="00526965">
          <w:rPr>
            <w:noProof/>
            <w:webHidden/>
          </w:rPr>
          <w:fldChar w:fldCharType="begin"/>
        </w:r>
        <w:r w:rsidR="00526965">
          <w:rPr>
            <w:noProof/>
            <w:webHidden/>
          </w:rPr>
          <w:instrText xml:space="preserve"> PAGEREF _Toc421468918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126BA721" w14:textId="77777777" w:rsidR="00526965" w:rsidRDefault="00176D32">
      <w:pPr>
        <w:pStyle w:val="TM3"/>
        <w:rPr>
          <w:noProof/>
        </w:rPr>
      </w:pPr>
      <w:hyperlink w:anchor="_Toc421468919" w:history="1">
        <w:r w:rsidR="00526965" w:rsidRPr="00715E3E">
          <w:rPr>
            <w:rStyle w:val="Lienhypertexte"/>
            <w:noProof/>
            <w:lang w:val="en-US"/>
          </w:rPr>
          <w:t>2.3.1</w:t>
        </w:r>
        <w:r w:rsidR="00526965">
          <w:rPr>
            <w:noProof/>
          </w:rPr>
          <w:tab/>
        </w:r>
        <w:r w:rsidR="00526965" w:rsidRPr="00715E3E">
          <w:rPr>
            <w:rStyle w:val="Lienhypertexte"/>
            <w:noProof/>
            <w:lang w:val="en-US"/>
          </w:rPr>
          <w:t>Transport</w:t>
        </w:r>
        <w:r w:rsidR="00526965">
          <w:rPr>
            <w:noProof/>
            <w:webHidden/>
          </w:rPr>
          <w:tab/>
        </w:r>
        <w:r w:rsidR="00526965">
          <w:rPr>
            <w:noProof/>
            <w:webHidden/>
          </w:rPr>
          <w:fldChar w:fldCharType="begin"/>
        </w:r>
        <w:r w:rsidR="00526965">
          <w:rPr>
            <w:noProof/>
            <w:webHidden/>
          </w:rPr>
          <w:instrText xml:space="preserve"> PAGEREF _Toc421468919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46F764EB" w14:textId="77777777" w:rsidR="00526965" w:rsidRDefault="00176D32">
      <w:pPr>
        <w:pStyle w:val="TM3"/>
        <w:rPr>
          <w:noProof/>
        </w:rPr>
      </w:pPr>
      <w:hyperlink w:anchor="_Toc421468920" w:history="1">
        <w:r w:rsidR="00526965" w:rsidRPr="00715E3E">
          <w:rPr>
            <w:rStyle w:val="Lienhypertexte"/>
            <w:noProof/>
            <w:lang w:val="en-US"/>
          </w:rPr>
          <w:t>2.3.2</w:t>
        </w:r>
        <w:r w:rsidR="00526965">
          <w:rPr>
            <w:noProof/>
          </w:rPr>
          <w:tab/>
        </w:r>
        <w:r w:rsidR="00526965" w:rsidRPr="00715E3E">
          <w:rPr>
            <w:rStyle w:val="Lienhypertexte"/>
            <w:noProof/>
            <w:lang w:val="en-US"/>
          </w:rPr>
          <w:t>Stationary</w:t>
        </w:r>
        <w:r w:rsidR="00526965">
          <w:rPr>
            <w:noProof/>
            <w:webHidden/>
          </w:rPr>
          <w:tab/>
        </w:r>
        <w:r w:rsidR="00526965">
          <w:rPr>
            <w:noProof/>
            <w:webHidden/>
          </w:rPr>
          <w:fldChar w:fldCharType="begin"/>
        </w:r>
        <w:r w:rsidR="00526965">
          <w:rPr>
            <w:noProof/>
            <w:webHidden/>
          </w:rPr>
          <w:instrText xml:space="preserve"> PAGEREF _Toc421468920 \h </w:instrText>
        </w:r>
        <w:r w:rsidR="00526965">
          <w:rPr>
            <w:noProof/>
            <w:webHidden/>
          </w:rPr>
        </w:r>
        <w:r w:rsidR="00526965">
          <w:rPr>
            <w:noProof/>
            <w:webHidden/>
          </w:rPr>
          <w:fldChar w:fldCharType="separate"/>
        </w:r>
        <w:r w:rsidR="00526965">
          <w:rPr>
            <w:noProof/>
            <w:webHidden/>
          </w:rPr>
          <w:t>14</w:t>
        </w:r>
        <w:r w:rsidR="00526965">
          <w:rPr>
            <w:noProof/>
            <w:webHidden/>
          </w:rPr>
          <w:fldChar w:fldCharType="end"/>
        </w:r>
      </w:hyperlink>
    </w:p>
    <w:p w14:paraId="1BE77399" w14:textId="77777777" w:rsidR="00526965" w:rsidRDefault="00176D32">
      <w:pPr>
        <w:pStyle w:val="TM3"/>
        <w:rPr>
          <w:noProof/>
        </w:rPr>
      </w:pPr>
      <w:hyperlink w:anchor="_Toc421468921" w:history="1">
        <w:r w:rsidR="00526965" w:rsidRPr="00715E3E">
          <w:rPr>
            <w:rStyle w:val="Lienhypertexte"/>
            <w:noProof/>
            <w:lang w:val="en-US"/>
          </w:rPr>
          <w:t>2.3.3</w:t>
        </w:r>
        <w:r w:rsidR="00526965">
          <w:rPr>
            <w:noProof/>
          </w:rPr>
          <w:tab/>
        </w:r>
        <w:r w:rsidR="00526965" w:rsidRPr="00715E3E">
          <w:rPr>
            <w:rStyle w:val="Lienhypertexte"/>
            <w:noProof/>
            <w:lang w:val="en-US"/>
          </w:rPr>
          <w:t>Portable</w:t>
        </w:r>
        <w:r w:rsidR="00526965">
          <w:rPr>
            <w:noProof/>
            <w:webHidden/>
          </w:rPr>
          <w:tab/>
        </w:r>
        <w:r w:rsidR="00526965">
          <w:rPr>
            <w:noProof/>
            <w:webHidden/>
          </w:rPr>
          <w:fldChar w:fldCharType="begin"/>
        </w:r>
        <w:r w:rsidR="00526965">
          <w:rPr>
            <w:noProof/>
            <w:webHidden/>
          </w:rPr>
          <w:instrText xml:space="preserve"> PAGEREF _Toc421468921 \h </w:instrText>
        </w:r>
        <w:r w:rsidR="00526965">
          <w:rPr>
            <w:noProof/>
            <w:webHidden/>
          </w:rPr>
        </w:r>
        <w:r w:rsidR="00526965">
          <w:rPr>
            <w:noProof/>
            <w:webHidden/>
          </w:rPr>
          <w:fldChar w:fldCharType="separate"/>
        </w:r>
        <w:r w:rsidR="00526965">
          <w:rPr>
            <w:noProof/>
            <w:webHidden/>
          </w:rPr>
          <w:t>15</w:t>
        </w:r>
        <w:r w:rsidR="00526965">
          <w:rPr>
            <w:noProof/>
            <w:webHidden/>
          </w:rPr>
          <w:fldChar w:fldCharType="end"/>
        </w:r>
      </w:hyperlink>
    </w:p>
    <w:p w14:paraId="194A8176" w14:textId="77777777" w:rsidR="00526965" w:rsidRDefault="00176D32">
      <w:pPr>
        <w:pStyle w:val="TM3"/>
        <w:rPr>
          <w:noProof/>
        </w:rPr>
      </w:pPr>
      <w:hyperlink w:anchor="_Toc421468922" w:history="1">
        <w:r w:rsidR="00526965" w:rsidRPr="00715E3E">
          <w:rPr>
            <w:rStyle w:val="Lienhypertexte"/>
            <w:noProof/>
            <w:lang w:val="en-US"/>
          </w:rPr>
          <w:t>2.3.4</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22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5A554D47" w14:textId="77777777" w:rsidR="00526965" w:rsidRDefault="00176D32">
      <w:pPr>
        <w:pStyle w:val="TM2"/>
        <w:rPr>
          <w:noProof/>
        </w:rPr>
      </w:pPr>
      <w:hyperlink w:anchor="_Toc421468923" w:history="1">
        <w:r w:rsidR="00526965" w:rsidRPr="00715E3E">
          <w:rPr>
            <w:rStyle w:val="Lienhypertexte"/>
            <w:noProof/>
            <w:lang w:val="en-US"/>
          </w:rPr>
          <w:t>2.4</w:t>
        </w:r>
        <w:r w:rsidR="00526965">
          <w:rPr>
            <w:noProof/>
          </w:rPr>
          <w:tab/>
        </w:r>
        <w:r w:rsidR="00526965" w:rsidRPr="00715E3E">
          <w:rPr>
            <w:rStyle w:val="Lienhypertexte"/>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23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15828C97" w14:textId="77777777" w:rsidR="00526965" w:rsidRDefault="00176D32">
      <w:pPr>
        <w:pStyle w:val="TM3"/>
        <w:rPr>
          <w:noProof/>
        </w:rPr>
      </w:pPr>
      <w:hyperlink w:anchor="_Toc421468924" w:history="1">
        <w:r w:rsidR="00526965" w:rsidRPr="00715E3E">
          <w:rPr>
            <w:rStyle w:val="Lienhypertexte"/>
            <w:noProof/>
            <w:lang w:val="en-US"/>
          </w:rPr>
          <w:t>2.4.1</w:t>
        </w:r>
        <w:r w:rsidR="00526965">
          <w:rPr>
            <w:noProof/>
          </w:rPr>
          <w:tab/>
        </w:r>
        <w:r w:rsidR="00526965" w:rsidRPr="00715E3E">
          <w:rPr>
            <w:rStyle w:val="Lienhypertexte"/>
            <w:noProof/>
            <w:lang w:val="en-US"/>
          </w:rPr>
          <w:t>Distribution Facilities</w:t>
        </w:r>
        <w:r w:rsidR="00526965">
          <w:rPr>
            <w:noProof/>
            <w:webHidden/>
          </w:rPr>
          <w:tab/>
        </w:r>
        <w:r w:rsidR="00526965">
          <w:rPr>
            <w:noProof/>
            <w:webHidden/>
          </w:rPr>
          <w:fldChar w:fldCharType="begin"/>
        </w:r>
        <w:r w:rsidR="00526965">
          <w:rPr>
            <w:noProof/>
            <w:webHidden/>
          </w:rPr>
          <w:instrText xml:space="preserve"> PAGEREF _Toc421468924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4C5830A1" w14:textId="77777777" w:rsidR="00526965" w:rsidRDefault="00176D32">
      <w:pPr>
        <w:pStyle w:val="TM4"/>
        <w:rPr>
          <w:noProof/>
        </w:rPr>
      </w:pPr>
      <w:hyperlink w:anchor="_Toc421468925" w:history="1">
        <w:r w:rsidR="00526965" w:rsidRPr="00715E3E">
          <w:rPr>
            <w:rStyle w:val="Lienhypertexte"/>
            <w:noProof/>
            <w:lang w:val="en-US"/>
          </w:rPr>
          <w:t>2.4.1.1</w:t>
        </w:r>
        <w:r w:rsidR="00526965">
          <w:rPr>
            <w:noProof/>
          </w:rPr>
          <w:tab/>
        </w:r>
        <w:r w:rsidR="00526965" w:rsidRPr="00715E3E">
          <w:rPr>
            <w:rStyle w:val="Lienhypertexte"/>
            <w:noProof/>
            <w:lang w:val="en-US"/>
          </w:rPr>
          <w:t>Delivery</w:t>
        </w:r>
        <w:r w:rsidR="00526965">
          <w:rPr>
            <w:noProof/>
            <w:webHidden/>
          </w:rPr>
          <w:tab/>
        </w:r>
        <w:r w:rsidR="00526965">
          <w:rPr>
            <w:noProof/>
            <w:webHidden/>
          </w:rPr>
          <w:fldChar w:fldCharType="begin"/>
        </w:r>
        <w:r w:rsidR="00526965">
          <w:rPr>
            <w:noProof/>
            <w:webHidden/>
          </w:rPr>
          <w:instrText xml:space="preserve"> PAGEREF _Toc421468925 \h </w:instrText>
        </w:r>
        <w:r w:rsidR="00526965">
          <w:rPr>
            <w:noProof/>
            <w:webHidden/>
          </w:rPr>
        </w:r>
        <w:r w:rsidR="00526965">
          <w:rPr>
            <w:noProof/>
            <w:webHidden/>
          </w:rPr>
          <w:fldChar w:fldCharType="separate"/>
        </w:r>
        <w:r w:rsidR="00526965">
          <w:rPr>
            <w:noProof/>
            <w:webHidden/>
          </w:rPr>
          <w:t>17</w:t>
        </w:r>
        <w:r w:rsidR="00526965">
          <w:rPr>
            <w:noProof/>
            <w:webHidden/>
          </w:rPr>
          <w:fldChar w:fldCharType="end"/>
        </w:r>
      </w:hyperlink>
    </w:p>
    <w:p w14:paraId="6E4E7E08" w14:textId="77777777" w:rsidR="00526965" w:rsidRDefault="00176D32">
      <w:pPr>
        <w:pStyle w:val="TM4"/>
        <w:rPr>
          <w:noProof/>
        </w:rPr>
      </w:pPr>
      <w:hyperlink w:anchor="_Toc421468926" w:history="1">
        <w:r w:rsidR="00526965" w:rsidRPr="00715E3E">
          <w:rPr>
            <w:rStyle w:val="Lienhypertexte"/>
            <w:noProof/>
            <w:lang w:val="en-US"/>
          </w:rPr>
          <w:t>2.4.1.2</w:t>
        </w:r>
        <w:r w:rsidR="00526965">
          <w:rPr>
            <w:noProof/>
          </w:rPr>
          <w:tab/>
        </w:r>
        <w:r w:rsidR="00526965" w:rsidRPr="00715E3E">
          <w:rPr>
            <w:rStyle w:val="Lienhypertexte"/>
            <w:noProof/>
            <w:lang w:val="en-US"/>
          </w:rPr>
          <w:t>Hydrogen Storage</w:t>
        </w:r>
        <w:r w:rsidR="00526965">
          <w:rPr>
            <w:noProof/>
            <w:webHidden/>
          </w:rPr>
          <w:tab/>
        </w:r>
        <w:r w:rsidR="00526965">
          <w:rPr>
            <w:noProof/>
            <w:webHidden/>
          </w:rPr>
          <w:fldChar w:fldCharType="begin"/>
        </w:r>
        <w:r w:rsidR="00526965">
          <w:rPr>
            <w:noProof/>
            <w:webHidden/>
          </w:rPr>
          <w:instrText xml:space="preserve"> PAGEREF _Toc421468926 \h </w:instrText>
        </w:r>
        <w:r w:rsidR="00526965">
          <w:rPr>
            <w:noProof/>
            <w:webHidden/>
          </w:rPr>
        </w:r>
        <w:r w:rsidR="00526965">
          <w:rPr>
            <w:noProof/>
            <w:webHidden/>
          </w:rPr>
          <w:fldChar w:fldCharType="separate"/>
        </w:r>
        <w:r w:rsidR="00526965">
          <w:rPr>
            <w:noProof/>
            <w:webHidden/>
          </w:rPr>
          <w:t>18</w:t>
        </w:r>
        <w:r w:rsidR="00526965">
          <w:rPr>
            <w:noProof/>
            <w:webHidden/>
          </w:rPr>
          <w:fldChar w:fldCharType="end"/>
        </w:r>
      </w:hyperlink>
    </w:p>
    <w:p w14:paraId="5445E82D" w14:textId="77777777" w:rsidR="00526965" w:rsidRDefault="00176D32">
      <w:pPr>
        <w:pStyle w:val="TM3"/>
        <w:rPr>
          <w:noProof/>
        </w:rPr>
      </w:pPr>
      <w:hyperlink w:anchor="_Toc421468927" w:history="1">
        <w:r w:rsidR="00526965" w:rsidRPr="00715E3E">
          <w:rPr>
            <w:rStyle w:val="Lienhypertexte"/>
            <w:noProof/>
            <w:lang w:val="en-US"/>
          </w:rPr>
          <w:t>2.4.2</w:t>
        </w:r>
        <w:r w:rsidR="00526965">
          <w:rPr>
            <w:noProof/>
          </w:rPr>
          <w:tab/>
        </w:r>
        <w:r w:rsidR="00526965" w:rsidRPr="00715E3E">
          <w:rPr>
            <w:rStyle w:val="Lienhypertexte"/>
            <w:noProof/>
            <w:lang w:val="en-US"/>
          </w:rPr>
          <w:t>Hydrogen Production</w:t>
        </w:r>
        <w:r w:rsidR="00526965">
          <w:rPr>
            <w:noProof/>
            <w:webHidden/>
          </w:rPr>
          <w:tab/>
        </w:r>
        <w:r w:rsidR="00526965">
          <w:rPr>
            <w:noProof/>
            <w:webHidden/>
          </w:rPr>
          <w:fldChar w:fldCharType="begin"/>
        </w:r>
        <w:r w:rsidR="00526965">
          <w:rPr>
            <w:noProof/>
            <w:webHidden/>
          </w:rPr>
          <w:instrText xml:space="preserve"> PAGEREF _Toc421468927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18E8D626" w14:textId="77777777" w:rsidR="00526965" w:rsidRDefault="00176D32">
      <w:pPr>
        <w:pStyle w:val="TM4"/>
        <w:rPr>
          <w:noProof/>
        </w:rPr>
      </w:pPr>
      <w:hyperlink w:anchor="_Toc421468928" w:history="1">
        <w:r w:rsidR="00526965" w:rsidRPr="00715E3E">
          <w:rPr>
            <w:rStyle w:val="Lienhypertexte"/>
            <w:noProof/>
            <w:lang w:val="en-US"/>
          </w:rPr>
          <w:t>2.4.2.1</w:t>
        </w:r>
        <w:r w:rsidR="00526965">
          <w:rPr>
            <w:noProof/>
          </w:rPr>
          <w:tab/>
        </w:r>
        <w:r w:rsidR="00526965" w:rsidRPr="00715E3E">
          <w:rPr>
            <w:rStyle w:val="Lienhypertexte"/>
            <w:noProof/>
            <w:lang w:val="en-US"/>
          </w:rPr>
          <w:t>Gas Reforming</w:t>
        </w:r>
        <w:r w:rsidR="00526965">
          <w:rPr>
            <w:noProof/>
            <w:webHidden/>
          </w:rPr>
          <w:tab/>
        </w:r>
        <w:r w:rsidR="00526965">
          <w:rPr>
            <w:noProof/>
            <w:webHidden/>
          </w:rPr>
          <w:fldChar w:fldCharType="begin"/>
        </w:r>
        <w:r w:rsidR="00526965">
          <w:rPr>
            <w:noProof/>
            <w:webHidden/>
          </w:rPr>
          <w:instrText xml:space="preserve"> PAGEREF _Toc421468928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376C3471" w14:textId="77777777" w:rsidR="00526965" w:rsidRDefault="00176D32">
      <w:pPr>
        <w:pStyle w:val="TM4"/>
        <w:rPr>
          <w:noProof/>
        </w:rPr>
      </w:pPr>
      <w:hyperlink w:anchor="_Toc421468929" w:history="1">
        <w:r w:rsidR="00526965" w:rsidRPr="00715E3E">
          <w:rPr>
            <w:rStyle w:val="Lienhypertexte"/>
            <w:noProof/>
            <w:lang w:val="en-US"/>
          </w:rPr>
          <w:t>2.4.2.2</w:t>
        </w:r>
        <w:r w:rsidR="00526965">
          <w:rPr>
            <w:noProof/>
          </w:rPr>
          <w:tab/>
        </w:r>
        <w:r w:rsidR="00526965" w:rsidRPr="00715E3E">
          <w:rPr>
            <w:rStyle w:val="Lienhypertexte"/>
            <w:noProof/>
            <w:lang w:val="en-US"/>
          </w:rPr>
          <w:t>Electrolysis</w:t>
        </w:r>
        <w:r w:rsidR="00526965">
          <w:rPr>
            <w:noProof/>
            <w:webHidden/>
          </w:rPr>
          <w:tab/>
        </w:r>
        <w:r w:rsidR="00526965">
          <w:rPr>
            <w:noProof/>
            <w:webHidden/>
          </w:rPr>
          <w:fldChar w:fldCharType="begin"/>
        </w:r>
        <w:r w:rsidR="00526965">
          <w:rPr>
            <w:noProof/>
            <w:webHidden/>
          </w:rPr>
          <w:instrText xml:space="preserve"> PAGEREF _Toc421468929 \h </w:instrText>
        </w:r>
        <w:r w:rsidR="00526965">
          <w:rPr>
            <w:noProof/>
            <w:webHidden/>
          </w:rPr>
        </w:r>
        <w:r w:rsidR="00526965">
          <w:rPr>
            <w:noProof/>
            <w:webHidden/>
          </w:rPr>
          <w:fldChar w:fldCharType="separate"/>
        </w:r>
        <w:r w:rsidR="00526965">
          <w:rPr>
            <w:noProof/>
            <w:webHidden/>
          </w:rPr>
          <w:t>20</w:t>
        </w:r>
        <w:r w:rsidR="00526965">
          <w:rPr>
            <w:noProof/>
            <w:webHidden/>
          </w:rPr>
          <w:fldChar w:fldCharType="end"/>
        </w:r>
      </w:hyperlink>
    </w:p>
    <w:p w14:paraId="4D249536" w14:textId="77777777" w:rsidR="00526965" w:rsidRDefault="00176D32">
      <w:pPr>
        <w:pStyle w:val="TM1"/>
        <w:rPr>
          <w:b w:val="0"/>
          <w:smallCaps w:val="0"/>
          <w:noProof/>
          <w:color w:val="auto"/>
        </w:rPr>
      </w:pPr>
      <w:hyperlink w:anchor="_Toc421468930" w:history="1">
        <w:r w:rsidR="00526965" w:rsidRPr="00715E3E">
          <w:rPr>
            <w:rStyle w:val="Lienhypertexte"/>
            <w:noProof/>
            <w:lang w:val="en-US"/>
          </w:rPr>
          <w:t>3.</w:t>
        </w:r>
        <w:r w:rsidR="00526965">
          <w:rPr>
            <w:b w:val="0"/>
            <w:smallCaps w:val="0"/>
            <w:noProof/>
            <w:color w:val="auto"/>
          </w:rPr>
          <w:tab/>
        </w:r>
        <w:r w:rsidR="00526965" w:rsidRPr="00715E3E">
          <w:rPr>
            <w:rStyle w:val="Lienhypertexte"/>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30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0F7D215F" w14:textId="77777777" w:rsidR="00526965" w:rsidRDefault="00176D32">
      <w:pPr>
        <w:pStyle w:val="TM2"/>
        <w:rPr>
          <w:noProof/>
        </w:rPr>
      </w:pPr>
      <w:hyperlink w:anchor="_Toc421468931" w:history="1">
        <w:r w:rsidR="00526965" w:rsidRPr="00715E3E">
          <w:rPr>
            <w:rStyle w:val="Lienhypertexte"/>
            <w:noProof/>
            <w:lang w:val="en-US"/>
          </w:rPr>
          <w:t>3.1</w:t>
        </w:r>
        <w:r w:rsidR="00526965">
          <w:rPr>
            <w:noProof/>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31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4E75EA70" w14:textId="77777777" w:rsidR="00526965" w:rsidRDefault="00176D32">
      <w:pPr>
        <w:pStyle w:val="TM2"/>
        <w:rPr>
          <w:noProof/>
        </w:rPr>
      </w:pPr>
      <w:hyperlink w:anchor="_Toc421468932" w:history="1">
        <w:r w:rsidR="00526965" w:rsidRPr="00715E3E">
          <w:rPr>
            <w:rStyle w:val="Lienhypertexte"/>
            <w:noProof/>
            <w:lang w:val="en-US"/>
          </w:rPr>
          <w:t>3.2</w:t>
        </w:r>
        <w:r w:rsidR="00526965">
          <w:rPr>
            <w:noProof/>
          </w:rPr>
          <w:tab/>
        </w:r>
        <w:r w:rsidR="00526965" w:rsidRPr="00715E3E">
          <w:rPr>
            <w:rStyle w:val="Lienhypertexte"/>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32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AFBBFB" w14:textId="77777777" w:rsidR="00526965" w:rsidRDefault="00176D32">
      <w:pPr>
        <w:pStyle w:val="TM2"/>
        <w:rPr>
          <w:noProof/>
        </w:rPr>
      </w:pPr>
      <w:hyperlink w:anchor="_Toc421468933" w:history="1">
        <w:r w:rsidR="00526965" w:rsidRPr="00715E3E">
          <w:rPr>
            <w:rStyle w:val="Lienhypertexte"/>
            <w:noProof/>
            <w:lang w:val="en-US"/>
          </w:rPr>
          <w:t>3.3</w:t>
        </w:r>
        <w:r w:rsidR="00526965">
          <w:rPr>
            <w:noProof/>
          </w:rPr>
          <w:tab/>
        </w:r>
        <w:r w:rsidR="00526965" w:rsidRPr="00715E3E">
          <w:rPr>
            <w:rStyle w:val="Lienhypertexte"/>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33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CB583D" w14:textId="77777777" w:rsidR="00526965" w:rsidRDefault="00176D32">
      <w:pPr>
        <w:pStyle w:val="TM2"/>
        <w:rPr>
          <w:noProof/>
        </w:rPr>
      </w:pPr>
      <w:hyperlink w:anchor="_Toc421468934" w:history="1">
        <w:r w:rsidR="00526965" w:rsidRPr="00715E3E">
          <w:rPr>
            <w:rStyle w:val="Lienhypertexte"/>
            <w:noProof/>
            <w:lang w:val="en-US"/>
          </w:rPr>
          <w:t>3.4</w:t>
        </w:r>
        <w:r w:rsidR="00526965">
          <w:rPr>
            <w:noProof/>
          </w:rPr>
          <w:tab/>
        </w:r>
        <w:r w:rsidR="00526965" w:rsidRPr="00715E3E">
          <w:rPr>
            <w:rStyle w:val="Lienhypertexte"/>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34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4004DDA6" w14:textId="77777777" w:rsidR="00526965" w:rsidRDefault="00176D32">
      <w:pPr>
        <w:pStyle w:val="TM2"/>
        <w:rPr>
          <w:noProof/>
        </w:rPr>
      </w:pPr>
      <w:hyperlink w:anchor="_Toc421468935" w:history="1">
        <w:r w:rsidR="00526965" w:rsidRPr="00715E3E">
          <w:rPr>
            <w:rStyle w:val="Lienhypertexte"/>
            <w:noProof/>
            <w:lang w:val="en-US"/>
          </w:rPr>
          <w:t>3.5</w:t>
        </w:r>
        <w:r w:rsidR="00526965">
          <w:rPr>
            <w:noProof/>
          </w:rPr>
          <w:tab/>
        </w:r>
        <w:r w:rsidR="00526965" w:rsidRPr="00715E3E">
          <w:rPr>
            <w:rStyle w:val="Lienhypertexte"/>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35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15B7F9B5" w14:textId="77777777" w:rsidR="00526965" w:rsidRDefault="00176D32">
      <w:pPr>
        <w:pStyle w:val="TM3"/>
        <w:rPr>
          <w:noProof/>
        </w:rPr>
      </w:pPr>
      <w:hyperlink w:anchor="_Toc421468936" w:history="1">
        <w:r w:rsidR="00526965" w:rsidRPr="00715E3E">
          <w:rPr>
            <w:rStyle w:val="Lienhypertexte"/>
            <w:noProof/>
            <w:lang w:val="en-US"/>
          </w:rPr>
          <w:t>3.5.1</w:t>
        </w:r>
        <w:r w:rsidR="00526965">
          <w:rPr>
            <w:noProof/>
          </w:rPr>
          <w:tab/>
        </w:r>
        <w:r w:rsidR="00526965" w:rsidRPr="00715E3E">
          <w:rPr>
            <w:rStyle w:val="Lienhypertexte"/>
            <w:noProof/>
            <w:lang w:val="en-US"/>
          </w:rPr>
          <w:t>Bloomenergy</w:t>
        </w:r>
        <w:r w:rsidR="00526965">
          <w:rPr>
            <w:noProof/>
            <w:webHidden/>
          </w:rPr>
          <w:tab/>
        </w:r>
        <w:r w:rsidR="00526965">
          <w:rPr>
            <w:noProof/>
            <w:webHidden/>
          </w:rPr>
          <w:fldChar w:fldCharType="begin"/>
        </w:r>
        <w:r w:rsidR="00526965">
          <w:rPr>
            <w:noProof/>
            <w:webHidden/>
          </w:rPr>
          <w:instrText xml:space="preserve"> PAGEREF _Toc421468936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4DF34468" w14:textId="77777777" w:rsidR="00526965" w:rsidRDefault="00176D32">
      <w:pPr>
        <w:pStyle w:val="TM3"/>
        <w:rPr>
          <w:noProof/>
        </w:rPr>
      </w:pPr>
      <w:hyperlink w:anchor="_Toc421468937" w:history="1">
        <w:r w:rsidR="00526965" w:rsidRPr="00715E3E">
          <w:rPr>
            <w:rStyle w:val="Lienhypertexte"/>
            <w:noProof/>
            <w:lang w:val="en-US"/>
          </w:rPr>
          <w:t>3.5.2</w:t>
        </w:r>
        <w:r w:rsidR="00526965">
          <w:rPr>
            <w:noProof/>
          </w:rPr>
          <w:tab/>
        </w:r>
        <w:r w:rsidR="00526965" w:rsidRPr="00715E3E">
          <w:rPr>
            <w:rStyle w:val="Lienhypertexte"/>
            <w:noProof/>
            <w:lang w:val="en-US"/>
          </w:rPr>
          <w:t>Horizon Fuel Cell Technologies</w:t>
        </w:r>
        <w:r w:rsidR="00526965">
          <w:rPr>
            <w:noProof/>
            <w:webHidden/>
          </w:rPr>
          <w:tab/>
        </w:r>
        <w:r w:rsidR="00526965">
          <w:rPr>
            <w:noProof/>
            <w:webHidden/>
          </w:rPr>
          <w:fldChar w:fldCharType="begin"/>
        </w:r>
        <w:r w:rsidR="00526965">
          <w:rPr>
            <w:noProof/>
            <w:webHidden/>
          </w:rPr>
          <w:instrText xml:space="preserve"> PAGEREF _Toc421468937 \h </w:instrText>
        </w:r>
        <w:r w:rsidR="00526965">
          <w:rPr>
            <w:noProof/>
            <w:webHidden/>
          </w:rPr>
        </w:r>
        <w:r w:rsidR="00526965">
          <w:rPr>
            <w:noProof/>
            <w:webHidden/>
          </w:rPr>
          <w:fldChar w:fldCharType="separate"/>
        </w:r>
        <w:r w:rsidR="00526965">
          <w:rPr>
            <w:noProof/>
            <w:webHidden/>
          </w:rPr>
          <w:t>28</w:t>
        </w:r>
        <w:r w:rsidR="00526965">
          <w:rPr>
            <w:noProof/>
            <w:webHidden/>
          </w:rPr>
          <w:fldChar w:fldCharType="end"/>
        </w:r>
      </w:hyperlink>
    </w:p>
    <w:p w14:paraId="089437B4" w14:textId="77777777" w:rsidR="00526965" w:rsidRDefault="00176D32">
      <w:pPr>
        <w:pStyle w:val="TM3"/>
        <w:rPr>
          <w:noProof/>
        </w:rPr>
      </w:pPr>
      <w:hyperlink w:anchor="_Toc421468938" w:history="1">
        <w:r w:rsidR="00526965" w:rsidRPr="00715E3E">
          <w:rPr>
            <w:rStyle w:val="Lienhypertexte"/>
            <w:noProof/>
            <w:lang w:val="en-US"/>
          </w:rPr>
          <w:t>3.5.3</w:t>
        </w:r>
        <w:r w:rsidR="00526965">
          <w:rPr>
            <w:noProof/>
          </w:rPr>
          <w:tab/>
        </w:r>
        <w:r w:rsidR="00526965" w:rsidRPr="00715E3E">
          <w:rPr>
            <w:rStyle w:val="Lienhypertexte"/>
            <w:noProof/>
            <w:lang w:val="en-US"/>
          </w:rPr>
          <w:t>Intelligent Energy</w:t>
        </w:r>
        <w:r w:rsidR="00526965">
          <w:rPr>
            <w:noProof/>
            <w:webHidden/>
          </w:rPr>
          <w:tab/>
        </w:r>
        <w:r w:rsidR="00526965">
          <w:rPr>
            <w:noProof/>
            <w:webHidden/>
          </w:rPr>
          <w:fldChar w:fldCharType="begin"/>
        </w:r>
        <w:r w:rsidR="00526965">
          <w:rPr>
            <w:noProof/>
            <w:webHidden/>
          </w:rPr>
          <w:instrText xml:space="preserve"> PAGEREF _Toc421468938 \h </w:instrText>
        </w:r>
        <w:r w:rsidR="00526965">
          <w:rPr>
            <w:noProof/>
            <w:webHidden/>
          </w:rPr>
        </w:r>
        <w:r w:rsidR="00526965">
          <w:rPr>
            <w:noProof/>
            <w:webHidden/>
          </w:rPr>
          <w:fldChar w:fldCharType="separate"/>
        </w:r>
        <w:r w:rsidR="00526965">
          <w:rPr>
            <w:noProof/>
            <w:webHidden/>
          </w:rPr>
          <w:t>29</w:t>
        </w:r>
        <w:r w:rsidR="00526965">
          <w:rPr>
            <w:noProof/>
            <w:webHidden/>
          </w:rPr>
          <w:fldChar w:fldCharType="end"/>
        </w:r>
      </w:hyperlink>
    </w:p>
    <w:p w14:paraId="3929B9C6" w14:textId="77777777" w:rsidR="00526965" w:rsidRDefault="00176D32">
      <w:pPr>
        <w:pStyle w:val="TM3"/>
        <w:rPr>
          <w:noProof/>
        </w:rPr>
      </w:pPr>
      <w:hyperlink w:anchor="_Toc421468939" w:history="1">
        <w:r w:rsidR="00526965" w:rsidRPr="00715E3E">
          <w:rPr>
            <w:rStyle w:val="Lienhypertexte"/>
            <w:noProof/>
            <w:lang w:val="en-US"/>
          </w:rPr>
          <w:t>3.5.4</w:t>
        </w:r>
        <w:r w:rsidR="00526965">
          <w:rPr>
            <w:noProof/>
          </w:rPr>
          <w:tab/>
        </w:r>
        <w:r w:rsidR="00526965" w:rsidRPr="00715E3E">
          <w:rPr>
            <w:rStyle w:val="Lienhypertexte"/>
            <w:noProof/>
            <w:lang w:val="en-US"/>
          </w:rPr>
          <w:t>Nedstack</w:t>
        </w:r>
        <w:r w:rsidR="00526965">
          <w:rPr>
            <w:noProof/>
            <w:webHidden/>
          </w:rPr>
          <w:tab/>
        </w:r>
        <w:r w:rsidR="00526965">
          <w:rPr>
            <w:noProof/>
            <w:webHidden/>
          </w:rPr>
          <w:fldChar w:fldCharType="begin"/>
        </w:r>
        <w:r w:rsidR="00526965">
          <w:rPr>
            <w:noProof/>
            <w:webHidden/>
          </w:rPr>
          <w:instrText xml:space="preserve"> PAGEREF _Toc421468939 \h </w:instrText>
        </w:r>
        <w:r w:rsidR="00526965">
          <w:rPr>
            <w:noProof/>
            <w:webHidden/>
          </w:rPr>
        </w:r>
        <w:r w:rsidR="00526965">
          <w:rPr>
            <w:noProof/>
            <w:webHidden/>
          </w:rPr>
          <w:fldChar w:fldCharType="separate"/>
        </w:r>
        <w:r w:rsidR="00526965">
          <w:rPr>
            <w:noProof/>
            <w:webHidden/>
          </w:rPr>
          <w:t>30</w:t>
        </w:r>
        <w:r w:rsidR="00526965">
          <w:rPr>
            <w:noProof/>
            <w:webHidden/>
          </w:rPr>
          <w:fldChar w:fldCharType="end"/>
        </w:r>
      </w:hyperlink>
    </w:p>
    <w:p w14:paraId="10C8C26A" w14:textId="77777777" w:rsidR="00526965" w:rsidRDefault="00176D32">
      <w:pPr>
        <w:pStyle w:val="TM3"/>
        <w:rPr>
          <w:noProof/>
        </w:rPr>
      </w:pPr>
      <w:hyperlink w:anchor="_Toc421468940" w:history="1">
        <w:r w:rsidR="00526965" w:rsidRPr="00715E3E">
          <w:rPr>
            <w:rStyle w:val="Lienhypertexte"/>
            <w:noProof/>
            <w:lang w:val="en-US"/>
          </w:rPr>
          <w:t>3.5.5</w:t>
        </w:r>
        <w:r w:rsidR="00526965">
          <w:rPr>
            <w:noProof/>
          </w:rPr>
          <w:tab/>
        </w:r>
        <w:r w:rsidR="00526965" w:rsidRPr="00715E3E">
          <w:rPr>
            <w:rStyle w:val="Lienhypertexte"/>
            <w:noProof/>
            <w:lang w:val="en-US"/>
          </w:rPr>
          <w:t>Panasonic</w:t>
        </w:r>
        <w:r w:rsidR="00526965">
          <w:rPr>
            <w:noProof/>
            <w:webHidden/>
          </w:rPr>
          <w:tab/>
        </w:r>
        <w:r w:rsidR="00526965">
          <w:rPr>
            <w:noProof/>
            <w:webHidden/>
          </w:rPr>
          <w:fldChar w:fldCharType="begin"/>
        </w:r>
        <w:r w:rsidR="00526965">
          <w:rPr>
            <w:noProof/>
            <w:webHidden/>
          </w:rPr>
          <w:instrText xml:space="preserve"> PAGEREF _Toc421468940 \h </w:instrText>
        </w:r>
        <w:r w:rsidR="00526965">
          <w:rPr>
            <w:noProof/>
            <w:webHidden/>
          </w:rPr>
        </w:r>
        <w:r w:rsidR="00526965">
          <w:rPr>
            <w:noProof/>
            <w:webHidden/>
          </w:rPr>
          <w:fldChar w:fldCharType="separate"/>
        </w:r>
        <w:r w:rsidR="00526965">
          <w:rPr>
            <w:noProof/>
            <w:webHidden/>
          </w:rPr>
          <w:t>31</w:t>
        </w:r>
        <w:r w:rsidR="00526965">
          <w:rPr>
            <w:noProof/>
            <w:webHidden/>
          </w:rPr>
          <w:fldChar w:fldCharType="end"/>
        </w:r>
      </w:hyperlink>
    </w:p>
    <w:p w14:paraId="00D71C0D" w14:textId="77777777" w:rsidR="00526965" w:rsidRDefault="00176D32">
      <w:pPr>
        <w:pStyle w:val="TM3"/>
        <w:rPr>
          <w:noProof/>
        </w:rPr>
      </w:pPr>
      <w:hyperlink w:anchor="_Toc421468941" w:history="1">
        <w:r w:rsidR="00526965" w:rsidRPr="00715E3E">
          <w:rPr>
            <w:rStyle w:val="Lienhypertexte"/>
            <w:noProof/>
            <w:lang w:val="en-US"/>
          </w:rPr>
          <w:t>3.5.6</w:t>
        </w:r>
        <w:r w:rsidR="00526965">
          <w:rPr>
            <w:noProof/>
          </w:rPr>
          <w:tab/>
        </w:r>
        <w:r w:rsidR="00526965" w:rsidRPr="00715E3E">
          <w:rPr>
            <w:rStyle w:val="Lienhypertexte"/>
            <w:noProof/>
            <w:lang w:val="en-US"/>
          </w:rPr>
          <w:t>Plug Power</w:t>
        </w:r>
        <w:r w:rsidR="00526965">
          <w:rPr>
            <w:noProof/>
            <w:webHidden/>
          </w:rPr>
          <w:tab/>
        </w:r>
        <w:r w:rsidR="00526965">
          <w:rPr>
            <w:noProof/>
            <w:webHidden/>
          </w:rPr>
          <w:fldChar w:fldCharType="begin"/>
        </w:r>
        <w:r w:rsidR="00526965">
          <w:rPr>
            <w:noProof/>
            <w:webHidden/>
          </w:rPr>
          <w:instrText xml:space="preserve"> PAGEREF _Toc421468941 \h </w:instrText>
        </w:r>
        <w:r w:rsidR="00526965">
          <w:rPr>
            <w:noProof/>
            <w:webHidden/>
          </w:rPr>
        </w:r>
        <w:r w:rsidR="00526965">
          <w:rPr>
            <w:noProof/>
            <w:webHidden/>
          </w:rPr>
          <w:fldChar w:fldCharType="separate"/>
        </w:r>
        <w:r w:rsidR="00526965">
          <w:rPr>
            <w:noProof/>
            <w:webHidden/>
          </w:rPr>
          <w:t>32</w:t>
        </w:r>
        <w:r w:rsidR="00526965">
          <w:rPr>
            <w:noProof/>
            <w:webHidden/>
          </w:rPr>
          <w:fldChar w:fldCharType="end"/>
        </w:r>
      </w:hyperlink>
    </w:p>
    <w:p w14:paraId="575BD365" w14:textId="77777777" w:rsidR="00526965" w:rsidRDefault="00176D32">
      <w:pPr>
        <w:pStyle w:val="TM3"/>
        <w:rPr>
          <w:noProof/>
        </w:rPr>
      </w:pPr>
      <w:hyperlink w:anchor="_Toc421468942" w:history="1">
        <w:r w:rsidR="00526965" w:rsidRPr="00715E3E">
          <w:rPr>
            <w:rStyle w:val="Lienhypertexte"/>
            <w:noProof/>
            <w:lang w:val="en-US"/>
          </w:rPr>
          <w:t>3.5.7</w:t>
        </w:r>
        <w:r w:rsidR="00526965">
          <w:rPr>
            <w:noProof/>
          </w:rPr>
          <w:tab/>
        </w:r>
        <w:r w:rsidR="00526965" w:rsidRPr="00715E3E">
          <w:rPr>
            <w:rStyle w:val="Lienhypertexte"/>
            <w:noProof/>
            <w:lang w:val="en-US"/>
          </w:rPr>
          <w:t>SFC Energy</w:t>
        </w:r>
        <w:r w:rsidR="00526965">
          <w:rPr>
            <w:noProof/>
            <w:webHidden/>
          </w:rPr>
          <w:tab/>
        </w:r>
        <w:r w:rsidR="00526965">
          <w:rPr>
            <w:noProof/>
            <w:webHidden/>
          </w:rPr>
          <w:fldChar w:fldCharType="begin"/>
        </w:r>
        <w:r w:rsidR="00526965">
          <w:rPr>
            <w:noProof/>
            <w:webHidden/>
          </w:rPr>
          <w:instrText xml:space="preserve"> PAGEREF _Toc421468942 \h </w:instrText>
        </w:r>
        <w:r w:rsidR="00526965">
          <w:rPr>
            <w:noProof/>
            <w:webHidden/>
          </w:rPr>
        </w:r>
        <w:r w:rsidR="00526965">
          <w:rPr>
            <w:noProof/>
            <w:webHidden/>
          </w:rPr>
          <w:fldChar w:fldCharType="separate"/>
        </w:r>
        <w:r w:rsidR="00526965">
          <w:rPr>
            <w:noProof/>
            <w:webHidden/>
          </w:rPr>
          <w:t>33</w:t>
        </w:r>
        <w:r w:rsidR="00526965">
          <w:rPr>
            <w:noProof/>
            <w:webHidden/>
          </w:rPr>
          <w:fldChar w:fldCharType="end"/>
        </w:r>
      </w:hyperlink>
    </w:p>
    <w:p w14:paraId="78C9BE21" w14:textId="77777777" w:rsidR="00526965" w:rsidRDefault="00176D32">
      <w:pPr>
        <w:pStyle w:val="TM3"/>
        <w:rPr>
          <w:noProof/>
        </w:rPr>
      </w:pPr>
      <w:hyperlink w:anchor="_Toc421468943" w:history="1">
        <w:r w:rsidR="00526965" w:rsidRPr="00715E3E">
          <w:rPr>
            <w:rStyle w:val="Lienhypertexte"/>
            <w:noProof/>
            <w:lang w:val="en-US"/>
          </w:rPr>
          <w:t>3.5.8</w:t>
        </w:r>
        <w:r w:rsidR="00526965">
          <w:rPr>
            <w:noProof/>
          </w:rPr>
          <w:tab/>
        </w:r>
        <w:r w:rsidR="00526965" w:rsidRPr="00715E3E">
          <w:rPr>
            <w:rStyle w:val="Lienhypertexte"/>
            <w:noProof/>
            <w:lang w:val="en-US"/>
          </w:rPr>
          <w:t>Toshiba</w:t>
        </w:r>
        <w:r w:rsidR="00526965">
          <w:rPr>
            <w:noProof/>
            <w:webHidden/>
          </w:rPr>
          <w:tab/>
        </w:r>
        <w:r w:rsidR="00526965">
          <w:rPr>
            <w:noProof/>
            <w:webHidden/>
          </w:rPr>
          <w:fldChar w:fldCharType="begin"/>
        </w:r>
        <w:r w:rsidR="00526965">
          <w:rPr>
            <w:noProof/>
            <w:webHidden/>
          </w:rPr>
          <w:instrText xml:space="preserve"> PAGEREF _Toc421468943 \h </w:instrText>
        </w:r>
        <w:r w:rsidR="00526965">
          <w:rPr>
            <w:noProof/>
            <w:webHidden/>
          </w:rPr>
        </w:r>
        <w:r w:rsidR="00526965">
          <w:rPr>
            <w:noProof/>
            <w:webHidden/>
          </w:rPr>
          <w:fldChar w:fldCharType="separate"/>
        </w:r>
        <w:r w:rsidR="00526965">
          <w:rPr>
            <w:noProof/>
            <w:webHidden/>
          </w:rPr>
          <w:t>34</w:t>
        </w:r>
        <w:r w:rsidR="00526965">
          <w:rPr>
            <w:noProof/>
            <w:webHidden/>
          </w:rPr>
          <w:fldChar w:fldCharType="end"/>
        </w:r>
      </w:hyperlink>
    </w:p>
    <w:p w14:paraId="6E8FE7A1" w14:textId="77777777" w:rsidR="00526965" w:rsidRDefault="00176D32">
      <w:pPr>
        <w:pStyle w:val="TM1"/>
        <w:rPr>
          <w:b w:val="0"/>
          <w:smallCaps w:val="0"/>
          <w:noProof/>
          <w:color w:val="auto"/>
        </w:rPr>
      </w:pPr>
      <w:hyperlink w:anchor="_Toc421468944" w:history="1">
        <w:r w:rsidR="00526965" w:rsidRPr="00715E3E">
          <w:rPr>
            <w:rStyle w:val="Lienhypertexte"/>
            <w:noProof/>
            <w:lang w:val="en-US"/>
          </w:rPr>
          <w:t>4.</w:t>
        </w:r>
        <w:r w:rsidR="00526965">
          <w:rPr>
            <w:b w:val="0"/>
            <w:smallCaps w:val="0"/>
            <w:noProof/>
            <w:color w:val="auto"/>
          </w:rPr>
          <w:tab/>
        </w:r>
        <w:r w:rsidR="00526965" w:rsidRPr="00715E3E">
          <w:rPr>
            <w:rStyle w:val="Lienhypertexte"/>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44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21B5FE35" w14:textId="77777777" w:rsidR="00526965" w:rsidRDefault="00176D32">
      <w:pPr>
        <w:pStyle w:val="TM2"/>
        <w:rPr>
          <w:noProof/>
        </w:rPr>
      </w:pPr>
      <w:hyperlink w:anchor="_Toc421468945" w:history="1">
        <w:r w:rsidR="00526965" w:rsidRPr="00715E3E">
          <w:rPr>
            <w:rStyle w:val="Lienhypertexte"/>
            <w:noProof/>
            <w:lang w:val="en-US"/>
          </w:rPr>
          <w:t>4.1</w:t>
        </w:r>
        <w:r w:rsidR="00526965">
          <w:rPr>
            <w:noProof/>
          </w:rPr>
          <w:tab/>
        </w:r>
        <w:r w:rsidR="00526965" w:rsidRPr="00715E3E">
          <w:rPr>
            <w:rStyle w:val="Lienhypertexte"/>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45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DE5EE53" w14:textId="77777777" w:rsidR="00526965" w:rsidRDefault="00176D32">
      <w:pPr>
        <w:pStyle w:val="TM2"/>
        <w:rPr>
          <w:noProof/>
        </w:rPr>
      </w:pPr>
      <w:hyperlink w:anchor="_Toc421468946" w:history="1">
        <w:r w:rsidR="00526965" w:rsidRPr="00715E3E">
          <w:rPr>
            <w:rStyle w:val="Lienhypertexte"/>
            <w:noProof/>
            <w:lang w:val="en-US"/>
          </w:rPr>
          <w:t>4.2</w:t>
        </w:r>
        <w:r w:rsidR="00526965">
          <w:rPr>
            <w:noProof/>
          </w:rPr>
          <w:tab/>
        </w:r>
        <w:r w:rsidR="00526965" w:rsidRPr="00715E3E">
          <w:rPr>
            <w:rStyle w:val="Lienhypertexte"/>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4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58F4D366" w14:textId="77777777" w:rsidR="00526965" w:rsidRDefault="00176D32">
      <w:pPr>
        <w:pStyle w:val="TM2"/>
        <w:rPr>
          <w:noProof/>
        </w:rPr>
      </w:pPr>
      <w:hyperlink w:anchor="_Toc421468947" w:history="1">
        <w:r w:rsidR="00526965" w:rsidRPr="00715E3E">
          <w:rPr>
            <w:rStyle w:val="Lienhypertexte"/>
            <w:noProof/>
            <w:lang w:val="en-US"/>
          </w:rPr>
          <w:t>4.3</w:t>
        </w:r>
        <w:r w:rsidR="00526965">
          <w:rPr>
            <w:noProof/>
          </w:rPr>
          <w:tab/>
        </w:r>
        <w:r w:rsidR="00526965" w:rsidRPr="00715E3E">
          <w:rPr>
            <w:rStyle w:val="Lienhypertexte"/>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47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435EC373" w14:textId="77777777" w:rsidR="00526965" w:rsidRDefault="00176D32">
      <w:pPr>
        <w:pStyle w:val="TM2"/>
        <w:rPr>
          <w:noProof/>
        </w:rPr>
      </w:pPr>
      <w:hyperlink w:anchor="_Toc421468948" w:history="1">
        <w:r w:rsidR="00526965" w:rsidRPr="00715E3E">
          <w:rPr>
            <w:rStyle w:val="Lienhypertexte"/>
            <w:noProof/>
            <w:lang w:val="en-US"/>
          </w:rPr>
          <w:t>4.4</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48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257CF2FD" w14:textId="77777777" w:rsidR="00526965" w:rsidRDefault="00176D32">
      <w:pPr>
        <w:pStyle w:val="TM1"/>
        <w:rPr>
          <w:b w:val="0"/>
          <w:smallCaps w:val="0"/>
          <w:noProof/>
          <w:color w:val="auto"/>
        </w:rPr>
      </w:pPr>
      <w:hyperlink w:anchor="_Toc421468949" w:history="1">
        <w:r w:rsidR="00526965" w:rsidRPr="00715E3E">
          <w:rPr>
            <w:rStyle w:val="Lienhypertexte"/>
            <w:noProof/>
            <w:highlight w:val="yellow"/>
            <w:lang w:val="en-US"/>
          </w:rPr>
          <w:t>5.</w:t>
        </w:r>
        <w:r w:rsidR="00526965">
          <w:rPr>
            <w:b w:val="0"/>
            <w:smallCaps w:val="0"/>
            <w:noProof/>
            <w:color w:val="auto"/>
          </w:rPr>
          <w:tab/>
        </w:r>
        <w:r w:rsidR="00526965" w:rsidRPr="00715E3E">
          <w:rPr>
            <w:rStyle w:val="Lienhypertexte"/>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4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45829014" w14:textId="77777777" w:rsidR="00526965" w:rsidRDefault="00176D32">
      <w:pPr>
        <w:pStyle w:val="TM2"/>
        <w:rPr>
          <w:noProof/>
        </w:rPr>
      </w:pPr>
      <w:hyperlink w:anchor="_Toc421468950" w:history="1">
        <w:r w:rsidR="00526965" w:rsidRPr="00715E3E">
          <w:rPr>
            <w:rStyle w:val="Lienhypertexte"/>
            <w:noProof/>
            <w:lang w:val="en-US"/>
          </w:rPr>
          <w:t>5.1</w:t>
        </w:r>
        <w:r w:rsidR="00526965">
          <w:rPr>
            <w:noProof/>
          </w:rPr>
          <w:tab/>
        </w:r>
        <w:r w:rsidR="00526965" w:rsidRPr="00715E3E">
          <w:rPr>
            <w:rStyle w:val="Lienhypertexte"/>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50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DE23A3" w14:textId="77777777" w:rsidR="00526965" w:rsidRDefault="00176D32">
      <w:pPr>
        <w:pStyle w:val="TM2"/>
        <w:rPr>
          <w:noProof/>
        </w:rPr>
      </w:pPr>
      <w:hyperlink w:anchor="_Toc421468951" w:history="1">
        <w:r w:rsidR="00526965" w:rsidRPr="00715E3E">
          <w:rPr>
            <w:rStyle w:val="Lienhypertexte"/>
            <w:noProof/>
            <w:lang w:val="en-US"/>
          </w:rPr>
          <w:t>5.2</w:t>
        </w:r>
        <w:r w:rsidR="00526965">
          <w:rPr>
            <w:noProof/>
          </w:rPr>
          <w:tab/>
        </w:r>
        <w:r w:rsidR="00526965" w:rsidRPr="00715E3E">
          <w:rPr>
            <w:rStyle w:val="Lienhypertexte"/>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51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3109EBEC" w14:textId="77777777" w:rsidR="00526965" w:rsidRDefault="00176D32">
      <w:pPr>
        <w:pStyle w:val="TM2"/>
        <w:rPr>
          <w:noProof/>
        </w:rPr>
      </w:pPr>
      <w:hyperlink w:anchor="_Toc421468952" w:history="1">
        <w:r w:rsidR="00526965" w:rsidRPr="00715E3E">
          <w:rPr>
            <w:rStyle w:val="Lienhypertexte"/>
            <w:noProof/>
            <w:lang w:val="en-US"/>
          </w:rPr>
          <w:t>5.3</w:t>
        </w:r>
        <w:r w:rsidR="00526965">
          <w:rPr>
            <w:noProof/>
          </w:rPr>
          <w:tab/>
        </w:r>
        <w:r w:rsidR="00526965" w:rsidRPr="00715E3E">
          <w:rPr>
            <w:rStyle w:val="Lienhypertexte"/>
            <w:noProof/>
            <w:lang w:val="en-US"/>
          </w:rPr>
          <w:t>Technology</w:t>
        </w:r>
        <w:r w:rsidR="00526965">
          <w:rPr>
            <w:noProof/>
            <w:webHidden/>
          </w:rPr>
          <w:tab/>
        </w:r>
        <w:r w:rsidR="00526965">
          <w:rPr>
            <w:noProof/>
            <w:webHidden/>
          </w:rPr>
          <w:fldChar w:fldCharType="begin"/>
        </w:r>
        <w:r w:rsidR="00526965">
          <w:rPr>
            <w:noProof/>
            <w:webHidden/>
          </w:rPr>
          <w:instrText xml:space="preserve"> PAGEREF _Toc421468952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64AC900D" w14:textId="77777777" w:rsidR="00526965" w:rsidRDefault="00176D32">
      <w:pPr>
        <w:pStyle w:val="TM1"/>
        <w:rPr>
          <w:b w:val="0"/>
          <w:smallCaps w:val="0"/>
          <w:noProof/>
          <w:color w:val="auto"/>
        </w:rPr>
      </w:pPr>
      <w:hyperlink w:anchor="_Toc421468953" w:history="1">
        <w:r w:rsidR="00526965" w:rsidRPr="00715E3E">
          <w:rPr>
            <w:rStyle w:val="Lienhypertexte"/>
            <w:noProof/>
            <w:highlight w:val="yellow"/>
            <w:lang w:val="en-US"/>
          </w:rPr>
          <w:t>6.</w:t>
        </w:r>
        <w:r w:rsidR="00526965">
          <w:rPr>
            <w:b w:val="0"/>
            <w:smallCaps w:val="0"/>
            <w:noProof/>
            <w:color w:val="auto"/>
          </w:rPr>
          <w:tab/>
        </w:r>
        <w:r w:rsidR="00526965" w:rsidRPr="00715E3E">
          <w:rPr>
            <w:rStyle w:val="Lienhypertexte"/>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53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4B1F4253" w14:textId="77777777" w:rsidR="00526965" w:rsidRDefault="00176D32">
      <w:pPr>
        <w:pStyle w:val="TM1"/>
        <w:rPr>
          <w:b w:val="0"/>
          <w:smallCaps w:val="0"/>
          <w:noProof/>
          <w:color w:val="auto"/>
        </w:rPr>
      </w:pPr>
      <w:hyperlink w:anchor="_Toc421468954" w:history="1">
        <w:r w:rsidR="00526965" w:rsidRPr="00715E3E">
          <w:rPr>
            <w:rStyle w:val="Lienhypertexte"/>
            <w:noProof/>
            <w:lang w:val="en-US"/>
          </w:rPr>
          <w:t>7.</w:t>
        </w:r>
        <w:r w:rsidR="00526965">
          <w:rPr>
            <w:b w:val="0"/>
            <w:smallCaps w:val="0"/>
            <w:noProof/>
            <w:color w:val="auto"/>
          </w:rPr>
          <w:tab/>
        </w:r>
        <w:r w:rsidR="00526965" w:rsidRPr="00715E3E">
          <w:rPr>
            <w:rStyle w:val="Lienhypertexte"/>
            <w:noProof/>
            <w:lang w:val="en-US"/>
          </w:rPr>
          <w:t>Appendix</w:t>
        </w:r>
        <w:r w:rsidR="00526965">
          <w:rPr>
            <w:noProof/>
            <w:webHidden/>
          </w:rPr>
          <w:tab/>
        </w:r>
        <w:r w:rsidR="00526965">
          <w:rPr>
            <w:noProof/>
            <w:webHidden/>
          </w:rPr>
          <w:fldChar w:fldCharType="begin"/>
        </w:r>
        <w:r w:rsidR="00526965">
          <w:rPr>
            <w:noProof/>
            <w:webHidden/>
          </w:rPr>
          <w:instrText xml:space="preserve"> PAGEREF _Toc42146895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94050CF" w14:textId="77777777" w:rsidR="00526965" w:rsidRDefault="00176D32">
      <w:pPr>
        <w:pStyle w:val="TM2"/>
        <w:rPr>
          <w:noProof/>
        </w:rPr>
      </w:pPr>
      <w:hyperlink w:anchor="_Toc421468955" w:history="1">
        <w:r w:rsidR="00526965" w:rsidRPr="00715E3E">
          <w:rPr>
            <w:rStyle w:val="Lienhypertexte"/>
            <w:noProof/>
            <w:lang w:val="en-US"/>
          </w:rPr>
          <w:t>7.1</w:t>
        </w:r>
        <w:r w:rsidR="00526965">
          <w:rPr>
            <w:noProof/>
          </w:rPr>
          <w:tab/>
        </w:r>
        <w:r w:rsidR="00526965" w:rsidRPr="00715E3E">
          <w:rPr>
            <w:rStyle w:val="Lienhypertexte"/>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55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368C2D6" w14:textId="77777777" w:rsidR="00526965" w:rsidRDefault="00176D32">
      <w:pPr>
        <w:pStyle w:val="TM2"/>
        <w:rPr>
          <w:noProof/>
        </w:rPr>
      </w:pPr>
      <w:hyperlink w:anchor="_Toc421468956" w:history="1">
        <w:r w:rsidR="00526965" w:rsidRPr="00715E3E">
          <w:rPr>
            <w:rStyle w:val="Lienhypertexte"/>
            <w:noProof/>
            <w:lang w:val="en-US"/>
          </w:rPr>
          <w:t>7.2</w:t>
        </w:r>
        <w:r w:rsidR="00526965">
          <w:rPr>
            <w:noProof/>
          </w:rPr>
          <w:tab/>
        </w:r>
        <w:r w:rsidR="00526965" w:rsidRPr="00715E3E">
          <w:rPr>
            <w:rStyle w:val="Lienhypertexte"/>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56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6507309B" w14:textId="77777777" w:rsidR="00526965" w:rsidRDefault="00176D32">
      <w:pPr>
        <w:pStyle w:val="TM2"/>
        <w:rPr>
          <w:noProof/>
        </w:rPr>
      </w:pPr>
      <w:hyperlink w:anchor="_Toc421468957" w:history="1">
        <w:r w:rsidR="00526965" w:rsidRPr="00715E3E">
          <w:rPr>
            <w:rStyle w:val="Lienhypertexte"/>
            <w:noProof/>
            <w:lang w:val="en-US"/>
          </w:rPr>
          <w:t>7.3</w:t>
        </w:r>
        <w:r w:rsidR="00526965">
          <w:rPr>
            <w:noProof/>
          </w:rPr>
          <w:tab/>
        </w:r>
        <w:r w:rsidR="00526965" w:rsidRPr="00715E3E">
          <w:rPr>
            <w:rStyle w:val="Lienhypertexte"/>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57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5FE0923C" w14:textId="77777777" w:rsidR="00526965" w:rsidRDefault="00176D32">
      <w:pPr>
        <w:pStyle w:val="TM2"/>
        <w:rPr>
          <w:noProof/>
        </w:rPr>
      </w:pPr>
      <w:hyperlink w:anchor="_Toc421468958" w:history="1">
        <w:r w:rsidR="00526965" w:rsidRPr="00715E3E">
          <w:rPr>
            <w:rStyle w:val="Lienhypertexte"/>
            <w:noProof/>
            <w:lang w:val="en-US"/>
          </w:rPr>
          <w:t>7.4</w:t>
        </w:r>
        <w:r w:rsidR="00526965">
          <w:rPr>
            <w:noProof/>
          </w:rPr>
          <w:tab/>
        </w:r>
        <w:r w:rsidR="00526965" w:rsidRPr="00715E3E">
          <w:rPr>
            <w:rStyle w:val="Lienhypertexte"/>
            <w:noProof/>
            <w:lang w:val="en-US"/>
          </w:rPr>
          <w:t>References</w:t>
        </w:r>
        <w:r w:rsidR="00526965">
          <w:rPr>
            <w:noProof/>
            <w:webHidden/>
          </w:rPr>
          <w:tab/>
        </w:r>
        <w:r w:rsidR="00526965">
          <w:rPr>
            <w:noProof/>
            <w:webHidden/>
          </w:rPr>
          <w:fldChar w:fldCharType="begin"/>
        </w:r>
        <w:r w:rsidR="00526965">
          <w:rPr>
            <w:noProof/>
            <w:webHidden/>
          </w:rPr>
          <w:instrText xml:space="preserve"> PAGEREF _Toc421468958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4556DF2A" w14:textId="77777777" w:rsidR="00526965" w:rsidRDefault="00176D32">
      <w:pPr>
        <w:pStyle w:val="TM3"/>
        <w:rPr>
          <w:noProof/>
        </w:rPr>
      </w:pPr>
      <w:hyperlink w:anchor="_Toc421468959" w:history="1">
        <w:r w:rsidR="00526965" w:rsidRPr="00715E3E">
          <w:rPr>
            <w:rStyle w:val="Lienhypertexte"/>
            <w:noProof/>
            <w:highlight w:val="yellow"/>
            <w:lang w:val="en-GB"/>
          </w:rPr>
          <w:t>7.4.1</w:t>
        </w:r>
        <w:r w:rsidR="00526965">
          <w:rPr>
            <w:noProof/>
          </w:rPr>
          <w:tab/>
        </w:r>
        <w:r w:rsidR="00526965" w:rsidRPr="00715E3E">
          <w:rPr>
            <w:rStyle w:val="Lienhypertexte"/>
            <w:noProof/>
            <w:highlight w:val="yellow"/>
            <w:lang w:val="en-GB"/>
          </w:rPr>
          <w:t>Bibliography</w:t>
        </w:r>
        <w:r w:rsidR="00526965">
          <w:rPr>
            <w:noProof/>
            <w:webHidden/>
          </w:rPr>
          <w:tab/>
        </w:r>
        <w:r w:rsidR="00526965">
          <w:rPr>
            <w:noProof/>
            <w:webHidden/>
          </w:rPr>
          <w:fldChar w:fldCharType="begin"/>
        </w:r>
        <w:r w:rsidR="00526965">
          <w:rPr>
            <w:noProof/>
            <w:webHidden/>
          </w:rPr>
          <w:instrText xml:space="preserve"> PAGEREF _Toc421468959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30BC2028" w14:textId="77777777" w:rsidR="00526965" w:rsidRDefault="00176D32">
      <w:pPr>
        <w:pStyle w:val="TM3"/>
        <w:rPr>
          <w:noProof/>
        </w:rPr>
      </w:pPr>
      <w:hyperlink w:anchor="_Toc421468960" w:history="1">
        <w:r w:rsidR="00526965" w:rsidRPr="00715E3E">
          <w:rPr>
            <w:rStyle w:val="Lienhypertexte"/>
            <w:noProof/>
            <w:highlight w:val="yellow"/>
          </w:rPr>
          <w:t>7.4.2</w:t>
        </w:r>
        <w:r w:rsidR="00526965">
          <w:rPr>
            <w:noProof/>
          </w:rPr>
          <w:tab/>
        </w:r>
        <w:r w:rsidR="00526965" w:rsidRPr="00715E3E">
          <w:rPr>
            <w:rStyle w:val="Lienhypertexte"/>
            <w:noProof/>
            <w:highlight w:val="yellow"/>
          </w:rPr>
          <w:t>Picture Credits</w:t>
        </w:r>
        <w:r w:rsidR="00526965">
          <w:rPr>
            <w:noProof/>
            <w:webHidden/>
          </w:rPr>
          <w:tab/>
        </w:r>
        <w:r w:rsidR="00526965">
          <w:rPr>
            <w:noProof/>
            <w:webHidden/>
          </w:rPr>
          <w:fldChar w:fldCharType="begin"/>
        </w:r>
        <w:r w:rsidR="00526965">
          <w:rPr>
            <w:noProof/>
            <w:webHidden/>
          </w:rPr>
          <w:instrText xml:space="preserve"> PAGEREF _Toc421468960 \h </w:instrText>
        </w:r>
        <w:r w:rsidR="00526965">
          <w:rPr>
            <w:noProof/>
            <w:webHidden/>
          </w:rPr>
        </w:r>
        <w:r w:rsidR="00526965">
          <w:rPr>
            <w:noProof/>
            <w:webHidden/>
          </w:rPr>
          <w:fldChar w:fldCharType="separate"/>
        </w:r>
        <w:r w:rsidR="00526965">
          <w:rPr>
            <w:noProof/>
            <w:webHidden/>
          </w:rPr>
          <w:t>51</w:t>
        </w:r>
        <w:r w:rsidR="00526965">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198" w:name="_Toc417578136"/>
      <w:bookmarkStart w:id="199" w:name="_Toc417584751"/>
      <w:r>
        <w:rPr>
          <w:lang w:val="en-US"/>
        </w:rPr>
        <w:br w:type="page"/>
      </w:r>
    </w:p>
    <w:p w14:paraId="31C06996" w14:textId="6CFDB30E" w:rsidR="00844193" w:rsidRPr="00CE3E17" w:rsidRDefault="004B3622" w:rsidP="00844193">
      <w:pPr>
        <w:pStyle w:val="Titre2"/>
        <w:rPr>
          <w:lang w:val="en-US"/>
        </w:rPr>
      </w:pPr>
      <w:bookmarkStart w:id="200" w:name="_Toc421468956"/>
      <w:bookmarkStart w:id="201" w:name="_Toc421809924"/>
      <w:r w:rsidRPr="00CE3E17">
        <w:rPr>
          <w:lang w:val="en-US"/>
        </w:rPr>
        <w:lastRenderedPageBreak/>
        <w:t>List</w:t>
      </w:r>
      <w:r w:rsidR="00DA4767">
        <w:rPr>
          <w:lang w:val="en-US"/>
        </w:rPr>
        <w:t xml:space="preserve"> of F</w:t>
      </w:r>
      <w:r w:rsidR="007519DD" w:rsidRPr="00CE3E17">
        <w:rPr>
          <w:lang w:val="en-US"/>
        </w:rPr>
        <w:t>igures</w:t>
      </w:r>
      <w:bookmarkEnd w:id="198"/>
      <w:bookmarkEnd w:id="199"/>
      <w:bookmarkEnd w:id="200"/>
      <w:bookmarkEnd w:id="201"/>
    </w:p>
    <w:p w14:paraId="1A8DDDB0" w14:textId="77777777" w:rsidR="003546CD" w:rsidRDefault="004B3622">
      <w:pPr>
        <w:pStyle w:val="Tabledesillustration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45" w:anchor="_Toc421797801" w:history="1">
        <w:r w:rsidR="003546CD" w:rsidRPr="002A2B21">
          <w:rPr>
            <w:rStyle w:val="Lienhypertexte"/>
            <w:noProof/>
          </w:rPr>
          <w:t>Figure 1: Logic Model</w:t>
        </w:r>
        <w:r w:rsidR="003546CD">
          <w:rPr>
            <w:noProof/>
            <w:webHidden/>
          </w:rPr>
          <w:tab/>
        </w:r>
        <w:r w:rsidR="003546CD">
          <w:rPr>
            <w:noProof/>
            <w:webHidden/>
          </w:rPr>
          <w:fldChar w:fldCharType="begin"/>
        </w:r>
        <w:r w:rsidR="003546CD">
          <w:rPr>
            <w:noProof/>
            <w:webHidden/>
          </w:rPr>
          <w:instrText xml:space="preserve"> PAGEREF _Toc421797801 \h </w:instrText>
        </w:r>
        <w:r w:rsidR="003546CD">
          <w:rPr>
            <w:noProof/>
            <w:webHidden/>
          </w:rPr>
        </w:r>
        <w:r w:rsidR="003546CD">
          <w:rPr>
            <w:noProof/>
            <w:webHidden/>
          </w:rPr>
          <w:fldChar w:fldCharType="separate"/>
        </w:r>
        <w:r w:rsidR="003546CD">
          <w:rPr>
            <w:noProof/>
            <w:webHidden/>
          </w:rPr>
          <w:t>4</w:t>
        </w:r>
        <w:r w:rsidR="003546CD">
          <w:rPr>
            <w:noProof/>
            <w:webHidden/>
          </w:rPr>
          <w:fldChar w:fldCharType="end"/>
        </w:r>
      </w:hyperlink>
    </w:p>
    <w:p w14:paraId="4F7E5AD7" w14:textId="77777777" w:rsidR="003546CD" w:rsidRDefault="00176D32">
      <w:pPr>
        <w:pStyle w:val="Tabledesillustrations"/>
        <w:tabs>
          <w:tab w:val="right" w:leader="dot" w:pos="9060"/>
        </w:tabs>
        <w:rPr>
          <w:noProof/>
          <w:lang w:val="en-US"/>
        </w:rPr>
      </w:pPr>
      <w:hyperlink r:id="rId146" w:anchor="_Toc421797802" w:history="1">
        <w:r w:rsidR="003546CD" w:rsidRPr="002A2B21">
          <w:rPr>
            <w:rStyle w:val="Lienhypertexte"/>
            <w:noProof/>
            <w:lang w:val="en-GB"/>
          </w:rPr>
          <w:t>Figure 2: Schematic representation of the structure of a PEMFC</w:t>
        </w:r>
        <w:r w:rsidR="003546CD">
          <w:rPr>
            <w:noProof/>
            <w:webHidden/>
          </w:rPr>
          <w:tab/>
        </w:r>
        <w:r w:rsidR="003546CD">
          <w:rPr>
            <w:noProof/>
            <w:webHidden/>
          </w:rPr>
          <w:fldChar w:fldCharType="begin"/>
        </w:r>
        <w:r w:rsidR="003546CD">
          <w:rPr>
            <w:noProof/>
            <w:webHidden/>
          </w:rPr>
          <w:instrText xml:space="preserve"> PAGEREF _Toc421797802 \h </w:instrText>
        </w:r>
        <w:r w:rsidR="003546CD">
          <w:rPr>
            <w:noProof/>
            <w:webHidden/>
          </w:rPr>
        </w:r>
        <w:r w:rsidR="003546CD">
          <w:rPr>
            <w:noProof/>
            <w:webHidden/>
          </w:rPr>
          <w:fldChar w:fldCharType="separate"/>
        </w:r>
        <w:r w:rsidR="003546CD">
          <w:rPr>
            <w:noProof/>
            <w:webHidden/>
          </w:rPr>
          <w:t>8</w:t>
        </w:r>
        <w:r w:rsidR="003546CD">
          <w:rPr>
            <w:noProof/>
            <w:webHidden/>
          </w:rPr>
          <w:fldChar w:fldCharType="end"/>
        </w:r>
      </w:hyperlink>
    </w:p>
    <w:p w14:paraId="3D6FC2E5" w14:textId="77777777" w:rsidR="003546CD" w:rsidRDefault="00176D32">
      <w:pPr>
        <w:pStyle w:val="Tabledesillustrations"/>
        <w:tabs>
          <w:tab w:val="right" w:leader="dot" w:pos="9060"/>
        </w:tabs>
        <w:rPr>
          <w:noProof/>
          <w:lang w:val="en-US"/>
        </w:rPr>
      </w:pPr>
      <w:hyperlink r:id="rId147" w:anchor="_Toc421797803" w:history="1">
        <w:r w:rsidR="003546CD" w:rsidRPr="002A2B21">
          <w:rPr>
            <w:rStyle w:val="Lienhypertexte"/>
            <w:noProof/>
            <w:lang w:val="en-GB"/>
          </w:rPr>
          <w:t>Figure 3: Schematic representation of the structure of an AFC</w:t>
        </w:r>
        <w:r w:rsidR="003546CD">
          <w:rPr>
            <w:noProof/>
            <w:webHidden/>
          </w:rPr>
          <w:tab/>
        </w:r>
        <w:r w:rsidR="003546CD">
          <w:rPr>
            <w:noProof/>
            <w:webHidden/>
          </w:rPr>
          <w:fldChar w:fldCharType="begin"/>
        </w:r>
        <w:r w:rsidR="003546CD">
          <w:rPr>
            <w:noProof/>
            <w:webHidden/>
          </w:rPr>
          <w:instrText xml:space="preserve"> PAGEREF _Toc421797803 \h </w:instrText>
        </w:r>
        <w:r w:rsidR="003546CD">
          <w:rPr>
            <w:noProof/>
            <w:webHidden/>
          </w:rPr>
        </w:r>
        <w:r w:rsidR="003546CD">
          <w:rPr>
            <w:noProof/>
            <w:webHidden/>
          </w:rPr>
          <w:fldChar w:fldCharType="separate"/>
        </w:r>
        <w:r w:rsidR="003546CD">
          <w:rPr>
            <w:noProof/>
            <w:webHidden/>
          </w:rPr>
          <w:t>9</w:t>
        </w:r>
        <w:r w:rsidR="003546CD">
          <w:rPr>
            <w:noProof/>
            <w:webHidden/>
          </w:rPr>
          <w:fldChar w:fldCharType="end"/>
        </w:r>
      </w:hyperlink>
    </w:p>
    <w:p w14:paraId="0394AE67" w14:textId="77777777" w:rsidR="003546CD" w:rsidRDefault="00176D32">
      <w:pPr>
        <w:pStyle w:val="Tabledesillustrations"/>
        <w:tabs>
          <w:tab w:val="right" w:leader="dot" w:pos="9060"/>
        </w:tabs>
        <w:rPr>
          <w:noProof/>
          <w:lang w:val="en-US"/>
        </w:rPr>
      </w:pPr>
      <w:hyperlink r:id="rId148" w:anchor="_Toc421797804" w:history="1">
        <w:r w:rsidR="003546CD" w:rsidRPr="002A2B21">
          <w:rPr>
            <w:rStyle w:val="Lienhypertexte"/>
            <w:noProof/>
            <w:lang w:val="en-GB"/>
          </w:rPr>
          <w:t>Figure 4: Schematic representation of the structure of a PAFC</w:t>
        </w:r>
        <w:r w:rsidR="003546CD">
          <w:rPr>
            <w:noProof/>
            <w:webHidden/>
          </w:rPr>
          <w:tab/>
        </w:r>
        <w:r w:rsidR="003546CD">
          <w:rPr>
            <w:noProof/>
            <w:webHidden/>
          </w:rPr>
          <w:fldChar w:fldCharType="begin"/>
        </w:r>
        <w:r w:rsidR="003546CD">
          <w:rPr>
            <w:noProof/>
            <w:webHidden/>
          </w:rPr>
          <w:instrText xml:space="preserve"> PAGEREF _Toc421797804 \h </w:instrText>
        </w:r>
        <w:r w:rsidR="003546CD">
          <w:rPr>
            <w:noProof/>
            <w:webHidden/>
          </w:rPr>
        </w:r>
        <w:r w:rsidR="003546CD">
          <w:rPr>
            <w:noProof/>
            <w:webHidden/>
          </w:rPr>
          <w:fldChar w:fldCharType="separate"/>
        </w:r>
        <w:r w:rsidR="003546CD">
          <w:rPr>
            <w:noProof/>
            <w:webHidden/>
          </w:rPr>
          <w:t>10</w:t>
        </w:r>
        <w:r w:rsidR="003546CD">
          <w:rPr>
            <w:noProof/>
            <w:webHidden/>
          </w:rPr>
          <w:fldChar w:fldCharType="end"/>
        </w:r>
      </w:hyperlink>
    </w:p>
    <w:p w14:paraId="79F34569" w14:textId="77777777" w:rsidR="003546CD" w:rsidRDefault="00176D32">
      <w:pPr>
        <w:pStyle w:val="Tabledesillustrations"/>
        <w:tabs>
          <w:tab w:val="right" w:leader="dot" w:pos="9060"/>
        </w:tabs>
        <w:rPr>
          <w:noProof/>
          <w:lang w:val="en-US"/>
        </w:rPr>
      </w:pPr>
      <w:hyperlink r:id="rId149" w:anchor="_Toc421797805" w:history="1">
        <w:r w:rsidR="003546CD" w:rsidRPr="002A2B21">
          <w:rPr>
            <w:rStyle w:val="Lienhypertexte"/>
            <w:noProof/>
            <w:lang w:val="en-GB"/>
          </w:rPr>
          <w:t>Figure 5: Schematic representation of the structure of a SOFC</w:t>
        </w:r>
        <w:r w:rsidR="003546CD">
          <w:rPr>
            <w:noProof/>
            <w:webHidden/>
          </w:rPr>
          <w:tab/>
        </w:r>
        <w:r w:rsidR="003546CD">
          <w:rPr>
            <w:noProof/>
            <w:webHidden/>
          </w:rPr>
          <w:fldChar w:fldCharType="begin"/>
        </w:r>
        <w:r w:rsidR="003546CD">
          <w:rPr>
            <w:noProof/>
            <w:webHidden/>
          </w:rPr>
          <w:instrText xml:space="preserve"> PAGEREF _Toc421797805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4BABC7E" w14:textId="77777777" w:rsidR="003546CD" w:rsidRDefault="00176D32">
      <w:pPr>
        <w:pStyle w:val="Tabledesillustrations"/>
        <w:tabs>
          <w:tab w:val="right" w:leader="dot" w:pos="9060"/>
        </w:tabs>
        <w:rPr>
          <w:noProof/>
          <w:lang w:val="en-US"/>
        </w:rPr>
      </w:pPr>
      <w:hyperlink r:id="rId150" w:anchor="_Toc421797806" w:history="1">
        <w:r w:rsidR="003546CD" w:rsidRPr="002A2B21">
          <w:rPr>
            <w:rStyle w:val="Lienhypertexte"/>
            <w:noProof/>
            <w:lang w:val="en-GB"/>
          </w:rPr>
          <w:t>Figure 6: Schematic representation of the structure of an MCFC</w:t>
        </w:r>
        <w:r w:rsidR="003546CD">
          <w:rPr>
            <w:noProof/>
            <w:webHidden/>
          </w:rPr>
          <w:tab/>
        </w:r>
        <w:r w:rsidR="003546CD">
          <w:rPr>
            <w:noProof/>
            <w:webHidden/>
          </w:rPr>
          <w:fldChar w:fldCharType="begin"/>
        </w:r>
        <w:r w:rsidR="003546CD">
          <w:rPr>
            <w:noProof/>
            <w:webHidden/>
          </w:rPr>
          <w:instrText xml:space="preserve"> PAGEREF _Toc421797806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ADDDE41" w14:textId="77777777" w:rsidR="003546CD" w:rsidRDefault="00176D32">
      <w:pPr>
        <w:pStyle w:val="Tabledesillustrations"/>
        <w:tabs>
          <w:tab w:val="right" w:leader="dot" w:pos="9060"/>
        </w:tabs>
        <w:rPr>
          <w:noProof/>
          <w:lang w:val="en-US"/>
        </w:rPr>
      </w:pPr>
      <w:hyperlink r:id="rId151" w:anchor="_Toc421797807" w:history="1">
        <w:r w:rsidR="003546CD" w:rsidRPr="002A2B21">
          <w:rPr>
            <w:rStyle w:val="Lienhypertexte"/>
            <w:noProof/>
            <w:lang w:val="en-GB"/>
          </w:rPr>
          <w:t>Figure 7: A hydrogen powered bus in London</w:t>
        </w:r>
        <w:r w:rsidR="003546CD">
          <w:rPr>
            <w:noProof/>
            <w:webHidden/>
          </w:rPr>
          <w:tab/>
        </w:r>
        <w:r w:rsidR="003546CD">
          <w:rPr>
            <w:noProof/>
            <w:webHidden/>
          </w:rPr>
          <w:fldChar w:fldCharType="begin"/>
        </w:r>
        <w:r w:rsidR="003546CD">
          <w:rPr>
            <w:noProof/>
            <w:webHidden/>
          </w:rPr>
          <w:instrText xml:space="preserve"> PAGEREF _Toc421797807 \h </w:instrText>
        </w:r>
        <w:r w:rsidR="003546CD">
          <w:rPr>
            <w:noProof/>
            <w:webHidden/>
          </w:rPr>
        </w:r>
        <w:r w:rsidR="003546CD">
          <w:rPr>
            <w:noProof/>
            <w:webHidden/>
          </w:rPr>
          <w:fldChar w:fldCharType="separate"/>
        </w:r>
        <w:r w:rsidR="003546CD">
          <w:rPr>
            <w:noProof/>
            <w:webHidden/>
          </w:rPr>
          <w:t>13</w:t>
        </w:r>
        <w:r w:rsidR="003546CD">
          <w:rPr>
            <w:noProof/>
            <w:webHidden/>
          </w:rPr>
          <w:fldChar w:fldCharType="end"/>
        </w:r>
      </w:hyperlink>
    </w:p>
    <w:p w14:paraId="7CA42B17" w14:textId="77777777" w:rsidR="003546CD" w:rsidRDefault="00176D32">
      <w:pPr>
        <w:pStyle w:val="Tabledesillustrations"/>
        <w:tabs>
          <w:tab w:val="right" w:leader="dot" w:pos="9060"/>
        </w:tabs>
        <w:rPr>
          <w:noProof/>
          <w:lang w:val="en-US"/>
        </w:rPr>
      </w:pPr>
      <w:hyperlink r:id="rId152" w:anchor="_Toc421797808" w:history="1">
        <w:r w:rsidR="003546CD" w:rsidRPr="002A2B21">
          <w:rPr>
            <w:rStyle w:val="Lienhypertexte"/>
            <w:noProof/>
            <w:lang w:val="en-GB"/>
          </w:rPr>
          <w:t>Figure 8: SOFC installation by Bloom Energy at a NASA centre</w:t>
        </w:r>
        <w:r w:rsidR="003546CD">
          <w:rPr>
            <w:noProof/>
            <w:webHidden/>
          </w:rPr>
          <w:tab/>
        </w:r>
        <w:r w:rsidR="003546CD">
          <w:rPr>
            <w:noProof/>
            <w:webHidden/>
          </w:rPr>
          <w:fldChar w:fldCharType="begin"/>
        </w:r>
        <w:r w:rsidR="003546CD">
          <w:rPr>
            <w:noProof/>
            <w:webHidden/>
          </w:rPr>
          <w:instrText xml:space="preserve"> PAGEREF _Toc421797808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41161C7F" w14:textId="77777777" w:rsidR="003546CD" w:rsidRDefault="00176D32">
      <w:pPr>
        <w:pStyle w:val="Tabledesillustrations"/>
        <w:tabs>
          <w:tab w:val="right" w:leader="dot" w:pos="9060"/>
        </w:tabs>
        <w:rPr>
          <w:noProof/>
          <w:lang w:val="en-US"/>
        </w:rPr>
      </w:pPr>
      <w:hyperlink r:id="rId153" w:anchor="_Toc421797809" w:history="1">
        <w:r w:rsidR="003546CD" w:rsidRPr="002A2B21">
          <w:rPr>
            <w:rStyle w:val="Lienhypertexte"/>
            <w:noProof/>
            <w:lang w:val="en-GB"/>
          </w:rPr>
          <w:t>Figure 9: A fuel cell charger designed by Brunton. It uses small hydrogen reservoirs to refuel.</w:t>
        </w:r>
        <w:r w:rsidR="003546CD">
          <w:rPr>
            <w:noProof/>
            <w:webHidden/>
          </w:rPr>
          <w:tab/>
        </w:r>
        <w:r w:rsidR="003546CD">
          <w:rPr>
            <w:noProof/>
            <w:webHidden/>
          </w:rPr>
          <w:fldChar w:fldCharType="begin"/>
        </w:r>
        <w:r w:rsidR="003546CD">
          <w:rPr>
            <w:noProof/>
            <w:webHidden/>
          </w:rPr>
          <w:instrText xml:space="preserve"> PAGEREF _Toc421797809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085019D1" w14:textId="77777777" w:rsidR="003546CD" w:rsidRDefault="00176D32">
      <w:pPr>
        <w:pStyle w:val="Tabledesillustrations"/>
        <w:tabs>
          <w:tab w:val="right" w:leader="dot" w:pos="9060"/>
        </w:tabs>
        <w:rPr>
          <w:noProof/>
          <w:lang w:val="en-US"/>
        </w:rPr>
      </w:pPr>
      <w:hyperlink r:id="rId154" w:anchor="_Toc421797810" w:history="1">
        <w:r w:rsidR="003546CD" w:rsidRPr="002A2B21">
          <w:rPr>
            <w:rStyle w:val="Lienhypertexte"/>
            <w:noProof/>
            <w:lang w:val="en-GB"/>
          </w:rPr>
          <w:t>Figure 10 The air present on the surface of Earth is made of 78,08 % of dinitrogen, 20,95 % of dioxygen, and 1 % of other gas. Hydrogen represents only a 0,000072 % fraction of it.</w:t>
        </w:r>
        <w:r w:rsidR="003546CD">
          <w:rPr>
            <w:noProof/>
            <w:webHidden/>
          </w:rPr>
          <w:tab/>
        </w:r>
        <w:r w:rsidR="003546CD">
          <w:rPr>
            <w:noProof/>
            <w:webHidden/>
          </w:rPr>
          <w:fldChar w:fldCharType="begin"/>
        </w:r>
        <w:r w:rsidR="003546CD">
          <w:rPr>
            <w:noProof/>
            <w:webHidden/>
          </w:rPr>
          <w:instrText xml:space="preserve"> PAGEREF _Toc421797810 \h </w:instrText>
        </w:r>
        <w:r w:rsidR="003546CD">
          <w:rPr>
            <w:noProof/>
            <w:webHidden/>
          </w:rPr>
        </w:r>
        <w:r w:rsidR="003546CD">
          <w:rPr>
            <w:noProof/>
            <w:webHidden/>
          </w:rPr>
          <w:fldChar w:fldCharType="separate"/>
        </w:r>
        <w:r w:rsidR="003546CD">
          <w:rPr>
            <w:noProof/>
            <w:webHidden/>
          </w:rPr>
          <w:t>15</w:t>
        </w:r>
        <w:r w:rsidR="003546CD">
          <w:rPr>
            <w:noProof/>
            <w:webHidden/>
          </w:rPr>
          <w:fldChar w:fldCharType="end"/>
        </w:r>
      </w:hyperlink>
    </w:p>
    <w:p w14:paraId="03FB2D10" w14:textId="77777777" w:rsidR="003546CD" w:rsidRDefault="00176D32">
      <w:pPr>
        <w:pStyle w:val="Tabledesillustrations"/>
        <w:tabs>
          <w:tab w:val="right" w:leader="dot" w:pos="9060"/>
        </w:tabs>
        <w:rPr>
          <w:noProof/>
          <w:lang w:val="en-US"/>
        </w:rPr>
      </w:pPr>
      <w:hyperlink r:id="rId155" w:anchor="_Toc421797811" w:history="1">
        <w:r w:rsidR="003546CD" w:rsidRPr="002A2B21">
          <w:rPr>
            <w:rStyle w:val="Lienhypertexte"/>
            <w:noProof/>
          </w:rPr>
          <w:t>Figure 11: A hydrogen "plug" on a car</w:t>
        </w:r>
        <w:r w:rsidR="003546CD">
          <w:rPr>
            <w:noProof/>
            <w:webHidden/>
          </w:rPr>
          <w:tab/>
        </w:r>
        <w:r w:rsidR="003546CD">
          <w:rPr>
            <w:noProof/>
            <w:webHidden/>
          </w:rPr>
          <w:fldChar w:fldCharType="begin"/>
        </w:r>
        <w:r w:rsidR="003546CD">
          <w:rPr>
            <w:noProof/>
            <w:webHidden/>
          </w:rPr>
          <w:instrText xml:space="preserve"> PAGEREF _Toc421797811 \h </w:instrText>
        </w:r>
        <w:r w:rsidR="003546CD">
          <w:rPr>
            <w:noProof/>
            <w:webHidden/>
          </w:rPr>
        </w:r>
        <w:r w:rsidR="003546CD">
          <w:rPr>
            <w:noProof/>
            <w:webHidden/>
          </w:rPr>
          <w:fldChar w:fldCharType="separate"/>
        </w:r>
        <w:r w:rsidR="003546CD">
          <w:rPr>
            <w:noProof/>
            <w:webHidden/>
          </w:rPr>
          <w:t>16</w:t>
        </w:r>
        <w:r w:rsidR="003546CD">
          <w:rPr>
            <w:noProof/>
            <w:webHidden/>
          </w:rPr>
          <w:fldChar w:fldCharType="end"/>
        </w:r>
      </w:hyperlink>
    </w:p>
    <w:p w14:paraId="55FC72E3" w14:textId="77777777" w:rsidR="003546CD" w:rsidRDefault="00176D32">
      <w:pPr>
        <w:pStyle w:val="Tabledesillustrations"/>
        <w:tabs>
          <w:tab w:val="right" w:leader="dot" w:pos="9060"/>
        </w:tabs>
        <w:rPr>
          <w:noProof/>
          <w:lang w:val="en-US"/>
        </w:rPr>
      </w:pPr>
      <w:hyperlink r:id="rId156" w:anchor="_Toc421797812" w:history="1">
        <w:r w:rsidR="003546CD" w:rsidRPr="002A2B21">
          <w:rPr>
            <w:rStyle w:val="Lienhypertexte"/>
            <w:noProof/>
            <w:lang w:val="en-GB"/>
          </w:rPr>
          <w:t>Figure 12:</w:t>
        </w:r>
        <w:r w:rsidR="003546CD" w:rsidRPr="002A2B21">
          <w:rPr>
            <w:rStyle w:val="Lienhypertexte"/>
            <w:noProof/>
            <w:lang w:val="en-US"/>
          </w:rPr>
          <w:t xml:space="preserve"> Hydrogen high pressure tubes designed by Shijiazhuang Enric Gas Equipment Co.</w:t>
        </w:r>
        <w:r w:rsidR="003546CD">
          <w:rPr>
            <w:noProof/>
            <w:webHidden/>
          </w:rPr>
          <w:tab/>
        </w:r>
        <w:r w:rsidR="003546CD">
          <w:rPr>
            <w:noProof/>
            <w:webHidden/>
          </w:rPr>
          <w:fldChar w:fldCharType="begin"/>
        </w:r>
        <w:r w:rsidR="003546CD">
          <w:rPr>
            <w:noProof/>
            <w:webHidden/>
          </w:rPr>
          <w:instrText xml:space="preserve"> PAGEREF _Toc421797812 \h </w:instrText>
        </w:r>
        <w:r w:rsidR="003546CD">
          <w:rPr>
            <w:noProof/>
            <w:webHidden/>
          </w:rPr>
        </w:r>
        <w:r w:rsidR="003546CD">
          <w:rPr>
            <w:noProof/>
            <w:webHidden/>
          </w:rPr>
          <w:fldChar w:fldCharType="separate"/>
        </w:r>
        <w:r w:rsidR="003546CD">
          <w:rPr>
            <w:noProof/>
            <w:webHidden/>
          </w:rPr>
          <w:t>17</w:t>
        </w:r>
        <w:r w:rsidR="003546CD">
          <w:rPr>
            <w:noProof/>
            <w:webHidden/>
          </w:rPr>
          <w:fldChar w:fldCharType="end"/>
        </w:r>
      </w:hyperlink>
    </w:p>
    <w:p w14:paraId="50D05185" w14:textId="77777777" w:rsidR="003546CD" w:rsidRDefault="00176D32">
      <w:pPr>
        <w:pStyle w:val="Tabledesillustrations"/>
        <w:tabs>
          <w:tab w:val="right" w:leader="dot" w:pos="9060"/>
        </w:tabs>
        <w:rPr>
          <w:noProof/>
          <w:lang w:val="en-US"/>
        </w:rPr>
      </w:pPr>
      <w:hyperlink w:anchor="_Toc421797813" w:history="1">
        <w:r w:rsidR="003546CD" w:rsidRPr="002A2B21">
          <w:rPr>
            <w:rStyle w:val="Lienhypertexte"/>
            <w:noProof/>
            <w:lang w:val="en-US"/>
          </w:rPr>
          <w:t>Figure 13 : Illustration of the different storage modes for Hydrogen</w:t>
        </w:r>
        <w:r w:rsidR="003546CD">
          <w:rPr>
            <w:noProof/>
            <w:webHidden/>
          </w:rPr>
          <w:tab/>
        </w:r>
        <w:r w:rsidR="003546CD">
          <w:rPr>
            <w:noProof/>
            <w:webHidden/>
          </w:rPr>
          <w:fldChar w:fldCharType="begin"/>
        </w:r>
        <w:r w:rsidR="003546CD">
          <w:rPr>
            <w:noProof/>
            <w:webHidden/>
          </w:rPr>
          <w:instrText xml:space="preserve"> PAGEREF _Toc421797813 \h </w:instrText>
        </w:r>
        <w:r w:rsidR="003546CD">
          <w:rPr>
            <w:noProof/>
            <w:webHidden/>
          </w:rPr>
        </w:r>
        <w:r w:rsidR="003546CD">
          <w:rPr>
            <w:noProof/>
            <w:webHidden/>
          </w:rPr>
          <w:fldChar w:fldCharType="separate"/>
        </w:r>
        <w:r w:rsidR="003546CD">
          <w:rPr>
            <w:noProof/>
            <w:webHidden/>
          </w:rPr>
          <w:t>18</w:t>
        </w:r>
        <w:r w:rsidR="003546CD">
          <w:rPr>
            <w:noProof/>
            <w:webHidden/>
          </w:rPr>
          <w:fldChar w:fldCharType="end"/>
        </w:r>
      </w:hyperlink>
    </w:p>
    <w:p w14:paraId="62D43A19" w14:textId="77777777" w:rsidR="003546CD" w:rsidRDefault="00176D32">
      <w:pPr>
        <w:pStyle w:val="Tabledesillustrations"/>
        <w:tabs>
          <w:tab w:val="right" w:leader="dot" w:pos="9060"/>
        </w:tabs>
        <w:rPr>
          <w:noProof/>
          <w:lang w:val="en-US"/>
        </w:rPr>
      </w:pPr>
      <w:hyperlink w:anchor="_Toc421797814" w:history="1">
        <w:r w:rsidR="003546CD" w:rsidRPr="002A2B21">
          <w:rPr>
            <w:rStyle w:val="Lienhypertexte"/>
            <w:noProof/>
            <w:lang w:val="en-US"/>
          </w:rPr>
          <w:t xml:space="preserve">Figure 14 : FC Investment Cost Reduction </w:t>
        </w:r>
        <w:r w:rsidR="003546CD">
          <w:rPr>
            <w:noProof/>
            <w:webHidden/>
          </w:rPr>
          <w:tab/>
        </w:r>
        <w:r w:rsidR="003546CD">
          <w:rPr>
            <w:noProof/>
            <w:webHidden/>
          </w:rPr>
          <w:fldChar w:fldCharType="begin"/>
        </w:r>
        <w:r w:rsidR="003546CD">
          <w:rPr>
            <w:noProof/>
            <w:webHidden/>
          </w:rPr>
          <w:instrText xml:space="preserve"> PAGEREF _Toc421797814 \h </w:instrText>
        </w:r>
        <w:r w:rsidR="003546CD">
          <w:rPr>
            <w:noProof/>
            <w:webHidden/>
          </w:rPr>
        </w:r>
        <w:r w:rsidR="003546CD">
          <w:rPr>
            <w:noProof/>
            <w:webHidden/>
          </w:rPr>
          <w:fldChar w:fldCharType="separate"/>
        </w:r>
        <w:r w:rsidR="003546CD">
          <w:rPr>
            <w:noProof/>
            <w:webHidden/>
          </w:rPr>
          <w:t>21</w:t>
        </w:r>
        <w:r w:rsidR="003546CD">
          <w:rPr>
            <w:noProof/>
            <w:webHidden/>
          </w:rPr>
          <w:fldChar w:fldCharType="end"/>
        </w:r>
      </w:hyperlink>
    </w:p>
    <w:p w14:paraId="02C5C8AC" w14:textId="77777777" w:rsidR="003546CD" w:rsidRDefault="00176D32">
      <w:pPr>
        <w:pStyle w:val="Tabledesillustrations"/>
        <w:tabs>
          <w:tab w:val="right" w:leader="dot" w:pos="9060"/>
        </w:tabs>
        <w:rPr>
          <w:noProof/>
          <w:lang w:val="en-US"/>
        </w:rPr>
      </w:pPr>
      <w:hyperlink w:anchor="_Toc421797815" w:history="1">
        <w:r w:rsidR="003546CD" w:rsidRPr="002A2B21">
          <w:rPr>
            <w:rStyle w:val="Lienhypertexte"/>
            <w:noProof/>
            <w:lang w:val="en-US"/>
          </w:rPr>
          <w:t>Figure 15 : Top 10 Fuel Cell Energy Patent Assignees 2002 - 2014</w:t>
        </w:r>
        <w:r w:rsidR="003546CD">
          <w:rPr>
            <w:noProof/>
            <w:webHidden/>
          </w:rPr>
          <w:tab/>
        </w:r>
        <w:r w:rsidR="003546CD">
          <w:rPr>
            <w:noProof/>
            <w:webHidden/>
          </w:rPr>
          <w:fldChar w:fldCharType="begin"/>
        </w:r>
        <w:r w:rsidR="003546CD">
          <w:rPr>
            <w:noProof/>
            <w:webHidden/>
          </w:rPr>
          <w:instrText xml:space="preserve"> PAGEREF _Toc421797815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78B01E10" w14:textId="77777777" w:rsidR="003546CD" w:rsidRDefault="00176D32">
      <w:pPr>
        <w:pStyle w:val="Tabledesillustrations"/>
        <w:tabs>
          <w:tab w:val="right" w:leader="dot" w:pos="9060"/>
        </w:tabs>
        <w:rPr>
          <w:noProof/>
          <w:lang w:val="en-US"/>
        </w:rPr>
      </w:pPr>
      <w:hyperlink w:anchor="_Toc421797816" w:history="1">
        <w:r w:rsidR="003546CD" w:rsidRPr="002A2B21">
          <w:rPr>
            <w:rStyle w:val="Lienhypertexte"/>
            <w:noProof/>
            <w:lang w:val="en-US"/>
          </w:rPr>
          <w:t>Figure 16 : Fuel Cell Patents Geographic Distribution</w:t>
        </w:r>
        <w:r w:rsidR="003546CD">
          <w:rPr>
            <w:noProof/>
            <w:webHidden/>
          </w:rPr>
          <w:tab/>
        </w:r>
        <w:r w:rsidR="003546CD">
          <w:rPr>
            <w:noProof/>
            <w:webHidden/>
          </w:rPr>
          <w:fldChar w:fldCharType="begin"/>
        </w:r>
        <w:r w:rsidR="003546CD">
          <w:rPr>
            <w:noProof/>
            <w:webHidden/>
          </w:rPr>
          <w:instrText xml:space="preserve"> PAGEREF _Toc421797816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177E32C5" w14:textId="77777777" w:rsidR="003546CD" w:rsidRDefault="00176D32">
      <w:pPr>
        <w:pStyle w:val="Tabledesillustrations"/>
        <w:tabs>
          <w:tab w:val="right" w:leader="dot" w:pos="9060"/>
        </w:tabs>
        <w:rPr>
          <w:noProof/>
          <w:lang w:val="en-US"/>
        </w:rPr>
      </w:pPr>
      <w:hyperlink w:anchor="_Toc421797817" w:history="1">
        <w:r w:rsidR="003546CD" w:rsidRPr="002A2B21">
          <w:rPr>
            <w:rStyle w:val="Lienhypertexte"/>
            <w:noProof/>
            <w:lang w:val="en-US"/>
          </w:rPr>
          <w:t>Figure 17 : Fuel Cell MWs Shipped by Applications (2008-2013)</w:t>
        </w:r>
        <w:r w:rsidR="003546CD">
          <w:rPr>
            <w:noProof/>
            <w:webHidden/>
          </w:rPr>
          <w:tab/>
        </w:r>
        <w:r w:rsidR="003546CD">
          <w:rPr>
            <w:noProof/>
            <w:webHidden/>
          </w:rPr>
          <w:fldChar w:fldCharType="begin"/>
        </w:r>
        <w:r w:rsidR="003546CD">
          <w:rPr>
            <w:noProof/>
            <w:webHidden/>
          </w:rPr>
          <w:instrText xml:space="preserve"> PAGEREF _Toc421797817 \h </w:instrText>
        </w:r>
        <w:r w:rsidR="003546CD">
          <w:rPr>
            <w:noProof/>
            <w:webHidden/>
          </w:rPr>
        </w:r>
        <w:r w:rsidR="003546CD">
          <w:rPr>
            <w:noProof/>
            <w:webHidden/>
          </w:rPr>
          <w:fldChar w:fldCharType="separate"/>
        </w:r>
        <w:r w:rsidR="003546CD">
          <w:rPr>
            <w:noProof/>
            <w:webHidden/>
          </w:rPr>
          <w:t>23</w:t>
        </w:r>
        <w:r w:rsidR="003546CD">
          <w:rPr>
            <w:noProof/>
            <w:webHidden/>
          </w:rPr>
          <w:fldChar w:fldCharType="end"/>
        </w:r>
      </w:hyperlink>
    </w:p>
    <w:p w14:paraId="5F6E69C9" w14:textId="77777777" w:rsidR="003546CD" w:rsidRDefault="00176D32">
      <w:pPr>
        <w:pStyle w:val="Tabledesillustrations"/>
        <w:tabs>
          <w:tab w:val="right" w:leader="dot" w:pos="9060"/>
        </w:tabs>
        <w:rPr>
          <w:noProof/>
          <w:lang w:val="en-US"/>
        </w:rPr>
      </w:pPr>
      <w:hyperlink w:anchor="_Toc421797818" w:history="1">
        <w:r w:rsidR="003546CD" w:rsidRPr="002A2B21">
          <w:rPr>
            <w:rStyle w:val="Lienhypertexte"/>
            <w:noProof/>
            <w:lang w:val="en-US"/>
          </w:rPr>
          <w:t>Figure 18 : Fuel Cell System Shipped by Application (2008-2013)</w:t>
        </w:r>
        <w:r w:rsidR="003546CD">
          <w:rPr>
            <w:noProof/>
            <w:webHidden/>
          </w:rPr>
          <w:tab/>
        </w:r>
        <w:r w:rsidR="003546CD">
          <w:rPr>
            <w:noProof/>
            <w:webHidden/>
          </w:rPr>
          <w:fldChar w:fldCharType="begin"/>
        </w:r>
        <w:r w:rsidR="003546CD">
          <w:rPr>
            <w:noProof/>
            <w:webHidden/>
          </w:rPr>
          <w:instrText xml:space="preserve"> PAGEREF _Toc421797818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9DD2308" w14:textId="77777777" w:rsidR="003546CD" w:rsidRDefault="00176D32">
      <w:pPr>
        <w:pStyle w:val="Tabledesillustrations"/>
        <w:tabs>
          <w:tab w:val="right" w:leader="dot" w:pos="9060"/>
        </w:tabs>
        <w:rPr>
          <w:noProof/>
          <w:lang w:val="en-US"/>
        </w:rPr>
      </w:pPr>
      <w:hyperlink w:anchor="_Toc421797819" w:history="1">
        <w:r w:rsidR="003546CD" w:rsidRPr="002A2B21">
          <w:rPr>
            <w:rStyle w:val="Lienhypertexte"/>
            <w:noProof/>
            <w:lang w:val="en-US"/>
          </w:rPr>
          <w:t>Figure 19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19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395A9AC" w14:textId="77777777" w:rsidR="003546CD" w:rsidRDefault="00176D32">
      <w:pPr>
        <w:pStyle w:val="Tabledesillustrations"/>
        <w:tabs>
          <w:tab w:val="right" w:leader="dot" w:pos="9060"/>
        </w:tabs>
        <w:rPr>
          <w:noProof/>
          <w:lang w:val="en-US"/>
        </w:rPr>
      </w:pPr>
      <w:hyperlink w:anchor="_Toc421797820" w:history="1">
        <w:r w:rsidR="003546CD" w:rsidRPr="002A2B21">
          <w:rPr>
            <w:rStyle w:val="Lienhypertexte"/>
            <w:noProof/>
            <w:lang w:val="en-US"/>
          </w:rPr>
          <w:t>Figure 20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20 \h </w:instrText>
        </w:r>
        <w:r w:rsidR="003546CD">
          <w:rPr>
            <w:noProof/>
            <w:webHidden/>
          </w:rPr>
        </w:r>
        <w:r w:rsidR="003546CD">
          <w:rPr>
            <w:noProof/>
            <w:webHidden/>
          </w:rPr>
          <w:fldChar w:fldCharType="separate"/>
        </w:r>
        <w:r w:rsidR="003546CD">
          <w:rPr>
            <w:noProof/>
            <w:webHidden/>
          </w:rPr>
          <w:t>25</w:t>
        </w:r>
        <w:r w:rsidR="003546CD">
          <w:rPr>
            <w:noProof/>
            <w:webHidden/>
          </w:rPr>
          <w:fldChar w:fldCharType="end"/>
        </w:r>
      </w:hyperlink>
    </w:p>
    <w:p w14:paraId="3F9AF510" w14:textId="77777777" w:rsidR="003546CD" w:rsidRDefault="00176D32">
      <w:pPr>
        <w:pStyle w:val="Tabledesillustrations"/>
        <w:tabs>
          <w:tab w:val="right" w:leader="dot" w:pos="9060"/>
        </w:tabs>
        <w:rPr>
          <w:noProof/>
          <w:lang w:val="en-US"/>
        </w:rPr>
      </w:pPr>
      <w:hyperlink w:anchor="_Toc421797821" w:history="1">
        <w:r w:rsidR="003546CD" w:rsidRPr="002A2B21">
          <w:rPr>
            <w:rStyle w:val="Lienhypertexte"/>
            <w:noProof/>
            <w:lang w:val="en-US"/>
          </w:rPr>
          <w:t>Figure 21 : Bloom box, a stationary fuel cell manufactured by Bloomenergy</w:t>
        </w:r>
        <w:r w:rsidR="003546CD">
          <w:rPr>
            <w:noProof/>
            <w:webHidden/>
          </w:rPr>
          <w:tab/>
        </w:r>
        <w:r w:rsidR="003546CD">
          <w:rPr>
            <w:noProof/>
            <w:webHidden/>
          </w:rPr>
          <w:fldChar w:fldCharType="begin"/>
        </w:r>
        <w:r w:rsidR="003546CD">
          <w:rPr>
            <w:noProof/>
            <w:webHidden/>
          </w:rPr>
          <w:instrText xml:space="preserve"> PAGEREF _Toc421797821 \h </w:instrText>
        </w:r>
        <w:r w:rsidR="003546CD">
          <w:rPr>
            <w:noProof/>
            <w:webHidden/>
          </w:rPr>
        </w:r>
        <w:r w:rsidR="003546CD">
          <w:rPr>
            <w:noProof/>
            <w:webHidden/>
          </w:rPr>
          <w:fldChar w:fldCharType="separate"/>
        </w:r>
        <w:r w:rsidR="003546CD">
          <w:rPr>
            <w:noProof/>
            <w:webHidden/>
          </w:rPr>
          <w:t>27</w:t>
        </w:r>
        <w:r w:rsidR="003546CD">
          <w:rPr>
            <w:noProof/>
            <w:webHidden/>
          </w:rPr>
          <w:fldChar w:fldCharType="end"/>
        </w:r>
      </w:hyperlink>
    </w:p>
    <w:p w14:paraId="36B84EE4" w14:textId="77777777" w:rsidR="003546CD" w:rsidRDefault="00176D32">
      <w:pPr>
        <w:pStyle w:val="Tabledesillustrations"/>
        <w:tabs>
          <w:tab w:val="right" w:leader="dot" w:pos="9060"/>
        </w:tabs>
        <w:rPr>
          <w:noProof/>
          <w:lang w:val="en-US"/>
        </w:rPr>
      </w:pPr>
      <w:hyperlink w:anchor="_Toc421797822" w:history="1">
        <w:r w:rsidR="003546CD" w:rsidRPr="002A2B21">
          <w:rPr>
            <w:rStyle w:val="Lienhypertexte"/>
            <w:noProof/>
            <w:lang w:val="en-US"/>
          </w:rPr>
          <w:t>Figure 22 : Horizon MiniPak, FC product made from recycled plastics</w:t>
        </w:r>
        <w:r w:rsidR="003546CD">
          <w:rPr>
            <w:noProof/>
            <w:webHidden/>
          </w:rPr>
          <w:tab/>
        </w:r>
        <w:r w:rsidR="003546CD">
          <w:rPr>
            <w:noProof/>
            <w:webHidden/>
          </w:rPr>
          <w:fldChar w:fldCharType="begin"/>
        </w:r>
        <w:r w:rsidR="003546CD">
          <w:rPr>
            <w:noProof/>
            <w:webHidden/>
          </w:rPr>
          <w:instrText xml:space="preserve"> PAGEREF _Toc421797822 \h </w:instrText>
        </w:r>
        <w:r w:rsidR="003546CD">
          <w:rPr>
            <w:noProof/>
            <w:webHidden/>
          </w:rPr>
        </w:r>
        <w:r w:rsidR="003546CD">
          <w:rPr>
            <w:noProof/>
            <w:webHidden/>
          </w:rPr>
          <w:fldChar w:fldCharType="separate"/>
        </w:r>
        <w:r w:rsidR="003546CD">
          <w:rPr>
            <w:noProof/>
            <w:webHidden/>
          </w:rPr>
          <w:t>28</w:t>
        </w:r>
        <w:r w:rsidR="003546CD">
          <w:rPr>
            <w:noProof/>
            <w:webHidden/>
          </w:rPr>
          <w:fldChar w:fldCharType="end"/>
        </w:r>
      </w:hyperlink>
    </w:p>
    <w:p w14:paraId="57B73FC4" w14:textId="77777777" w:rsidR="003546CD" w:rsidRDefault="00176D32">
      <w:pPr>
        <w:pStyle w:val="Tabledesillustrations"/>
        <w:tabs>
          <w:tab w:val="right" w:leader="dot" w:pos="9060"/>
        </w:tabs>
        <w:rPr>
          <w:noProof/>
          <w:lang w:val="en-US"/>
        </w:rPr>
      </w:pPr>
      <w:hyperlink w:anchor="_Toc421797823" w:history="1">
        <w:r w:rsidR="003546CD" w:rsidRPr="002A2B21">
          <w:rPr>
            <w:rStyle w:val="Lienhypertexte"/>
            <w:noProof/>
            <w:lang w:val="en-US"/>
          </w:rPr>
          <w:t>Figure 23 : A fuel cell taxi developed by Intelligent Energy</w:t>
        </w:r>
        <w:r w:rsidR="003546CD">
          <w:rPr>
            <w:noProof/>
            <w:webHidden/>
          </w:rPr>
          <w:tab/>
        </w:r>
        <w:r w:rsidR="003546CD">
          <w:rPr>
            <w:noProof/>
            <w:webHidden/>
          </w:rPr>
          <w:fldChar w:fldCharType="begin"/>
        </w:r>
        <w:r w:rsidR="003546CD">
          <w:rPr>
            <w:noProof/>
            <w:webHidden/>
          </w:rPr>
          <w:instrText xml:space="preserve"> PAGEREF _Toc421797823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2C163239" w14:textId="77777777" w:rsidR="003546CD" w:rsidRDefault="00176D32">
      <w:pPr>
        <w:pStyle w:val="Tabledesillustrations"/>
        <w:tabs>
          <w:tab w:val="right" w:leader="dot" w:pos="9060"/>
        </w:tabs>
        <w:rPr>
          <w:noProof/>
          <w:lang w:val="en-US"/>
        </w:rPr>
      </w:pPr>
      <w:hyperlink w:anchor="_Toc421797824" w:history="1">
        <w:r w:rsidR="003546CD" w:rsidRPr="002A2B21">
          <w:rPr>
            <w:rStyle w:val="Lienhypertexte"/>
            <w:noProof/>
            <w:lang w:val="en-US"/>
          </w:rPr>
          <w:t>Figure 24 : PEM Fuel Cells by Nedstack</w:t>
        </w:r>
        <w:r w:rsidR="003546CD">
          <w:rPr>
            <w:noProof/>
            <w:webHidden/>
          </w:rPr>
          <w:tab/>
        </w:r>
        <w:r w:rsidR="003546CD">
          <w:rPr>
            <w:noProof/>
            <w:webHidden/>
          </w:rPr>
          <w:fldChar w:fldCharType="begin"/>
        </w:r>
        <w:r w:rsidR="003546CD">
          <w:rPr>
            <w:noProof/>
            <w:webHidden/>
          </w:rPr>
          <w:instrText xml:space="preserve"> PAGEREF _Toc421797824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6A917D63" w14:textId="77777777" w:rsidR="003546CD" w:rsidRDefault="00176D32">
      <w:pPr>
        <w:pStyle w:val="Tabledesillustrations"/>
        <w:tabs>
          <w:tab w:val="right" w:leader="dot" w:pos="9060"/>
        </w:tabs>
        <w:rPr>
          <w:noProof/>
          <w:lang w:val="en-US"/>
        </w:rPr>
      </w:pPr>
      <w:hyperlink w:anchor="_Toc421797825" w:history="1">
        <w:r w:rsidR="003546CD" w:rsidRPr="002A2B21">
          <w:rPr>
            <w:rStyle w:val="Lienhypertexte"/>
            <w:noProof/>
            <w:lang w:val="en-US"/>
          </w:rPr>
          <w:t>Figure 25 : A Panasonic laptop operating on fuel cell</w:t>
        </w:r>
        <w:r w:rsidR="003546CD">
          <w:rPr>
            <w:noProof/>
            <w:webHidden/>
          </w:rPr>
          <w:tab/>
        </w:r>
        <w:r w:rsidR="003546CD">
          <w:rPr>
            <w:noProof/>
            <w:webHidden/>
          </w:rPr>
          <w:fldChar w:fldCharType="begin"/>
        </w:r>
        <w:r w:rsidR="003546CD">
          <w:rPr>
            <w:noProof/>
            <w:webHidden/>
          </w:rPr>
          <w:instrText xml:space="preserve"> PAGEREF _Toc421797825 \h </w:instrText>
        </w:r>
        <w:r w:rsidR="003546CD">
          <w:rPr>
            <w:noProof/>
            <w:webHidden/>
          </w:rPr>
        </w:r>
        <w:r w:rsidR="003546CD">
          <w:rPr>
            <w:noProof/>
            <w:webHidden/>
          </w:rPr>
          <w:fldChar w:fldCharType="separate"/>
        </w:r>
        <w:r w:rsidR="003546CD">
          <w:rPr>
            <w:noProof/>
            <w:webHidden/>
          </w:rPr>
          <w:t>30</w:t>
        </w:r>
        <w:r w:rsidR="003546CD">
          <w:rPr>
            <w:noProof/>
            <w:webHidden/>
          </w:rPr>
          <w:fldChar w:fldCharType="end"/>
        </w:r>
      </w:hyperlink>
    </w:p>
    <w:p w14:paraId="6A842025" w14:textId="77777777" w:rsidR="003546CD" w:rsidRDefault="00176D32">
      <w:pPr>
        <w:pStyle w:val="Tabledesillustrations"/>
        <w:tabs>
          <w:tab w:val="right" w:leader="dot" w:pos="9060"/>
        </w:tabs>
        <w:rPr>
          <w:noProof/>
          <w:lang w:val="en-US"/>
        </w:rPr>
      </w:pPr>
      <w:hyperlink w:anchor="_Toc421797826" w:history="1">
        <w:r w:rsidR="003546CD" w:rsidRPr="002A2B21">
          <w:rPr>
            <w:rStyle w:val="Lienhypertexte"/>
            <w:noProof/>
            <w:lang w:val="en-US"/>
          </w:rPr>
          <w:t>Figure 26 : GenDrive, a forklift fuel cell manufactured by Plugpower</w:t>
        </w:r>
        <w:r w:rsidR="003546CD">
          <w:rPr>
            <w:noProof/>
            <w:webHidden/>
          </w:rPr>
          <w:tab/>
        </w:r>
        <w:r w:rsidR="003546CD">
          <w:rPr>
            <w:noProof/>
            <w:webHidden/>
          </w:rPr>
          <w:fldChar w:fldCharType="begin"/>
        </w:r>
        <w:r w:rsidR="003546CD">
          <w:rPr>
            <w:noProof/>
            <w:webHidden/>
          </w:rPr>
          <w:instrText xml:space="preserve"> PAGEREF _Toc421797826 \h </w:instrText>
        </w:r>
        <w:r w:rsidR="003546CD">
          <w:rPr>
            <w:noProof/>
            <w:webHidden/>
          </w:rPr>
        </w:r>
        <w:r w:rsidR="003546CD">
          <w:rPr>
            <w:noProof/>
            <w:webHidden/>
          </w:rPr>
          <w:fldChar w:fldCharType="separate"/>
        </w:r>
        <w:r w:rsidR="003546CD">
          <w:rPr>
            <w:noProof/>
            <w:webHidden/>
          </w:rPr>
          <w:t>31</w:t>
        </w:r>
        <w:r w:rsidR="003546CD">
          <w:rPr>
            <w:noProof/>
            <w:webHidden/>
          </w:rPr>
          <w:fldChar w:fldCharType="end"/>
        </w:r>
      </w:hyperlink>
    </w:p>
    <w:p w14:paraId="69D21BD5" w14:textId="77777777" w:rsidR="003546CD" w:rsidRDefault="00176D32">
      <w:pPr>
        <w:pStyle w:val="Tabledesillustrations"/>
        <w:tabs>
          <w:tab w:val="right" w:leader="dot" w:pos="9060"/>
        </w:tabs>
        <w:rPr>
          <w:noProof/>
          <w:lang w:val="en-US"/>
        </w:rPr>
      </w:pPr>
      <w:hyperlink w:anchor="_Toc421797827" w:history="1">
        <w:r w:rsidR="003546CD" w:rsidRPr="002A2B21">
          <w:rPr>
            <w:rStyle w:val="Lienhypertexte"/>
            <w:noProof/>
            <w:lang w:val="en-US"/>
          </w:rPr>
          <w:t>Figure 27: Jenny, A portable fuel cell used in military operations</w:t>
        </w:r>
        <w:r w:rsidR="003546CD">
          <w:rPr>
            <w:noProof/>
            <w:webHidden/>
          </w:rPr>
          <w:tab/>
        </w:r>
        <w:r w:rsidR="003546CD">
          <w:rPr>
            <w:noProof/>
            <w:webHidden/>
          </w:rPr>
          <w:fldChar w:fldCharType="begin"/>
        </w:r>
        <w:r w:rsidR="003546CD">
          <w:rPr>
            <w:noProof/>
            <w:webHidden/>
          </w:rPr>
          <w:instrText xml:space="preserve"> PAGEREF _Toc421797827 \h </w:instrText>
        </w:r>
        <w:r w:rsidR="003546CD">
          <w:rPr>
            <w:noProof/>
            <w:webHidden/>
          </w:rPr>
        </w:r>
        <w:r w:rsidR="003546CD">
          <w:rPr>
            <w:noProof/>
            <w:webHidden/>
          </w:rPr>
          <w:fldChar w:fldCharType="separate"/>
        </w:r>
        <w:r w:rsidR="003546CD">
          <w:rPr>
            <w:noProof/>
            <w:webHidden/>
          </w:rPr>
          <w:t>32</w:t>
        </w:r>
        <w:r w:rsidR="003546CD">
          <w:rPr>
            <w:noProof/>
            <w:webHidden/>
          </w:rPr>
          <w:fldChar w:fldCharType="end"/>
        </w:r>
      </w:hyperlink>
    </w:p>
    <w:p w14:paraId="3C82A5E7" w14:textId="77777777" w:rsidR="003546CD" w:rsidRDefault="00176D32">
      <w:pPr>
        <w:pStyle w:val="Tabledesillustrations"/>
        <w:tabs>
          <w:tab w:val="right" w:leader="dot" w:pos="9060"/>
        </w:tabs>
        <w:rPr>
          <w:noProof/>
          <w:lang w:val="en-US"/>
        </w:rPr>
      </w:pPr>
      <w:hyperlink w:anchor="_Toc421797828" w:history="1">
        <w:r w:rsidR="003546CD" w:rsidRPr="002A2B21">
          <w:rPr>
            <w:rStyle w:val="Lienhypertexte"/>
            <w:noProof/>
            <w:lang w:val="en-US"/>
          </w:rPr>
          <w:t>Figure 28: MP3 player powered by a methanol-based fuel cell</w:t>
        </w:r>
        <w:r w:rsidR="003546CD">
          <w:rPr>
            <w:noProof/>
            <w:webHidden/>
          </w:rPr>
          <w:tab/>
        </w:r>
        <w:r w:rsidR="003546CD">
          <w:rPr>
            <w:noProof/>
            <w:webHidden/>
          </w:rPr>
          <w:fldChar w:fldCharType="begin"/>
        </w:r>
        <w:r w:rsidR="003546CD">
          <w:rPr>
            <w:noProof/>
            <w:webHidden/>
          </w:rPr>
          <w:instrText xml:space="preserve"> PAGEREF _Toc421797828 \h </w:instrText>
        </w:r>
        <w:r w:rsidR="003546CD">
          <w:rPr>
            <w:noProof/>
            <w:webHidden/>
          </w:rPr>
        </w:r>
        <w:r w:rsidR="003546CD">
          <w:rPr>
            <w:noProof/>
            <w:webHidden/>
          </w:rPr>
          <w:fldChar w:fldCharType="separate"/>
        </w:r>
        <w:r w:rsidR="003546CD">
          <w:rPr>
            <w:noProof/>
            <w:webHidden/>
          </w:rPr>
          <w:t>33</w:t>
        </w:r>
        <w:r w:rsidR="003546CD">
          <w:rPr>
            <w:noProof/>
            <w:webHidden/>
          </w:rPr>
          <w:fldChar w:fldCharType="end"/>
        </w:r>
      </w:hyperlink>
    </w:p>
    <w:p w14:paraId="7B235B7E" w14:textId="77777777" w:rsidR="003546CD" w:rsidRDefault="00176D32">
      <w:pPr>
        <w:pStyle w:val="Tabledesillustrations"/>
        <w:tabs>
          <w:tab w:val="right" w:leader="dot" w:pos="9060"/>
        </w:tabs>
        <w:rPr>
          <w:noProof/>
          <w:lang w:val="en-US"/>
        </w:rPr>
      </w:pPr>
      <w:hyperlink w:anchor="_Toc421797829" w:history="1">
        <w:r w:rsidR="003546CD" w:rsidRPr="002A2B21">
          <w:rPr>
            <w:rStyle w:val="Lienhypertexte"/>
            <w:noProof/>
          </w:rPr>
          <w:t>Figure 29: Contributions to GitHub Repository BambuGMS/Industry-Analysis-Report from 15.03.2015-14.06.2015</w:t>
        </w:r>
        <w:r w:rsidR="003546CD">
          <w:rPr>
            <w:noProof/>
            <w:webHidden/>
          </w:rPr>
          <w:tab/>
        </w:r>
        <w:r w:rsidR="003546CD">
          <w:rPr>
            <w:noProof/>
            <w:webHidden/>
          </w:rPr>
          <w:fldChar w:fldCharType="begin"/>
        </w:r>
        <w:r w:rsidR="003546CD">
          <w:rPr>
            <w:noProof/>
            <w:webHidden/>
          </w:rPr>
          <w:instrText xml:space="preserve"> PAGEREF _Toc421797829 \h </w:instrText>
        </w:r>
        <w:r w:rsidR="003546CD">
          <w:rPr>
            <w:noProof/>
            <w:webHidden/>
          </w:rPr>
        </w:r>
        <w:r w:rsidR="003546CD">
          <w:rPr>
            <w:noProof/>
            <w:webHidden/>
          </w:rPr>
          <w:fldChar w:fldCharType="separate"/>
        </w:r>
        <w:r w:rsidR="003546CD">
          <w:rPr>
            <w:noProof/>
            <w:webHidden/>
          </w:rPr>
          <w:t>47</w:t>
        </w:r>
        <w:r w:rsidR="003546CD">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02" w:name="_Toc417578137"/>
      <w:bookmarkStart w:id="203" w:name="_Toc417584752"/>
      <w:r>
        <w:rPr>
          <w:lang w:val="en-US"/>
        </w:rPr>
        <w:br w:type="page"/>
      </w:r>
    </w:p>
    <w:p w14:paraId="6F9F753E" w14:textId="2DCF9B8F" w:rsidR="00397EDB" w:rsidRPr="00CE3E17" w:rsidRDefault="00DA4767" w:rsidP="007519DD">
      <w:pPr>
        <w:pStyle w:val="Titre2"/>
        <w:rPr>
          <w:lang w:val="en-US"/>
        </w:rPr>
      </w:pPr>
      <w:bookmarkStart w:id="204" w:name="_Toc421468957"/>
      <w:bookmarkStart w:id="205" w:name="_Toc421809925"/>
      <w:r>
        <w:rPr>
          <w:lang w:val="en-US"/>
        </w:rPr>
        <w:lastRenderedPageBreak/>
        <w:t>List of T</w:t>
      </w:r>
      <w:r w:rsidR="00397EDB" w:rsidRPr="00CE3E17">
        <w:rPr>
          <w:lang w:val="en-US"/>
        </w:rPr>
        <w:t>ables</w:t>
      </w:r>
      <w:bookmarkEnd w:id="204"/>
      <w:bookmarkEnd w:id="205"/>
    </w:p>
    <w:p w14:paraId="3C4F6F71" w14:textId="77777777" w:rsidR="00A34681" w:rsidRDefault="00397EDB">
      <w:pPr>
        <w:pStyle w:val="Tabledesillustrations"/>
        <w:tabs>
          <w:tab w:val="right" w:leader="dot" w:pos="9060"/>
        </w:tabs>
        <w:rPr>
          <w:noProof/>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466810" w:history="1">
        <w:r w:rsidR="00A34681" w:rsidRPr="000E6437">
          <w:rPr>
            <w:rStyle w:val="Lienhypertexte"/>
            <w:noProof/>
            <w:lang w:val="en-US"/>
          </w:rPr>
          <w:t>Table 1: Summary of the different fuel cells and their operating conditions</w:t>
        </w:r>
        <w:r w:rsidR="00A34681">
          <w:rPr>
            <w:noProof/>
            <w:webHidden/>
          </w:rPr>
          <w:tab/>
        </w:r>
        <w:r w:rsidR="00A34681">
          <w:rPr>
            <w:noProof/>
            <w:webHidden/>
          </w:rPr>
          <w:fldChar w:fldCharType="begin"/>
        </w:r>
        <w:r w:rsidR="00A34681">
          <w:rPr>
            <w:noProof/>
            <w:webHidden/>
          </w:rPr>
          <w:instrText xml:space="preserve"> PAGEREF _Toc421466810 \h </w:instrText>
        </w:r>
        <w:r w:rsidR="00A34681">
          <w:rPr>
            <w:noProof/>
            <w:webHidden/>
          </w:rPr>
        </w:r>
        <w:r w:rsidR="00A34681">
          <w:rPr>
            <w:noProof/>
            <w:webHidden/>
          </w:rPr>
          <w:fldChar w:fldCharType="separate"/>
        </w:r>
        <w:r w:rsidR="00A34681">
          <w:rPr>
            <w:noProof/>
            <w:webHidden/>
          </w:rPr>
          <w:t>13</w:t>
        </w:r>
        <w:r w:rsidR="00A34681">
          <w:rPr>
            <w:noProof/>
            <w:webHidden/>
          </w:rPr>
          <w:fldChar w:fldCharType="end"/>
        </w:r>
      </w:hyperlink>
    </w:p>
    <w:p w14:paraId="4E732555" w14:textId="77777777" w:rsidR="00A34681" w:rsidRDefault="00176D32">
      <w:pPr>
        <w:pStyle w:val="Tabledesillustrations"/>
        <w:tabs>
          <w:tab w:val="right" w:leader="dot" w:pos="9060"/>
        </w:tabs>
        <w:rPr>
          <w:noProof/>
        </w:rPr>
      </w:pPr>
      <w:hyperlink w:anchor="_Toc421466811" w:history="1">
        <w:r w:rsidR="00A34681" w:rsidRPr="000E6437">
          <w:rPr>
            <w:rStyle w:val="Lienhypertexte"/>
            <w:noProof/>
            <w:lang w:val="en-US"/>
          </w:rPr>
          <w:t>Table 2: Summary of the different applications for fuel cells</w:t>
        </w:r>
        <w:r w:rsidR="00A34681">
          <w:rPr>
            <w:noProof/>
            <w:webHidden/>
          </w:rPr>
          <w:tab/>
        </w:r>
        <w:r w:rsidR="00A34681">
          <w:rPr>
            <w:noProof/>
            <w:webHidden/>
          </w:rPr>
          <w:fldChar w:fldCharType="begin"/>
        </w:r>
        <w:r w:rsidR="00A34681">
          <w:rPr>
            <w:noProof/>
            <w:webHidden/>
          </w:rPr>
          <w:instrText xml:space="preserve"> PAGEREF _Toc421466811 \h </w:instrText>
        </w:r>
        <w:r w:rsidR="00A34681">
          <w:rPr>
            <w:noProof/>
            <w:webHidden/>
          </w:rPr>
        </w:r>
        <w:r w:rsidR="00A34681">
          <w:rPr>
            <w:noProof/>
            <w:webHidden/>
          </w:rPr>
          <w:fldChar w:fldCharType="separate"/>
        </w:r>
        <w:r w:rsidR="00A34681">
          <w:rPr>
            <w:noProof/>
            <w:webHidden/>
          </w:rPr>
          <w:t>16</w:t>
        </w:r>
        <w:r w:rsidR="00A34681">
          <w:rPr>
            <w:noProof/>
            <w:webHidden/>
          </w:rPr>
          <w:fldChar w:fldCharType="end"/>
        </w:r>
      </w:hyperlink>
    </w:p>
    <w:p w14:paraId="326C1236" w14:textId="77777777" w:rsidR="00A34681" w:rsidRDefault="00176D32">
      <w:pPr>
        <w:pStyle w:val="Tabledesillustrations"/>
        <w:tabs>
          <w:tab w:val="right" w:leader="dot" w:pos="9060"/>
        </w:tabs>
        <w:rPr>
          <w:noProof/>
        </w:rPr>
      </w:pPr>
      <w:hyperlink w:anchor="_Toc421466812" w:history="1">
        <w:r w:rsidR="00A34681" w:rsidRPr="000E6437">
          <w:rPr>
            <w:rStyle w:val="Lienhypertexte"/>
            <w:noProof/>
            <w:lang w:val="en-US"/>
          </w:rPr>
          <w:t>Table 3 : Brief market information of Bloomenergy</w:t>
        </w:r>
        <w:r w:rsidR="00A34681">
          <w:rPr>
            <w:noProof/>
            <w:webHidden/>
          </w:rPr>
          <w:tab/>
        </w:r>
        <w:r w:rsidR="00A34681">
          <w:rPr>
            <w:noProof/>
            <w:webHidden/>
          </w:rPr>
          <w:fldChar w:fldCharType="begin"/>
        </w:r>
        <w:r w:rsidR="00A34681">
          <w:rPr>
            <w:noProof/>
            <w:webHidden/>
          </w:rPr>
          <w:instrText xml:space="preserve"> PAGEREF _Toc421466812 \h </w:instrText>
        </w:r>
        <w:r w:rsidR="00A34681">
          <w:rPr>
            <w:noProof/>
            <w:webHidden/>
          </w:rPr>
        </w:r>
        <w:r w:rsidR="00A34681">
          <w:rPr>
            <w:noProof/>
            <w:webHidden/>
          </w:rPr>
          <w:fldChar w:fldCharType="separate"/>
        </w:r>
        <w:r w:rsidR="00A34681">
          <w:rPr>
            <w:noProof/>
            <w:webHidden/>
          </w:rPr>
          <w:t>27</w:t>
        </w:r>
        <w:r w:rsidR="00A34681">
          <w:rPr>
            <w:noProof/>
            <w:webHidden/>
          </w:rPr>
          <w:fldChar w:fldCharType="end"/>
        </w:r>
      </w:hyperlink>
    </w:p>
    <w:p w14:paraId="77035D68" w14:textId="77777777" w:rsidR="00A34681" w:rsidRDefault="00176D32">
      <w:pPr>
        <w:pStyle w:val="Tabledesillustrations"/>
        <w:tabs>
          <w:tab w:val="right" w:leader="dot" w:pos="9060"/>
        </w:tabs>
        <w:rPr>
          <w:noProof/>
        </w:rPr>
      </w:pPr>
      <w:hyperlink w:anchor="_Toc421466813" w:history="1">
        <w:r w:rsidR="00A34681" w:rsidRPr="000E6437">
          <w:rPr>
            <w:rStyle w:val="Lienhypertexte"/>
            <w:noProof/>
            <w:lang w:val="en-US"/>
          </w:rPr>
          <w:t>Table 4 : Brief market information of Horizon Fuel Cell Technology</w:t>
        </w:r>
        <w:r w:rsidR="00A34681">
          <w:rPr>
            <w:noProof/>
            <w:webHidden/>
          </w:rPr>
          <w:tab/>
        </w:r>
        <w:r w:rsidR="00A34681">
          <w:rPr>
            <w:noProof/>
            <w:webHidden/>
          </w:rPr>
          <w:fldChar w:fldCharType="begin"/>
        </w:r>
        <w:r w:rsidR="00A34681">
          <w:rPr>
            <w:noProof/>
            <w:webHidden/>
          </w:rPr>
          <w:instrText xml:space="preserve"> PAGEREF _Toc421466813 \h </w:instrText>
        </w:r>
        <w:r w:rsidR="00A34681">
          <w:rPr>
            <w:noProof/>
            <w:webHidden/>
          </w:rPr>
        </w:r>
        <w:r w:rsidR="00A34681">
          <w:rPr>
            <w:noProof/>
            <w:webHidden/>
          </w:rPr>
          <w:fldChar w:fldCharType="separate"/>
        </w:r>
        <w:r w:rsidR="00A34681">
          <w:rPr>
            <w:noProof/>
            <w:webHidden/>
          </w:rPr>
          <w:t>28</w:t>
        </w:r>
        <w:r w:rsidR="00A34681">
          <w:rPr>
            <w:noProof/>
            <w:webHidden/>
          </w:rPr>
          <w:fldChar w:fldCharType="end"/>
        </w:r>
      </w:hyperlink>
    </w:p>
    <w:p w14:paraId="57235D09" w14:textId="77777777" w:rsidR="00A34681" w:rsidRDefault="00176D32">
      <w:pPr>
        <w:pStyle w:val="Tabledesillustrations"/>
        <w:tabs>
          <w:tab w:val="right" w:leader="dot" w:pos="9060"/>
        </w:tabs>
        <w:rPr>
          <w:noProof/>
        </w:rPr>
      </w:pPr>
      <w:hyperlink w:anchor="_Toc421466814" w:history="1">
        <w:r w:rsidR="00A34681" w:rsidRPr="000E6437">
          <w:rPr>
            <w:rStyle w:val="Lienhypertexte"/>
            <w:noProof/>
            <w:lang w:val="en-US"/>
          </w:rPr>
          <w:t>Table 5: Brief market information of Intelligent Energy</w:t>
        </w:r>
        <w:r w:rsidR="00A34681">
          <w:rPr>
            <w:noProof/>
            <w:webHidden/>
          </w:rPr>
          <w:tab/>
        </w:r>
        <w:r w:rsidR="00A34681">
          <w:rPr>
            <w:noProof/>
            <w:webHidden/>
          </w:rPr>
          <w:fldChar w:fldCharType="begin"/>
        </w:r>
        <w:r w:rsidR="00A34681">
          <w:rPr>
            <w:noProof/>
            <w:webHidden/>
          </w:rPr>
          <w:instrText xml:space="preserve"> PAGEREF _Toc421466814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02B4FEA9" w14:textId="77777777" w:rsidR="00A34681" w:rsidRDefault="00176D32">
      <w:pPr>
        <w:pStyle w:val="Tabledesillustrations"/>
        <w:tabs>
          <w:tab w:val="right" w:leader="dot" w:pos="9060"/>
        </w:tabs>
        <w:rPr>
          <w:noProof/>
        </w:rPr>
      </w:pPr>
      <w:hyperlink w:anchor="_Toc421466815" w:history="1">
        <w:r w:rsidR="00A34681" w:rsidRPr="000E6437">
          <w:rPr>
            <w:rStyle w:val="Lienhypertexte"/>
            <w:noProof/>
            <w:lang w:val="en-US"/>
          </w:rPr>
          <w:t>Table 6: Brief market information of Nedstack</w:t>
        </w:r>
        <w:r w:rsidR="00A34681">
          <w:rPr>
            <w:noProof/>
            <w:webHidden/>
          </w:rPr>
          <w:tab/>
        </w:r>
        <w:r w:rsidR="00A34681">
          <w:rPr>
            <w:noProof/>
            <w:webHidden/>
          </w:rPr>
          <w:fldChar w:fldCharType="begin"/>
        </w:r>
        <w:r w:rsidR="00A34681">
          <w:rPr>
            <w:noProof/>
            <w:webHidden/>
          </w:rPr>
          <w:instrText xml:space="preserve"> PAGEREF _Toc421466815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749A4B72" w14:textId="77777777" w:rsidR="00A34681" w:rsidRDefault="00176D32">
      <w:pPr>
        <w:pStyle w:val="Tabledesillustrations"/>
        <w:tabs>
          <w:tab w:val="right" w:leader="dot" w:pos="9060"/>
        </w:tabs>
        <w:rPr>
          <w:noProof/>
        </w:rPr>
      </w:pPr>
      <w:hyperlink w:anchor="_Toc421466816" w:history="1">
        <w:r w:rsidR="00A34681" w:rsidRPr="000E6437">
          <w:rPr>
            <w:rStyle w:val="Lienhypertexte"/>
            <w:noProof/>
            <w:lang w:val="en-US"/>
          </w:rPr>
          <w:t>Table 7:Brief market information of Panasonic</w:t>
        </w:r>
        <w:r w:rsidR="00A34681">
          <w:rPr>
            <w:noProof/>
            <w:webHidden/>
          </w:rPr>
          <w:tab/>
        </w:r>
        <w:r w:rsidR="00A34681">
          <w:rPr>
            <w:noProof/>
            <w:webHidden/>
          </w:rPr>
          <w:fldChar w:fldCharType="begin"/>
        </w:r>
        <w:r w:rsidR="00A34681">
          <w:rPr>
            <w:noProof/>
            <w:webHidden/>
          </w:rPr>
          <w:instrText xml:space="preserve"> PAGEREF _Toc421466816 \h </w:instrText>
        </w:r>
        <w:r w:rsidR="00A34681">
          <w:rPr>
            <w:noProof/>
            <w:webHidden/>
          </w:rPr>
        </w:r>
        <w:r w:rsidR="00A34681">
          <w:rPr>
            <w:noProof/>
            <w:webHidden/>
          </w:rPr>
          <w:fldChar w:fldCharType="separate"/>
        </w:r>
        <w:r w:rsidR="00A34681">
          <w:rPr>
            <w:noProof/>
            <w:webHidden/>
          </w:rPr>
          <w:t>31</w:t>
        </w:r>
        <w:r w:rsidR="00A34681">
          <w:rPr>
            <w:noProof/>
            <w:webHidden/>
          </w:rPr>
          <w:fldChar w:fldCharType="end"/>
        </w:r>
      </w:hyperlink>
    </w:p>
    <w:p w14:paraId="5E4D3B24" w14:textId="77777777" w:rsidR="00A34681" w:rsidRDefault="00176D32">
      <w:pPr>
        <w:pStyle w:val="Tabledesillustrations"/>
        <w:tabs>
          <w:tab w:val="right" w:leader="dot" w:pos="9060"/>
        </w:tabs>
        <w:rPr>
          <w:noProof/>
        </w:rPr>
      </w:pPr>
      <w:hyperlink w:anchor="_Toc421466817" w:history="1">
        <w:r w:rsidR="00A34681" w:rsidRPr="000E6437">
          <w:rPr>
            <w:rStyle w:val="Lienhypertexte"/>
            <w:noProof/>
            <w:lang w:val="en-US"/>
          </w:rPr>
          <w:t>Table 8: Brief market information of Plugpower</w:t>
        </w:r>
        <w:r w:rsidR="00A34681">
          <w:rPr>
            <w:noProof/>
            <w:webHidden/>
          </w:rPr>
          <w:tab/>
        </w:r>
        <w:r w:rsidR="00A34681">
          <w:rPr>
            <w:noProof/>
            <w:webHidden/>
          </w:rPr>
          <w:fldChar w:fldCharType="begin"/>
        </w:r>
        <w:r w:rsidR="00A34681">
          <w:rPr>
            <w:noProof/>
            <w:webHidden/>
          </w:rPr>
          <w:instrText xml:space="preserve"> PAGEREF _Toc421466817 \h </w:instrText>
        </w:r>
        <w:r w:rsidR="00A34681">
          <w:rPr>
            <w:noProof/>
            <w:webHidden/>
          </w:rPr>
        </w:r>
        <w:r w:rsidR="00A34681">
          <w:rPr>
            <w:noProof/>
            <w:webHidden/>
          </w:rPr>
          <w:fldChar w:fldCharType="separate"/>
        </w:r>
        <w:r w:rsidR="00A34681">
          <w:rPr>
            <w:noProof/>
            <w:webHidden/>
          </w:rPr>
          <w:t>32</w:t>
        </w:r>
        <w:r w:rsidR="00A34681">
          <w:rPr>
            <w:noProof/>
            <w:webHidden/>
          </w:rPr>
          <w:fldChar w:fldCharType="end"/>
        </w:r>
      </w:hyperlink>
    </w:p>
    <w:p w14:paraId="53E2C60B" w14:textId="77777777" w:rsidR="00A34681" w:rsidRDefault="00176D32">
      <w:pPr>
        <w:pStyle w:val="Tabledesillustrations"/>
        <w:tabs>
          <w:tab w:val="right" w:leader="dot" w:pos="9060"/>
        </w:tabs>
        <w:rPr>
          <w:noProof/>
        </w:rPr>
      </w:pPr>
      <w:hyperlink w:anchor="_Toc421466818" w:history="1">
        <w:r w:rsidR="00A34681" w:rsidRPr="000E6437">
          <w:rPr>
            <w:rStyle w:val="Lienhypertexte"/>
            <w:noProof/>
            <w:lang w:val="en-US"/>
          </w:rPr>
          <w:t>Table 9: Brief market information of SFC Energy</w:t>
        </w:r>
        <w:r w:rsidR="00A34681">
          <w:rPr>
            <w:noProof/>
            <w:webHidden/>
          </w:rPr>
          <w:tab/>
        </w:r>
        <w:r w:rsidR="00A34681">
          <w:rPr>
            <w:noProof/>
            <w:webHidden/>
          </w:rPr>
          <w:fldChar w:fldCharType="begin"/>
        </w:r>
        <w:r w:rsidR="00A34681">
          <w:rPr>
            <w:noProof/>
            <w:webHidden/>
          </w:rPr>
          <w:instrText xml:space="preserve"> PAGEREF _Toc421466818 \h </w:instrText>
        </w:r>
        <w:r w:rsidR="00A34681">
          <w:rPr>
            <w:noProof/>
            <w:webHidden/>
          </w:rPr>
        </w:r>
        <w:r w:rsidR="00A34681">
          <w:rPr>
            <w:noProof/>
            <w:webHidden/>
          </w:rPr>
          <w:fldChar w:fldCharType="separate"/>
        </w:r>
        <w:r w:rsidR="00A34681">
          <w:rPr>
            <w:noProof/>
            <w:webHidden/>
          </w:rPr>
          <w:t>33</w:t>
        </w:r>
        <w:r w:rsidR="00A34681">
          <w:rPr>
            <w:noProof/>
            <w:webHidden/>
          </w:rPr>
          <w:fldChar w:fldCharType="end"/>
        </w:r>
      </w:hyperlink>
    </w:p>
    <w:p w14:paraId="3DD47867" w14:textId="77777777" w:rsidR="00A34681" w:rsidRDefault="00176D32">
      <w:pPr>
        <w:pStyle w:val="Tabledesillustrations"/>
        <w:tabs>
          <w:tab w:val="right" w:leader="dot" w:pos="9060"/>
        </w:tabs>
        <w:rPr>
          <w:noProof/>
        </w:rPr>
      </w:pPr>
      <w:hyperlink w:anchor="_Toc421466819" w:history="1">
        <w:r w:rsidR="00A34681" w:rsidRPr="000E6437">
          <w:rPr>
            <w:rStyle w:val="Lienhypertexte"/>
            <w:noProof/>
            <w:lang w:val="en-US"/>
          </w:rPr>
          <w:t>Table 10: Brief market information of Toshiba</w:t>
        </w:r>
        <w:r w:rsidR="00A34681">
          <w:rPr>
            <w:noProof/>
            <w:webHidden/>
          </w:rPr>
          <w:tab/>
        </w:r>
        <w:r w:rsidR="00A34681">
          <w:rPr>
            <w:noProof/>
            <w:webHidden/>
          </w:rPr>
          <w:fldChar w:fldCharType="begin"/>
        </w:r>
        <w:r w:rsidR="00A34681">
          <w:rPr>
            <w:noProof/>
            <w:webHidden/>
          </w:rPr>
          <w:instrText xml:space="preserve"> PAGEREF _Toc421466819 \h </w:instrText>
        </w:r>
        <w:r w:rsidR="00A34681">
          <w:rPr>
            <w:noProof/>
            <w:webHidden/>
          </w:rPr>
        </w:r>
        <w:r w:rsidR="00A34681">
          <w:rPr>
            <w:noProof/>
            <w:webHidden/>
          </w:rPr>
          <w:fldChar w:fldCharType="separate"/>
        </w:r>
        <w:r w:rsidR="00A34681">
          <w:rPr>
            <w:noProof/>
            <w:webHidden/>
          </w:rPr>
          <w:t>34</w:t>
        </w:r>
        <w:r w:rsidR="00A34681">
          <w:rPr>
            <w:noProof/>
            <w:webHidden/>
          </w:rPr>
          <w:fldChar w:fldCharType="end"/>
        </w:r>
      </w:hyperlink>
    </w:p>
    <w:p w14:paraId="1B1BCA2F" w14:textId="77777777" w:rsidR="00A34681" w:rsidRDefault="00176D32">
      <w:pPr>
        <w:pStyle w:val="Tabledesillustrations"/>
        <w:tabs>
          <w:tab w:val="right" w:leader="dot" w:pos="9060"/>
        </w:tabs>
        <w:rPr>
          <w:noProof/>
        </w:rPr>
      </w:pPr>
      <w:hyperlink w:anchor="_Toc421466820" w:history="1">
        <w:r w:rsidR="00A34681" w:rsidRPr="000E6437">
          <w:rPr>
            <w:rStyle w:val="Lienhypertexte"/>
            <w:noProof/>
            <w:lang w:val="en-GB"/>
          </w:rPr>
          <w:t>Table 11: R&amp;D budgets average 2003-2005, rounded values in US$</w:t>
        </w:r>
        <w:r w:rsidR="00A34681">
          <w:rPr>
            <w:noProof/>
            <w:webHidden/>
          </w:rPr>
          <w:tab/>
        </w:r>
        <w:r w:rsidR="00A34681">
          <w:rPr>
            <w:noProof/>
            <w:webHidden/>
          </w:rPr>
          <w:fldChar w:fldCharType="begin"/>
        </w:r>
        <w:r w:rsidR="00A34681">
          <w:rPr>
            <w:noProof/>
            <w:webHidden/>
          </w:rPr>
          <w:instrText xml:space="preserve"> PAGEREF _Toc421466820 \h </w:instrText>
        </w:r>
        <w:r w:rsidR="00A34681">
          <w:rPr>
            <w:noProof/>
            <w:webHidden/>
          </w:rPr>
        </w:r>
        <w:r w:rsidR="00A34681">
          <w:rPr>
            <w:noProof/>
            <w:webHidden/>
          </w:rPr>
          <w:fldChar w:fldCharType="separate"/>
        </w:r>
        <w:r w:rsidR="00A34681">
          <w:rPr>
            <w:noProof/>
            <w:webHidden/>
          </w:rPr>
          <w:t>37</w:t>
        </w:r>
        <w:r w:rsidR="00A34681">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Pr="00DA4767" w:rsidRDefault="00E03BEB" w:rsidP="00E03BEB">
      <w:pPr>
        <w:pStyle w:val="Titre2"/>
        <w:rPr>
          <w:highlight w:val="yellow"/>
          <w:lang w:val="en-US"/>
        </w:rPr>
      </w:pPr>
      <w:bookmarkStart w:id="206" w:name="_Toc421809926"/>
      <w:r w:rsidRPr="00DA4767">
        <w:rPr>
          <w:highlight w:val="yellow"/>
          <w:lang w:val="en-US"/>
        </w:rPr>
        <w:t>Contribution on GitHub</w:t>
      </w:r>
      <w:bookmarkEnd w:id="206"/>
    </w:p>
    <w:p w14:paraId="12F6198C" w14:textId="77777777" w:rsidR="00E03BEB" w:rsidRDefault="00E03BEB" w:rsidP="00E03BEB">
      <w:pPr>
        <w:keepNext/>
      </w:pPr>
      <w:r>
        <w:rPr>
          <w:noProof/>
        </w:rPr>
        <w:drawing>
          <wp:inline distT="0" distB="0" distL="0" distR="0" wp14:anchorId="00DDF615" wp14:editId="02244C6D">
            <wp:extent cx="5684808" cy="1259205"/>
            <wp:effectExtent l="0" t="0" r="0" b="0"/>
            <wp:docPr id="369" name="Picture 369" descr="http://portfoliotheme.org/enigmatic/wp-content/uploads/sites/9/2012/07/placehol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foliotheme.org/enigmatic/wp-content/uploads/sites/9/2012/07/placeholder1.jp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726832" cy="1268513"/>
                    </a:xfrm>
                    <a:prstGeom prst="rect">
                      <a:avLst/>
                    </a:prstGeom>
                    <a:noFill/>
                    <a:ln>
                      <a:noFill/>
                    </a:ln>
                  </pic:spPr>
                </pic:pic>
              </a:graphicData>
            </a:graphic>
          </wp:inline>
        </w:drawing>
      </w:r>
    </w:p>
    <w:p w14:paraId="3C827029" w14:textId="6F74E0B2" w:rsidR="00E03BEB" w:rsidRPr="00E03BEB" w:rsidRDefault="00E03BEB" w:rsidP="00E03BEB">
      <w:pPr>
        <w:pStyle w:val="Lgende"/>
        <w:rPr>
          <w:lang w:val="en-US"/>
        </w:rPr>
      </w:pPr>
      <w:bookmarkStart w:id="207" w:name="_Toc421797829"/>
      <w:r w:rsidRPr="00255742">
        <w:rPr>
          <w:lang w:val="en-GB"/>
        </w:rPr>
        <w:t xml:space="preserve">Figure </w:t>
      </w:r>
      <w:r w:rsidR="004F7E3C">
        <w:fldChar w:fldCharType="begin"/>
      </w:r>
      <w:r w:rsidR="004F7E3C" w:rsidRPr="00255742">
        <w:rPr>
          <w:lang w:val="en-GB"/>
        </w:rPr>
        <w:instrText xml:space="preserve"> SEQ Figure \* ARABIC </w:instrText>
      </w:r>
      <w:r w:rsidR="004F7E3C">
        <w:fldChar w:fldCharType="separate"/>
      </w:r>
      <w:r w:rsidRPr="00255742">
        <w:rPr>
          <w:noProof/>
          <w:lang w:val="en-GB"/>
        </w:rPr>
        <w:t>29</w:t>
      </w:r>
      <w:r w:rsidR="004F7E3C">
        <w:rPr>
          <w:noProof/>
        </w:rPr>
        <w:fldChar w:fldCharType="end"/>
      </w:r>
      <w:r w:rsidRPr="00255742">
        <w:rPr>
          <w:lang w:val="en-GB"/>
        </w:rPr>
        <w:t>: Contributions to GitHub Repository BambuGMS/Industry-Analysis-Report from 15.03.2015-</w:t>
      </w:r>
      <w:r w:rsidR="003546CD" w:rsidRPr="00255742">
        <w:rPr>
          <w:lang w:val="en-GB"/>
        </w:rPr>
        <w:t>14.06.2015</w:t>
      </w:r>
      <w:bookmarkEnd w:id="207"/>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Titre2"/>
        <w:rPr>
          <w:lang w:val="en-US"/>
        </w:rPr>
      </w:pPr>
      <w:bookmarkStart w:id="208" w:name="_Toc421468958"/>
      <w:bookmarkStart w:id="209" w:name="_Toc421809927"/>
      <w:r w:rsidRPr="00CE3E17">
        <w:rPr>
          <w:lang w:val="en-US"/>
        </w:rPr>
        <w:lastRenderedPageBreak/>
        <w:t>References</w:t>
      </w:r>
      <w:bookmarkEnd w:id="202"/>
      <w:bookmarkEnd w:id="203"/>
      <w:bookmarkEnd w:id="208"/>
      <w:bookmarkEnd w:id="209"/>
    </w:p>
    <w:p w14:paraId="7C0CAAD0" w14:textId="065369AF" w:rsidR="006D602E" w:rsidRPr="00A34681" w:rsidRDefault="000857E3" w:rsidP="006D602E">
      <w:pPr>
        <w:pStyle w:val="Titre3"/>
        <w:rPr>
          <w:highlight w:val="yellow"/>
          <w:lang w:val="en-GB"/>
        </w:rPr>
      </w:pPr>
      <w:r w:rsidRPr="00CE3E17">
        <w:fldChar w:fldCharType="begin"/>
      </w:r>
      <w:r w:rsidR="006D602E">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</w:instrText>
      </w:r>
      <w:r w:rsidR="006D602E" w:rsidRPr="006D602E">
        <w:rPr>
          <w:lang w:val="en-GB"/>
        </w:rPr>
        <w:instrText>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sidRPr="00CE3E17">
        <w:fldChar w:fldCharType="separate"/>
      </w:r>
      <w:bookmarkStart w:id="210" w:name="_CTVBIBLIOGRAPHY1"/>
      <w:bookmarkStart w:id="211" w:name="_Toc421468959"/>
      <w:bookmarkEnd w:id="210"/>
      <w:r w:rsidR="006D602E" w:rsidRPr="00A34681">
        <w:rPr>
          <w:highlight w:val="yellow"/>
          <w:lang w:val="en-GB"/>
        </w:rPr>
        <w:t>Bibliography</w:t>
      </w:r>
      <w:bookmarkEnd w:id="211"/>
    </w:p>
    <w:p w14:paraId="76FE4707" w14:textId="77777777" w:rsidR="006D602E" w:rsidRDefault="006D602E" w:rsidP="006D602E">
      <w:pPr>
        <w:pStyle w:val="CitaviBibliographyEntry"/>
      </w:pPr>
      <w:r>
        <w:t>Core-Shell Fuel Cell Electrodes - Energy Innovation Portal. En ligne : http://techportal.eere.energy.gov/technology.do/techID=1257, consulté le 30 mai 2015.</w:t>
      </w:r>
    </w:p>
    <w:p w14:paraId="43F86BFD" w14:textId="77777777" w:rsidR="006D602E" w:rsidRDefault="006D602E" w:rsidP="006D602E">
      <w:pPr>
        <w:pStyle w:val="CitaviBibliographyEntry"/>
      </w:pPr>
      <w:r>
        <w:t>Hydrogen Production Processes | Department of Energy. En ligne : http://energy.gov/eere/fuelcells/hydrogen-production-processes, consulté le 30 mai 2015.</w:t>
      </w:r>
    </w:p>
    <w:p w14:paraId="09B5F502" w14:textId="77777777" w:rsidR="006D602E" w:rsidRDefault="006D602E" w:rsidP="006D602E">
      <w:pPr>
        <w:pStyle w:val="CitaviBibliographyEntry"/>
      </w:pPr>
      <w:r>
        <w:t>Fuel Cells: Discovering the Science (2013). En ligne : http://americanhistory.si.edu/fuelcells/origins/origins.htm, consulté le 6 mai 2015.</w:t>
      </w:r>
    </w:p>
    <w:p w14:paraId="2D865A89" w14:textId="77777777" w:rsidR="006D602E" w:rsidRDefault="006D602E" w:rsidP="006D602E">
      <w:pPr>
        <w:pStyle w:val="CitaviBibliographyEntry"/>
      </w:pPr>
      <w:r>
        <w:t>Fuel Cell History - Fuel Cell Today (2015). En ligne : http://www.fuelcelltoday.com/history, consulté le 6 mai 2015.</w:t>
      </w:r>
    </w:p>
    <w:p w14:paraId="2BDE9072" w14:textId="77777777" w:rsidR="006D602E" w:rsidRDefault="006D602E" w:rsidP="006D602E">
      <w:pPr>
        <w:pStyle w:val="CitaviBibliographyEntry"/>
      </w:pPr>
      <w:r>
        <w:t>Andújar, J. M.; Segura, F. (2009) Fuel cells: History and updating. A walk along two centuries. In : Renewable and Sustainable Energy Reviews, vol. 13, n° 9, p. 2309–2322. DOI: 10.1016/j.rser.2009.03.015.</w:t>
      </w:r>
    </w:p>
    <w:p w14:paraId="0E28637C" w14:textId="77777777" w:rsidR="006D602E" w:rsidRDefault="006D602E" w:rsidP="006D602E">
      <w:pPr>
        <w:pStyle w:val="CitaviBibliographyEntry"/>
      </w:pPr>
      <w:r>
        <w:t>Bleischwitz, Raimund; Bader, Nikolas (2010) Policies for the transition towards a hydrogen economy: the EU case. In : The socio-economic transition towards a hydrogen economy - findings from European research, with regular papers, vol. 38, n° 10, p. 5388–5398. DOI: 10.1016/j.enpol.2009.03.041.</w:t>
      </w:r>
    </w:p>
    <w:p w14:paraId="3541EFF8" w14:textId="77777777" w:rsidR="006D602E" w:rsidRDefault="006D602E" w:rsidP="006D602E">
      <w:pPr>
        <w:pStyle w:val="CitaviBibliographyEntry"/>
      </w:pPr>
      <w:r>
        <w:t>Brown, James E.; Hendry, Chris N.; Harborne, Paul (2007) An emerging market in fuel cells? Residential combined heat and power in four countries. In : Energy Policy, vol. 35, n° 4, p. 2173–2186. DOI: 10.1016/j.enpol.2006.07.002.</w:t>
      </w:r>
    </w:p>
    <w:p w14:paraId="081AFCDC" w14:textId="77777777" w:rsidR="006D602E" w:rsidRPr="006D602E" w:rsidRDefault="006D602E" w:rsidP="006D602E">
      <w:pPr>
        <w:pStyle w:val="CitaviBibliographyEntry"/>
        <w:rPr>
          <w:lang w:val="fr-FR"/>
        </w:rPr>
      </w:pPr>
      <w:r>
        <w:t xml:space="preserve">Canadian Hydrogen and Fuel Cell AssociationCanadian Hydrogen and Fuel Cell Association (2012) 10 Reasons to Support Hydrogen and Fuel Cell Funding. </w:t>
      </w:r>
      <w:r w:rsidRPr="00255742">
        <w:rPr>
          <w:lang w:val="fr-FR"/>
        </w:rPr>
        <w:t>En ligne : http://www.chfca.ca/media/10_Re</w:t>
      </w:r>
      <w:r w:rsidRPr="00DC4E66">
        <w:rPr>
          <w:lang w:val="fr-FR"/>
        </w:rPr>
        <w:t>a</w:t>
      </w:r>
      <w:r w:rsidRPr="006D602E">
        <w:rPr>
          <w:lang w:val="fr-FR"/>
        </w:rPr>
        <w:t>sons_Support_Funding.pdf, consulté le 6 mai 2015.</w:t>
      </w:r>
    </w:p>
    <w:p w14:paraId="012DFF03" w14:textId="77777777" w:rsidR="006D602E" w:rsidRDefault="006D602E" w:rsidP="006D602E">
      <w:pPr>
        <w:pStyle w:val="CitaviBibliographyEntry"/>
      </w:pPr>
      <w:r>
        <w:t>Dodds, Paul E.; Staffell, Iain; Hawkes, Adam D.; Li, Francis; Grünewald, Philipp; McDowall, Will; Ekins, Paul (2015) Hydrogen and fuel cell technologies for heating: A review. In : International Journal of Hydrogen Energy, vol. 40, n° 5, p. 2065–2083. DOI: 10.1016/j.ijhydene.2014.11.059.</w:t>
      </w:r>
    </w:p>
    <w:p w14:paraId="5EACF3D6" w14:textId="77777777" w:rsidR="006D602E" w:rsidRPr="00E03BEB" w:rsidRDefault="006D602E" w:rsidP="006D602E">
      <w:pPr>
        <w:pStyle w:val="CitaviBibliographyEntry"/>
        <w:rPr>
          <w:lang w:val="de-DE"/>
        </w:rPr>
      </w:pPr>
      <w:r>
        <w:t xml:space="preserve">EEREEERE (2015) HYDROGEN PRODUCTION: NATURAL GAS REFORMING. EERE. Washington, DC 20585. </w:t>
      </w:r>
      <w:r w:rsidRPr="00E03BEB">
        <w:rPr>
          <w:lang w:val="de-DE"/>
        </w:rPr>
        <w:t>En ligne : http://energy.gov/eere/fuelcells/hydrogen-production-natural-gas-reforming.</w:t>
      </w:r>
    </w:p>
    <w:p w14:paraId="3CBCAFD1" w14:textId="77777777" w:rsidR="006D602E" w:rsidRPr="00255742" w:rsidRDefault="006D602E" w:rsidP="006D602E">
      <w:pPr>
        <w:pStyle w:val="CitaviBibliographyEntry"/>
        <w:rPr>
          <w:lang w:val="de-DE"/>
        </w:rPr>
      </w:pPr>
      <w:r w:rsidRPr="00255742">
        <w:rPr>
          <w:lang w:val="de-DE"/>
        </w:rPr>
        <w:t>FuelCellTodayFuelCellToday Applications. FuelCellToday. En ligne : http://www.fuelcelltoday.com/applications, consulté le 14 avril 2015.</w:t>
      </w:r>
    </w:p>
    <w:p w14:paraId="6D674C4A" w14:textId="77777777" w:rsidR="006D602E" w:rsidRPr="00255742" w:rsidRDefault="006D602E" w:rsidP="006D602E">
      <w:pPr>
        <w:pStyle w:val="CitaviBibliographyEntry"/>
        <w:rPr>
          <w:lang w:val="de-DE"/>
        </w:rPr>
      </w:pPr>
      <w:r w:rsidRPr="00255742">
        <w:rPr>
          <w:lang w:val="de-DE"/>
        </w:rPr>
        <w:t>FuelCellTodayFuelCellToday Technologies. FuelCellToday. En ligne : http://www.fuelcelltoday.com/technologies, consulté le 14 avril 2015.</w:t>
      </w:r>
    </w:p>
    <w:p w14:paraId="700C273B" w14:textId="77777777" w:rsidR="006D602E" w:rsidRDefault="006D602E" w:rsidP="006D602E">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14:paraId="5C3F70C2" w14:textId="77777777" w:rsidR="006D602E" w:rsidRDefault="006D602E" w:rsidP="006D602E">
      <w:pPr>
        <w:pStyle w:val="CitaviBibliographyEntry"/>
      </w:pPr>
      <w:r>
        <w:t>Haslam, Gareth E.; Jupesta, Joni; Parayil, Govindan (2012) Assessing fuel cell vehicle innovation and the role of policy in Japan, Korea, and China. In : HYFUSEN Special Issue for the 4th National - 3rd Latin American Conference on Hydrogen and Sustainable Energy Sources (HYFUSEN), 6-9 June 2011, Mar Del Plata, Argentina, vol. 37, n° 19, p. 14612–14623. DOI: 10.1016/j.ijhydene.2012.06.112.</w:t>
      </w:r>
    </w:p>
    <w:p w14:paraId="21B581B5" w14:textId="77777777" w:rsidR="006D602E" w:rsidRDefault="006D602E" w:rsidP="006D602E">
      <w:pPr>
        <w:pStyle w:val="CitaviBibliographyEntry"/>
      </w:pPr>
      <w:r>
        <w:t>International Energy Agency Staff (2008) Energy Policies of Iea Countries Japan. 2008. Washington, Biggleswade : Organization for Economic Cooperation &amp; Development; Turpin Distribution Services Limited [Distributor].</w:t>
      </w:r>
    </w:p>
    <w:p w14:paraId="1B324254" w14:textId="77777777" w:rsidR="006D602E" w:rsidRPr="00E03BEB" w:rsidRDefault="006D602E" w:rsidP="006D602E">
      <w:pPr>
        <w:pStyle w:val="CitaviBibliographyEntry"/>
        <w:rPr>
          <w:lang w:val="de-DE"/>
        </w:rPr>
      </w:pPr>
      <w:r>
        <w:t xml:space="preserve">Karger, Cornelia R.; Bongartz, Richard (2008) External determinants for the adoption of stationary fuel cells—Infrastructure and policy issues. </w:t>
      </w:r>
      <w:r w:rsidRPr="00E03BEB">
        <w:rPr>
          <w:lang w:val="de-DE"/>
        </w:rPr>
        <w:t>In : Energy Policy, vol. 36, n° 2, p. 798–810. DOI: 10.1016/j.enpol.2007.10.024.</w:t>
      </w:r>
    </w:p>
    <w:p w14:paraId="72C040F6" w14:textId="77777777" w:rsidR="006D602E" w:rsidRPr="00E03BEB" w:rsidRDefault="006D602E" w:rsidP="006D602E">
      <w:pPr>
        <w:pStyle w:val="CitaviBibliographyEntry"/>
        <w:rPr>
          <w:lang w:val="de-DE"/>
        </w:rPr>
      </w:pPr>
      <w:r w:rsidRPr="00E03BEB">
        <w:rPr>
          <w:lang w:val="de-DE"/>
        </w:rPr>
        <w:t>Katharina Hamberger (2015) Die Chancen der Brennstoffzellen-Technologie. In : Deutschlandfunk, 7 février 2015. En ligne : http://www.deutschlandfunk.de/antrieb-der-zukunft-die-chancen-der-brennstoffzellen.724.de.html?dram:article_id=310237.</w:t>
      </w:r>
    </w:p>
    <w:p w14:paraId="137E12EC" w14:textId="77777777" w:rsidR="006D602E" w:rsidRPr="006D602E" w:rsidRDefault="006D602E" w:rsidP="006D602E">
      <w:pPr>
        <w:pStyle w:val="CitaviBibliographyEntry"/>
        <w:rPr>
          <w:lang w:val="fr-FR"/>
        </w:rPr>
      </w:pPr>
      <w:r>
        <w:t xml:space="preserve">nedstacknedstack Fuel Cell Types. nedstack. </w:t>
      </w:r>
      <w:r w:rsidRPr="006D602E">
        <w:rPr>
          <w:lang w:val="fr-FR"/>
        </w:rPr>
        <w:t>En ligne : http://www.nedstack.com/technology/fuel-cell-types, consulté le 14 avril 2015.</w:t>
      </w:r>
    </w:p>
    <w:p w14:paraId="4A234A9D" w14:textId="77777777" w:rsidR="006D602E" w:rsidRDefault="006D602E" w:rsidP="006D602E">
      <w:pPr>
        <w:pStyle w:val="CitaviBibliographyEntry"/>
      </w:pPr>
      <w:r>
        <w:lastRenderedPageBreak/>
        <w:t>P. Lako; M.E. Ros (2006) R&amp;D expenditure for H2 and FC as indicator for political will.</w:t>
      </w:r>
    </w:p>
    <w:p w14:paraId="7C0CD7C3" w14:textId="77777777" w:rsidR="006D602E" w:rsidRDefault="006D602E" w:rsidP="006D602E">
      <w:pPr>
        <w:pStyle w:val="CitaviBibliographyEntry"/>
      </w:pPr>
      <w:r>
        <w:t>Pudukudy, Manoj; Yaakob, Zahira; Mohammad, Masita; Narayanan, Binitha; Sopian, Kamaruzzaman (2014) Renewable hydrogen economy in Asia – Opportunities and challenges: An overview. In : Renewable and Sustainable Energy Reviews, vol. 30, n° 0, p. 743–757. DOI: 10.1016/j.rser.2013.11.015.</w:t>
      </w:r>
    </w:p>
    <w:p w14:paraId="5FB77A7E" w14:textId="77777777" w:rsidR="006D602E" w:rsidRDefault="006D602E" w:rsidP="006D602E">
      <w:pPr>
        <w:pStyle w:val="CitaviBibliographyEntry"/>
      </w:pPr>
      <w:r>
        <w:t>Tanner, Anne Nygaard (2014) Regional Branching Reconsidered: Emergence of the Fuel Cell Industry in European Regions. In : Economic Geography, vol. 90, n° 4, p. 403–427. DOI: 10.1111/ecge.12055.</w:t>
      </w:r>
    </w:p>
    <w:p w14:paraId="1EC123C0" w14:textId="77777777" w:rsidR="006D602E" w:rsidRDefault="006D602E" w:rsidP="006D602E">
      <w:pPr>
        <w:pStyle w:val="CitaviBibliographyEntry"/>
      </w:pPr>
      <w:r>
        <w:t>U.S. Department of Energy (December 2014) State of the States: Fuel Cells in America 2014.</w:t>
      </w:r>
    </w:p>
    <w:p w14:paraId="502B7776" w14:textId="77777777" w:rsidR="006D602E" w:rsidRDefault="006D602E" w:rsidP="006D602E">
      <w:pPr>
        <w:pStyle w:val="CitaviBibliographyEntry"/>
      </w:pPr>
      <w:r>
        <w:t>Vasudeva, Gurneeta (2009) How national institutions influence technology policies and firms’ knowledge-building strategies: A study of fuel cell innovation across industrialized countries. In : Research Policy, vol. 38, n° 8, p. 1248–1259. DOI: 10.1016/j.respol.2009.05.006.</w:t>
      </w:r>
    </w:p>
    <w:p w14:paraId="04809425" w14:textId="53C00B02" w:rsidR="002F56CF" w:rsidRDefault="006D602E" w:rsidP="002F56CF">
      <w:pPr>
        <w:pStyle w:val="CitaviBibliographyEntry"/>
      </w:pPr>
      <w:r>
        <w:t>Wu, Jinfeng; Yuan, Xiao Zi; Martin, Jonathan J.; Wang, Haijiang; Zhang, Jiujun; Shen, Jun et al. (2008) A review of PEM fuel cell durability. Degradation mechanisms and mitigation strategies. In : Journal of Power Sources, vol. 184, n° 1, p. 104–119. DOI: 10.1016/j.jpowsour.2008.06.006.</w:t>
      </w:r>
      <w:r w:rsidR="000857E3" w:rsidRPr="00CE3E17">
        <w:fldChar w:fldCharType="end"/>
      </w:r>
    </w:p>
    <w:p w14:paraId="0381E946" w14:textId="1A9B2DA3" w:rsidR="00BD1BB6" w:rsidRPr="00A34681" w:rsidRDefault="00DE6533" w:rsidP="00BD1BB6">
      <w:pPr>
        <w:pStyle w:val="Titre3"/>
        <w:rPr>
          <w:highlight w:val="yellow"/>
        </w:rPr>
      </w:pPr>
      <w:bookmarkStart w:id="212" w:name="_Toc421468960"/>
      <w:r w:rsidRPr="00A34681">
        <w:rPr>
          <w:highlight w:val="yellow"/>
        </w:rPr>
        <w:t>Picture Credits</w:t>
      </w:r>
      <w:bookmarkEnd w:id="212"/>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255742"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255742"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255742"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255742"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255742"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255742"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255742"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255742"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255742"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255742"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255742" w14:paraId="7267264F" w14:textId="77777777" w:rsidTr="00A34681">
        <w:tc>
          <w:tcPr>
            <w:tcW w:w="1149" w:type="dxa"/>
            <w:vAlign w:val="top"/>
          </w:tcPr>
          <w:p w14:paraId="1C564B36" w14:textId="49522463" w:rsidR="00A34681" w:rsidRDefault="00A34681"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255742"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255742" w14:paraId="4F51E301" w14:textId="77777777" w:rsidTr="00A34681">
        <w:tc>
          <w:tcPr>
            <w:tcW w:w="1149" w:type="dxa"/>
            <w:vAlign w:val="top"/>
          </w:tcPr>
          <w:p w14:paraId="7A3815C5" w14:textId="3F1E9D56" w:rsidR="00A34681" w:rsidRDefault="00A34681" w:rsidP="00A34681">
            <w:pPr>
              <w:jc w:val="center"/>
            </w:pPr>
            <w:r>
              <w:lastRenderedPageBreak/>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255742" w14:paraId="310D3170" w14:textId="77777777" w:rsidTr="00A34681">
        <w:tc>
          <w:tcPr>
            <w:tcW w:w="1149" w:type="dxa"/>
            <w:vAlign w:val="top"/>
          </w:tcPr>
          <w:p w14:paraId="137E7555" w14:textId="5902374D" w:rsidR="00A34681" w:rsidRDefault="00A34681" w:rsidP="00A34681">
            <w:pPr>
              <w:jc w:val="center"/>
            </w:pPr>
            <w:r>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255742"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255742"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255742"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255742"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255742"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07200A15" w:rsidR="00A34681" w:rsidRDefault="00A34681" w:rsidP="00A34681">
            <w:pPr>
              <w:jc w:val="left"/>
            </w:pPr>
            <w:r w:rsidRPr="006756BE">
              <w:t>http://i.cmpnet.com/audiodesignline/2005/09/ToshibaFCFig1.JPG</w:t>
            </w:r>
          </w:p>
        </w:tc>
      </w:tr>
      <w:tr w:rsidR="00A34681" w:rsidRPr="00255742"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255742" w14:paraId="13D222C6" w14:textId="77777777" w:rsidTr="00E03BEB">
        <w:tc>
          <w:tcPr>
            <w:tcW w:w="1149" w:type="dxa"/>
            <w:vAlign w:val="top"/>
          </w:tcPr>
          <w:p w14:paraId="64CBC14A" w14:textId="1B527A6B" w:rsidR="00A34681" w:rsidRDefault="00A34681" w:rsidP="00A34681">
            <w:pPr>
              <w:jc w:val="center"/>
            </w:pPr>
            <w:r>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255742" w14:paraId="4A1C2420" w14:textId="77777777" w:rsidTr="00E03BEB">
        <w:tc>
          <w:tcPr>
            <w:tcW w:w="1149" w:type="dxa"/>
            <w:vAlign w:val="top"/>
          </w:tcPr>
          <w:p w14:paraId="7F8CCC49" w14:textId="462F1085" w:rsidR="00A34681" w:rsidRDefault="00A34681" w:rsidP="00A34681">
            <w:pPr>
              <w:jc w:val="center"/>
            </w:pPr>
            <w:r>
              <w:t>44</w:t>
            </w:r>
          </w:p>
        </w:tc>
        <w:tc>
          <w:tcPr>
            <w:tcW w:w="547" w:type="dxa"/>
          </w:tcPr>
          <w:p w14:paraId="61F7AFAD" w14:textId="77777777" w:rsidR="00A34681" w:rsidRPr="006756BE" w:rsidRDefault="00A34681" w:rsidP="00A34681">
            <w:pPr>
              <w:jc w:val="left"/>
            </w:pPr>
          </w:p>
        </w:tc>
        <w:tc>
          <w:tcPr>
            <w:tcW w:w="7371" w:type="dxa"/>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7777777" w:rsidR="00DE6533" w:rsidRPr="006756BE" w:rsidRDefault="00DE6533" w:rsidP="00DE6533">
      <w:pPr>
        <w:rPr>
          <w:lang w:val="en-US"/>
        </w:rPr>
      </w:pPr>
    </w:p>
    <w:sectPr w:rsidR="00DE6533" w:rsidRPr="006756BE" w:rsidSect="00631395">
      <w:headerReference w:type="first" r:id="rId158"/>
      <w:pgSz w:w="11906" w:h="16838"/>
      <w:pgMar w:top="1077" w:right="1418" w:bottom="1418" w:left="1418" w:header="1077"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1" w:author="Konstantin Neumann" w:date="2015-06-11T15:14:00Z" w:initials="KN">
    <w:p w14:paraId="10284C40" w14:textId="28688FED" w:rsidR="004C0B60" w:rsidRPr="00255742" w:rsidRDefault="004C0B60">
      <w:pPr>
        <w:pStyle w:val="Commentaire"/>
        <w:rPr>
          <w:lang w:val="en-GB"/>
        </w:rPr>
      </w:pPr>
      <w:r>
        <w:rPr>
          <w:rStyle w:val="Marquedecommentaire"/>
        </w:rPr>
        <w:annotationRef/>
      </w:r>
      <w:r w:rsidRPr="00255742">
        <w:rPr>
          <w:lang w:val="en-GB"/>
        </w:rPr>
        <w:t>repetition</w:t>
      </w:r>
    </w:p>
  </w:comment>
  <w:comment w:id="95" w:author="Konstantin Neumann" w:date="2015-06-11T15:17:00Z" w:initials="KN">
    <w:p w14:paraId="2EB376F5" w14:textId="41D34074" w:rsidR="00D8128E" w:rsidRPr="00255742" w:rsidRDefault="00D8128E">
      <w:pPr>
        <w:pStyle w:val="Commentaire"/>
        <w:rPr>
          <w:lang w:val="en-GB"/>
        </w:rPr>
      </w:pPr>
      <w:r>
        <w:rPr>
          <w:rStyle w:val="Marquedecommentaire"/>
        </w:rPr>
        <w:annotationRef/>
      </w:r>
      <w:r w:rsidRPr="00255742">
        <w:rPr>
          <w:lang w:val="en-GB"/>
        </w:rPr>
        <w:t>copy whole part to future perspecti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284C40" w15:done="0"/>
  <w15:commentEx w15:paraId="2EB376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6CA919" w14:textId="77777777" w:rsidR="00176D32" w:rsidRDefault="00176D32" w:rsidP="00171037">
      <w:pPr>
        <w:spacing w:after="0" w:line="240" w:lineRule="auto"/>
      </w:pPr>
      <w:r>
        <w:separator/>
      </w:r>
    </w:p>
  </w:endnote>
  <w:endnote w:type="continuationSeparator" w:id="0">
    <w:p w14:paraId="4EE6BD14" w14:textId="77777777" w:rsidR="00176D32" w:rsidRDefault="00176D32"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03BEB"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E03BEB" w:rsidRPr="004C7878" w:rsidRDefault="00E03BEB" w:rsidP="00D75EF4">
          <w:pPr>
            <w:pStyle w:val="Pieddepage"/>
            <w:jc w:val="right"/>
            <w:rPr>
              <w:color w:val="7F7F7F" w:themeColor="text1" w:themeTint="80"/>
            </w:rPr>
          </w:pPr>
        </w:p>
      </w:tc>
      <w:tc>
        <w:tcPr>
          <w:tcW w:w="4819" w:type="dxa"/>
          <w:tcBorders>
            <w:right w:val="single" w:sz="4" w:space="0" w:color="7F7F7F" w:themeColor="text1" w:themeTint="80"/>
          </w:tcBorders>
        </w:tcPr>
        <w:p w14:paraId="27DEAE56" w14:textId="77777777" w:rsidR="00E03BEB" w:rsidRPr="004C7878" w:rsidRDefault="00E03BEB"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14:paraId="24D2D0EA" w14:textId="77777777" w:rsidR="00E03BEB" w:rsidRPr="004C7878" w:rsidRDefault="00E03BEB"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E03BEB" w:rsidRPr="00D75EF4" w:rsidRDefault="00E03BEB">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E3A7C" w14:textId="77777777" w:rsidR="00E03BEB" w:rsidRDefault="00E03BEB">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199CB" w14:textId="77777777" w:rsidR="00E03BEB" w:rsidRDefault="00E03BEB">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03BEB"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E03BEB" w:rsidRPr="003C708D" w:rsidRDefault="00E03BEB" w:rsidP="003C6A7D">
          <w:pPr>
            <w:pStyle w:val="Pieddepage"/>
            <w:jc w:val="right"/>
            <w:rPr>
              <w:color w:val="7F7F7F" w:themeColor="text1" w:themeTint="80"/>
            </w:rPr>
          </w:pPr>
        </w:p>
      </w:tc>
      <w:tc>
        <w:tcPr>
          <w:tcW w:w="4819" w:type="dxa"/>
          <w:tcBorders>
            <w:right w:val="single" w:sz="4" w:space="0" w:color="6B6B6B" w:themeColor="background2" w:themeShade="80"/>
          </w:tcBorders>
        </w:tcPr>
        <w:p w14:paraId="592A87A5" w14:textId="77777777" w:rsidR="00E03BEB" w:rsidRPr="003C708D" w:rsidRDefault="00E03BEB" w:rsidP="003C6A7D">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E03BEB" w:rsidRPr="003C708D" w:rsidRDefault="00E03BEB" w:rsidP="003C6A7D">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F20A0">
            <w:rPr>
              <w:noProof/>
              <w:color w:val="7F7F7F" w:themeColor="text1" w:themeTint="80"/>
            </w:rPr>
            <w:t>18</w:t>
          </w:r>
          <w:r w:rsidRPr="003C708D">
            <w:rPr>
              <w:color w:val="7F7F7F" w:themeColor="text1" w:themeTint="80"/>
            </w:rPr>
            <w:fldChar w:fldCharType="end"/>
          </w:r>
        </w:p>
      </w:tc>
    </w:tr>
  </w:tbl>
  <w:p w14:paraId="09C333AA" w14:textId="77777777" w:rsidR="00E03BEB" w:rsidRPr="003C6A7D" w:rsidRDefault="00E03BEB" w:rsidP="003C6A7D">
    <w:pPr>
      <w:pStyle w:val="Pieddepage"/>
      <w:tabs>
        <w:tab w:val="clear" w:pos="4536"/>
        <w:tab w:val="clear" w:pos="9072"/>
        <w:tab w:val="left" w:pos="946"/>
        <w:tab w:val="left" w:pos="4253"/>
        <w:tab w:val="left" w:pos="6639"/>
      </w:tabs>
      <w:rPr>
        <w:lang w:val="en-GB"/>
      </w:rPr>
    </w:pPr>
    <w:r>
      <w:rPr>
        <w:noProof/>
        <w:color w:val="7F7F7F" w:themeColor="text1" w:themeTint="80"/>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E03BEB" w:rsidRPr="00255742" w14:paraId="771D683E"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34863289" w14:textId="77777777" w:rsidR="00E03BEB" w:rsidRDefault="00E03BEB" w:rsidP="00D10DD0">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E03BEB" w:rsidRPr="003C708D" w:rsidRDefault="00E03BEB" w:rsidP="00D10DD0">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9F20A0">
            <w:rPr>
              <w:noProof/>
              <w:color w:val="7F7F7F" w:themeColor="text1" w:themeTint="80"/>
            </w:rPr>
            <w:t>19</w:t>
          </w:r>
          <w:r w:rsidRPr="003C708D">
            <w:rPr>
              <w:color w:val="7F7F7F" w:themeColor="text1" w:themeTint="80"/>
            </w:rPr>
            <w:fldChar w:fldCharType="end"/>
          </w:r>
        </w:p>
      </w:tc>
      <w:tc>
        <w:tcPr>
          <w:tcW w:w="4819" w:type="dxa"/>
          <w:tcBorders>
            <w:left w:val="single" w:sz="4" w:space="0" w:color="6B6B6B" w:themeColor="background2" w:themeShade="80"/>
          </w:tcBorders>
        </w:tcPr>
        <w:p w14:paraId="0750E41A" w14:textId="77777777" w:rsidR="00E03BEB" w:rsidRPr="003C708D" w:rsidRDefault="00E03BEB" w:rsidP="00D10DD0">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E03BEB" w:rsidRPr="003C708D" w:rsidRDefault="00E03BEB" w:rsidP="00D10DD0">
          <w:pPr>
            <w:pStyle w:val="Pieddepage"/>
            <w:rPr>
              <w:color w:val="7F7F7F" w:themeColor="text1" w:themeTint="80"/>
            </w:rPr>
          </w:pPr>
        </w:p>
      </w:tc>
    </w:tr>
  </w:tbl>
  <w:p w14:paraId="3E35108E" w14:textId="73EE2289" w:rsidR="00E03BEB" w:rsidRPr="00BD5BF6" w:rsidRDefault="00E03BEB" w:rsidP="00D10DD0">
    <w:pPr>
      <w:pStyle w:val="Pieddepage"/>
      <w:rPr>
        <w:lang w:val="en-GB"/>
      </w:rPr>
    </w:pPr>
    <w:r>
      <w:rPr>
        <w:noProof/>
        <w:color w:val="7F7F7F" w:themeColor="text1" w:themeTint="80"/>
      </w:rPr>
      <w:drawing>
        <wp:anchor distT="0" distB="0" distL="114300" distR="114300" simplePos="0" relativeHeight="251803648" behindDoc="1" locked="0" layoutInCell="1" allowOverlap="1" wp14:anchorId="14C8DF25" wp14:editId="792553D2">
          <wp:simplePos x="0" y="0"/>
          <wp:positionH relativeFrom="page">
            <wp:posOffset>-33020</wp:posOffset>
          </wp:positionH>
          <wp:positionV relativeFrom="bottomMargin">
            <wp:posOffset>68249</wp:posOffset>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E03BEB" w:rsidRPr="00255742"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E03BEB" w:rsidRDefault="00E03BEB" w:rsidP="00BD5BF6">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E03BEB" w:rsidRPr="003C708D" w:rsidRDefault="00E03BEB" w:rsidP="00BD5BF6">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9F20A0">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E03BEB" w:rsidRPr="003C708D" w:rsidRDefault="00E03BEB" w:rsidP="00BD5BF6">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E03BEB" w:rsidRPr="003C708D" w:rsidRDefault="00E03BEB" w:rsidP="00BD5BF6">
          <w:pPr>
            <w:pStyle w:val="Pieddepage"/>
            <w:rPr>
              <w:color w:val="7F7F7F" w:themeColor="text1" w:themeTint="80"/>
            </w:rPr>
          </w:pPr>
        </w:p>
      </w:tc>
    </w:tr>
  </w:tbl>
  <w:p w14:paraId="3FE1C285" w14:textId="77777777" w:rsidR="00E03BEB" w:rsidRPr="00BD5BF6" w:rsidRDefault="00E03BEB">
    <w:pPr>
      <w:pStyle w:val="Pieddepage"/>
      <w:rPr>
        <w:lang w:val="en-GB"/>
      </w:rPr>
    </w:pPr>
    <w:r>
      <w:rPr>
        <w:noProof/>
        <w:color w:val="7F7F7F" w:themeColor="text1" w:themeTint="80"/>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255742" w:rsidRPr="00255742" w14:paraId="54F2FD75" w14:textId="77777777" w:rsidTr="00484002">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8541A37" w14:textId="77777777" w:rsidR="00255742" w:rsidRDefault="00255742" w:rsidP="00255742">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D7E785D" w14:textId="77777777" w:rsidR="00255742" w:rsidRPr="003C708D" w:rsidRDefault="00255742" w:rsidP="00255742">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9F20A0">
            <w:rPr>
              <w:noProof/>
              <w:color w:val="7F7F7F" w:themeColor="text1" w:themeTint="80"/>
            </w:rPr>
            <w:t>20</w:t>
          </w:r>
          <w:r w:rsidRPr="003C708D">
            <w:rPr>
              <w:color w:val="7F7F7F" w:themeColor="text1" w:themeTint="80"/>
            </w:rPr>
            <w:fldChar w:fldCharType="end"/>
          </w:r>
        </w:p>
      </w:tc>
      <w:tc>
        <w:tcPr>
          <w:tcW w:w="4819" w:type="dxa"/>
          <w:tcBorders>
            <w:left w:val="single" w:sz="4" w:space="0" w:color="6B6B6B" w:themeColor="background2" w:themeShade="80"/>
          </w:tcBorders>
        </w:tcPr>
        <w:p w14:paraId="37DC4D18" w14:textId="77777777" w:rsidR="00255742" w:rsidRPr="003C708D" w:rsidRDefault="00255742" w:rsidP="00255742">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19866C3C" w14:textId="77777777" w:rsidR="00255742" w:rsidRPr="003C708D" w:rsidRDefault="00255742" w:rsidP="00255742">
          <w:pPr>
            <w:pStyle w:val="Pieddepage"/>
            <w:rPr>
              <w:color w:val="7F7F7F" w:themeColor="text1" w:themeTint="80"/>
            </w:rPr>
          </w:pPr>
        </w:p>
      </w:tc>
    </w:tr>
  </w:tbl>
  <w:p w14:paraId="08F24C2C" w14:textId="77777777" w:rsidR="00255742" w:rsidRPr="00BD5BF6" w:rsidRDefault="00255742" w:rsidP="00255742">
    <w:pPr>
      <w:pStyle w:val="Pieddepage"/>
      <w:rPr>
        <w:lang w:val="en-GB"/>
      </w:rPr>
    </w:pPr>
    <w:r>
      <w:rPr>
        <w:noProof/>
        <w:color w:val="7F7F7F" w:themeColor="text1" w:themeTint="80"/>
      </w:rPr>
      <w:drawing>
        <wp:anchor distT="0" distB="0" distL="114300" distR="114300" simplePos="0" relativeHeight="251814912" behindDoc="1" locked="0" layoutInCell="1" allowOverlap="1" wp14:anchorId="5260DF38" wp14:editId="696039C3">
          <wp:simplePos x="0" y="0"/>
          <wp:positionH relativeFrom="page">
            <wp:posOffset>-33020</wp:posOffset>
          </wp:positionH>
          <wp:positionV relativeFrom="bottomMargin">
            <wp:posOffset>68249</wp:posOffset>
          </wp:positionV>
          <wp:extent cx="1008000" cy="921290"/>
          <wp:effectExtent l="57150" t="76200" r="0" b="0"/>
          <wp:wrapNone/>
          <wp:docPr id="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E03BEB" w:rsidRPr="00255742" w14:paraId="0100D76C"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0CA66D4" w14:textId="77777777" w:rsidR="00E03BEB" w:rsidRDefault="00E03BEB" w:rsidP="00D10DD0">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0FD78AB1" w14:textId="77777777" w:rsidR="00E03BEB" w:rsidRPr="003C708D" w:rsidRDefault="00E03BEB" w:rsidP="00D10DD0">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9F20A0">
            <w:rPr>
              <w:noProof/>
              <w:color w:val="7F7F7F" w:themeColor="text1" w:themeTint="80"/>
            </w:rPr>
            <w:t>40</w:t>
          </w:r>
          <w:r w:rsidRPr="003C708D">
            <w:rPr>
              <w:color w:val="7F7F7F" w:themeColor="text1" w:themeTint="80"/>
            </w:rPr>
            <w:fldChar w:fldCharType="end"/>
          </w:r>
        </w:p>
      </w:tc>
      <w:tc>
        <w:tcPr>
          <w:tcW w:w="4819" w:type="dxa"/>
          <w:tcBorders>
            <w:left w:val="single" w:sz="4" w:space="0" w:color="6B6B6B" w:themeColor="background2" w:themeShade="80"/>
          </w:tcBorders>
        </w:tcPr>
        <w:p w14:paraId="5AF05A34" w14:textId="77777777" w:rsidR="00E03BEB" w:rsidRPr="003C708D" w:rsidRDefault="00E03BEB" w:rsidP="00D10DD0">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51C155AE" w14:textId="77777777" w:rsidR="00E03BEB" w:rsidRPr="003C708D" w:rsidRDefault="00E03BEB" w:rsidP="00D10DD0">
          <w:pPr>
            <w:pStyle w:val="Pieddepage"/>
            <w:rPr>
              <w:color w:val="7F7F7F" w:themeColor="text1" w:themeTint="80"/>
            </w:rPr>
          </w:pPr>
        </w:p>
      </w:tc>
    </w:tr>
  </w:tbl>
  <w:p w14:paraId="1854EA3B" w14:textId="77777777" w:rsidR="00E03BEB" w:rsidRPr="00BD5BF6" w:rsidRDefault="00E03BEB" w:rsidP="00D10DD0">
    <w:pPr>
      <w:pStyle w:val="Pieddepage"/>
      <w:rPr>
        <w:lang w:val="en-GB"/>
      </w:rPr>
    </w:pPr>
    <w:r>
      <w:rPr>
        <w:noProof/>
        <w:color w:val="7F7F7F" w:themeColor="text1" w:themeTint="80"/>
      </w:rPr>
      <w:drawing>
        <wp:anchor distT="0" distB="0" distL="114300" distR="114300" simplePos="0" relativeHeight="251809792" behindDoc="1" locked="0" layoutInCell="1" allowOverlap="1" wp14:anchorId="0CAAA26B" wp14:editId="09259EB4">
          <wp:simplePos x="0" y="0"/>
          <wp:positionH relativeFrom="page">
            <wp:posOffset>-33020</wp:posOffset>
          </wp:positionH>
          <wp:positionV relativeFrom="bottomMargin">
            <wp:posOffset>68249</wp:posOffset>
          </wp:positionV>
          <wp:extent cx="1008000" cy="921290"/>
          <wp:effectExtent l="57150" t="76200" r="0" b="0"/>
          <wp:wrapNone/>
          <wp:docPr id="3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03BEB" w:rsidRPr="003C708D" w14:paraId="5BC39774"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7C7C6E1C" w14:textId="77777777" w:rsidR="00E03BEB" w:rsidRPr="003C708D" w:rsidRDefault="00E03BEB" w:rsidP="00D10DD0">
          <w:pPr>
            <w:pStyle w:val="Pieddepage"/>
            <w:jc w:val="right"/>
            <w:rPr>
              <w:color w:val="7F7F7F" w:themeColor="text1" w:themeTint="80"/>
            </w:rPr>
          </w:pPr>
        </w:p>
      </w:tc>
      <w:tc>
        <w:tcPr>
          <w:tcW w:w="4819" w:type="dxa"/>
          <w:tcBorders>
            <w:right w:val="single" w:sz="4" w:space="0" w:color="6B6B6B" w:themeColor="background2" w:themeShade="80"/>
          </w:tcBorders>
        </w:tcPr>
        <w:p w14:paraId="4C9915A4" w14:textId="77777777" w:rsidR="00E03BEB" w:rsidRPr="003C708D" w:rsidRDefault="00E03BEB" w:rsidP="00D10DD0">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27E01CF4" w14:textId="77777777" w:rsidR="00E03BEB" w:rsidRPr="003C708D" w:rsidRDefault="00E03BEB" w:rsidP="00D10DD0">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F20A0">
            <w:rPr>
              <w:noProof/>
              <w:color w:val="7F7F7F" w:themeColor="text1" w:themeTint="80"/>
            </w:rPr>
            <w:t>45</w:t>
          </w:r>
          <w:r w:rsidRPr="003C708D">
            <w:rPr>
              <w:color w:val="7F7F7F" w:themeColor="text1" w:themeTint="80"/>
            </w:rPr>
            <w:fldChar w:fldCharType="end"/>
          </w:r>
        </w:p>
      </w:tc>
    </w:tr>
  </w:tbl>
  <w:p w14:paraId="79961CAC" w14:textId="77777777" w:rsidR="00E03BEB" w:rsidRPr="003C6A7D" w:rsidRDefault="00E03BEB" w:rsidP="00D10DD0">
    <w:pPr>
      <w:pStyle w:val="Pieddepage"/>
      <w:tabs>
        <w:tab w:val="clear" w:pos="4536"/>
        <w:tab w:val="clear" w:pos="9072"/>
        <w:tab w:val="left" w:pos="6000"/>
      </w:tabs>
      <w:rPr>
        <w:lang w:val="en-GB"/>
      </w:rPr>
    </w:pPr>
    <w:r>
      <w:rPr>
        <w:noProof/>
        <w:color w:val="7F7F7F" w:themeColor="text1" w:themeTint="80"/>
      </w:rPr>
      <w:drawing>
        <wp:anchor distT="0" distB="0" distL="114300" distR="114300" simplePos="0" relativeHeight="251807744" behindDoc="1" locked="0" layoutInCell="1" allowOverlap="1" wp14:anchorId="0ED6E308" wp14:editId="64D056C9">
          <wp:simplePos x="0" y="0"/>
          <wp:positionH relativeFrom="page">
            <wp:posOffset>6567170</wp:posOffset>
          </wp:positionH>
          <wp:positionV relativeFrom="bottomMargin">
            <wp:posOffset>65567</wp:posOffset>
          </wp:positionV>
          <wp:extent cx="1008000" cy="921600"/>
          <wp:effectExtent l="0" t="76200" r="40005" b="0"/>
          <wp:wrapNone/>
          <wp:docPr id="3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9C64B8" w14:textId="77777777" w:rsidR="00176D32" w:rsidRDefault="00176D32" w:rsidP="00171037">
      <w:pPr>
        <w:spacing w:after="0" w:line="240" w:lineRule="auto"/>
      </w:pPr>
      <w:r>
        <w:separator/>
      </w:r>
    </w:p>
  </w:footnote>
  <w:footnote w:type="continuationSeparator" w:id="0">
    <w:p w14:paraId="2F7C1D48" w14:textId="77777777" w:rsidR="00176D32" w:rsidRDefault="00176D32" w:rsidP="00171037">
      <w:pPr>
        <w:spacing w:after="0" w:line="240" w:lineRule="auto"/>
      </w:pPr>
      <w:r>
        <w:continuationSeparator/>
      </w:r>
    </w:p>
  </w:footnote>
  <w:footnote w:id="1">
    <w:p w14:paraId="088C6626" w14:textId="17B1D6B3" w:rsidR="00E03BEB" w:rsidRPr="003C3225" w:rsidRDefault="00E03BEB"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S4wLjEx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kZ1ZWwgQ2VsbHM6IERpc2NvdmVyaW5nIHRoZSBTY2llbmNl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czogRGlzY292ZXJpbmcgdGhlIFNjaWVuY2UgMjAxMzwvVGV4dD4NCiAgICA8L1RleHRVbml0Pg0KICA8L1RleHRVbml0cz4NCjwvUGxhY2Vob2xkZXI+</w:instrText>
      </w:r>
      <w:r>
        <w:rPr>
          <w:lang w:val="de-DE"/>
        </w:rPr>
        <w:fldChar w:fldCharType="separate"/>
      </w:r>
      <w:bookmarkStart w:id="14" w:name="_CTVP001274022147c224708bfb55b6a7c4594ff"/>
      <w:r w:rsidRPr="006D602E">
        <w:rPr>
          <w:lang w:val="en-US"/>
        </w:rPr>
        <w:t>Fuel Cells: Discovering the Science 2013</w:t>
      </w:r>
      <w:bookmarkEnd w:id="14"/>
      <w:r>
        <w:rPr>
          <w:lang w:val="de-DE"/>
        </w:rPr>
        <w:fldChar w:fldCharType="end"/>
      </w:r>
    </w:p>
  </w:footnote>
  <w:footnote w:id="2">
    <w:p w14:paraId="0D376FE9" w14:textId="6A266AAF" w:rsidR="00E03BEB" w:rsidRPr="003C3225" w:rsidRDefault="00E03BEB"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S4wLjEx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5" w:name="_CTVP001b9ef2a2f0878420b9d7e93282cfff19e"/>
      <w:r w:rsidRPr="006D602E">
        <w:rPr>
          <w:lang w:val="en-US"/>
        </w:rPr>
        <w:t>Fuel Cell History - Fuel Cell Today 2015</w:t>
      </w:r>
      <w:bookmarkEnd w:id="15"/>
      <w:r>
        <w:rPr>
          <w:lang w:val="de-DE"/>
        </w:rPr>
        <w:fldChar w:fldCharType="end"/>
      </w:r>
    </w:p>
  </w:footnote>
  <w:footnote w:id="3">
    <w:p w14:paraId="22CD08A6" w14:textId="10F04525" w:rsidR="00E03BEB" w:rsidRPr="003C12B2" w:rsidRDefault="00E03BEB" w:rsidP="003C6A7D">
      <w:pPr>
        <w:pStyle w:val="Notedebasdepage"/>
        <w:rPr>
          <w:lang w:val="en-US"/>
        </w:rPr>
      </w:pPr>
      <w:r>
        <w:rPr>
          <w:rStyle w:val="Appelnotedebasdep"/>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S4wLjEx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6" w:name="_CTVP001d86f8f74bdc04b558741b77b90042170"/>
      <w:r w:rsidRPr="006D602E">
        <w:rPr>
          <w:lang w:val="en-US"/>
        </w:rPr>
        <w:t>Fuel Cell History - Fuel Cell Today 2015</w:t>
      </w:r>
      <w:bookmarkEnd w:id="16"/>
      <w:r>
        <w:rPr>
          <w:lang w:val="de-DE"/>
        </w:rPr>
        <w:fldChar w:fldCharType="end"/>
      </w:r>
    </w:p>
  </w:footnote>
  <w:footnote w:id="4">
    <w:p w14:paraId="2ED19B54" w14:textId="5472CFD0" w:rsidR="00E03BEB" w:rsidRPr="003C3225" w:rsidRDefault="00E03BEB" w:rsidP="003C6A7D">
      <w:pPr>
        <w:pStyle w:val="Notedebasdepage"/>
        <w:rPr>
          <w:lang w:val="en-US"/>
        </w:rPr>
      </w:pPr>
      <w:r>
        <w:rPr>
          <w:rStyle w:val="Appelnotedebasdep"/>
        </w:rPr>
        <w:footnoteRef/>
      </w:r>
      <w:r w:rsidRPr="00255742">
        <w:rPr>
          <w:lang w:val="en-US"/>
        </w:rPr>
        <w:t xml:space="preserve"> </w:t>
      </w:r>
      <w:r>
        <w:rPr>
          <w:lang w:val="de-DE"/>
        </w:rPr>
        <w:fldChar w:fldCharType="begin"/>
      </w:r>
      <w:r>
        <w:rPr>
          <w:lang w:val="de-DE"/>
        </w:rPr>
        <w:instrText>ADDIN CITAVI.PLACEHOLDER 78a85f09-2c7b-462b-bdd0-03bb027f56da PFBsYWNlaG9sZGVyPg0KICA8QWRkSW5WZXJzaW9uPjQuNS4wLjEx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TDumphciBldCBTZWd1cmEgMjAwOTwvVGV4dD4NCiAgICA8L1RleHRVbml0Pg0KICA8L1RleHRVbml0cz4NCjwvUGxhY2Vob2xkZXI+</w:instrText>
      </w:r>
      <w:r>
        <w:rPr>
          <w:lang w:val="de-DE"/>
        </w:rPr>
        <w:fldChar w:fldCharType="separate"/>
      </w:r>
      <w:bookmarkStart w:id="17" w:name="_CTVP00178a85f092c7b462bbdd003bb027f56da"/>
      <w:r>
        <w:rPr>
          <w:lang w:val="de-DE"/>
        </w:rPr>
        <w:t>Andújar et Segura 2009</w:t>
      </w:r>
      <w:bookmarkEnd w:id="17"/>
      <w:r>
        <w:rPr>
          <w:lang w:val="de-DE"/>
        </w:rPr>
        <w:fldChar w:fldCharType="end"/>
      </w:r>
    </w:p>
  </w:footnote>
  <w:footnote w:id="5">
    <w:p w14:paraId="3A40A2E2" w14:textId="063F888A" w:rsidR="00E03BEB" w:rsidRPr="0067775D" w:rsidRDefault="00E03BEB" w:rsidP="003C6A7D">
      <w:pPr>
        <w:pStyle w:val="Notedebasdepage"/>
        <w:rPr>
          <w:lang w:val="en-US"/>
        </w:rPr>
      </w:pPr>
      <w:r>
        <w:rPr>
          <w:rStyle w:val="Appelnotedebasdep"/>
        </w:rPr>
        <w:footnoteRef/>
      </w:r>
      <w:r w:rsidRPr="00255742">
        <w:rPr>
          <w:lang w:val="en-US"/>
        </w:rPr>
        <w:t xml:space="preserve"> </w:t>
      </w:r>
      <w:r>
        <w:rPr>
          <w:lang w:val="de-DE"/>
        </w:rPr>
        <w:fldChar w:fldCharType="begin"/>
      </w:r>
      <w:r>
        <w:rPr>
          <w:lang w:val="de-DE"/>
        </w:rPr>
        <w:instrText>ADDIN CITAVI.PLACEHOLDER b7ca62d0-be2f-45da-83dd-e4df65b34289 PFBsYWNlaG9sZGVyPg0KICA8QWRkSW5WZXJzaW9uPjQuNS4wLjEx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E03BEB">
        <w:rPr>
          <w:lang w:val="en-US"/>
        </w:rPr>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8" w:name="_CTVP001b7ca62d0be2f45da83dde4df65b34289"/>
      <w:r w:rsidRPr="00E03BEB">
        <w:rPr>
          <w:lang w:val="en-US"/>
        </w:rPr>
        <w:t>Brown, Hendry et Harborne 2007</w:t>
      </w:r>
      <w:bookmarkEnd w:id="18"/>
      <w:r>
        <w:rPr>
          <w:lang w:val="de-DE"/>
        </w:rPr>
        <w:fldChar w:fldCharType="end"/>
      </w:r>
    </w:p>
  </w:footnote>
  <w:footnote w:id="6">
    <w:p w14:paraId="5CB588DF" w14:textId="3352E791" w:rsidR="00E03BEB" w:rsidRPr="00F45A70" w:rsidRDefault="00E03BEB"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39" w:name="_CTVP001e2274f1228e6410eb8f12df1ef39b0d6"/>
      <w:r w:rsidRPr="006D602E">
        <w:rPr>
          <w:lang w:val="en-GB"/>
        </w:rPr>
        <w:t>nedstack</w:t>
      </w:r>
      <w:bookmarkEnd w:id="39"/>
      <w:r>
        <w:fldChar w:fldCharType="end"/>
      </w:r>
    </w:p>
  </w:footnote>
  <w:footnote w:id="7">
    <w:p w14:paraId="3B50CBDF" w14:textId="719E4462" w:rsidR="00E03BEB" w:rsidRPr="00F45A70" w:rsidRDefault="00E03BEB"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0" w:name="_CTVP001c3eb19d8be1b4117bcd4a4fc9a8598c2"/>
      <w:r w:rsidRPr="006D602E">
        <w:rPr>
          <w:lang w:val="en-GB"/>
        </w:rPr>
        <w:t>FuelCellToday</w:t>
      </w:r>
      <w:bookmarkEnd w:id="40"/>
      <w:r>
        <w:fldChar w:fldCharType="end"/>
      </w:r>
    </w:p>
  </w:footnote>
  <w:footnote w:id="8">
    <w:p w14:paraId="25AA0354" w14:textId="566A0D16" w:rsidR="00E03BEB" w:rsidRPr="00137107" w:rsidRDefault="00E03BEB"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60" w:name="_CTVP001bd9783a60688466083d8a2e50055d0fd"/>
      <w:r w:rsidRPr="006D602E">
        <w:rPr>
          <w:lang w:val="en-GB"/>
        </w:rPr>
        <w:t>FuelCellToday</w:t>
      </w:r>
      <w:bookmarkEnd w:id="60"/>
      <w:r>
        <w:fldChar w:fldCharType="end"/>
      </w:r>
    </w:p>
  </w:footnote>
  <w:footnote w:id="9">
    <w:p w14:paraId="064E74C7" w14:textId="2F3FADB7" w:rsidR="00E03BEB" w:rsidRPr="00631395" w:rsidRDefault="00E03BEB"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w:instrText>
      </w:r>
      <w:r w:rsidRPr="00631395">
        <w:rPr>
          <w:lang w:val="en-GB"/>
        </w:rPr>
        <w:instrTex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61" w:name="_CTVP001ab77b9e09ed94d749319740d45bc3b98"/>
      <w:r w:rsidRPr="00631395">
        <w:rPr>
          <w:lang w:val="en-GB"/>
        </w:rPr>
        <w:t>Hart et al. 2014</w:t>
      </w:r>
      <w:bookmarkEnd w:id="61"/>
      <w:r>
        <w:fldChar w:fldCharType="end"/>
      </w:r>
    </w:p>
  </w:footnote>
  <w:footnote w:id="10">
    <w:p w14:paraId="0AE29FCF" w14:textId="1D9AAF38" w:rsidR="00E03BEB" w:rsidRPr="00631395" w:rsidRDefault="00E03BEB" w:rsidP="00F45A70">
      <w:pPr>
        <w:pStyle w:val="Notedebasdepage"/>
        <w:rPr>
          <w:lang w:val="en-GB"/>
        </w:rPr>
      </w:pPr>
      <w:r>
        <w:rPr>
          <w:rStyle w:val="Appelnotedebasdep"/>
        </w:rPr>
        <w:footnoteRef/>
      </w:r>
      <w:r w:rsidRPr="00631395">
        <w:rPr>
          <w:lang w:val="en-GB"/>
        </w:rPr>
        <w:t xml:space="preserve"> </w:t>
      </w:r>
      <w:r>
        <w:fldChar w:fldCharType="begin"/>
      </w:r>
      <w:r w:rsidRPr="00631395">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81" w:name="_CTVP0019ed8b086731f456ea96634691b894722"/>
      <w:r w:rsidRPr="00631395">
        <w:rPr>
          <w:lang w:val="en-GB"/>
        </w:rPr>
        <w:t>EERE 2015</w:t>
      </w:r>
      <w:bookmarkEnd w:id="81"/>
      <w:r>
        <w:fldChar w:fldCharType="end"/>
      </w:r>
    </w:p>
  </w:footnote>
  <w:footnote w:id="11">
    <w:p w14:paraId="33196D71" w14:textId="77777777" w:rsidR="00E03BEB" w:rsidRPr="00631395" w:rsidRDefault="00E03BEB" w:rsidP="00431D8D">
      <w:pPr>
        <w:pStyle w:val="Notedebasdepage"/>
        <w:rPr>
          <w:lang w:val="en-GB"/>
        </w:rPr>
      </w:pPr>
      <w:r>
        <w:rPr>
          <w:rStyle w:val="Appelnotedebasdep"/>
        </w:rPr>
        <w:footnoteRef/>
      </w:r>
      <w:r w:rsidRPr="00631395">
        <w:rPr>
          <w:lang w:val="en-GB"/>
        </w:rPr>
        <w:t xml:space="preserve"> US Department of Energy</w:t>
      </w:r>
    </w:p>
  </w:footnote>
  <w:footnote w:id="12">
    <w:p w14:paraId="71884617"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hydrogen.energy.gov/pdfs/14014_fuel_cell_system_cost_2014.pdf</w:t>
      </w:r>
    </w:p>
  </w:footnote>
  <w:footnote w:id="13">
    <w:p w14:paraId="13F5C97C"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hydrogen.energy.gov/pdfs/11003_fuel_cell_stack_durability.pdf</w:t>
      </w:r>
    </w:p>
  </w:footnote>
  <w:footnote w:id="14">
    <w:p w14:paraId="573F4787" w14:textId="77777777" w:rsidR="00E03BEB" w:rsidRPr="00631395" w:rsidRDefault="00E03BEB" w:rsidP="00431D8D">
      <w:pPr>
        <w:pStyle w:val="Notedebasdepage"/>
        <w:rPr>
          <w:lang w:val="en-GB"/>
        </w:rPr>
      </w:pPr>
      <w:r>
        <w:rPr>
          <w:rStyle w:val="Appelnotedebasdep"/>
        </w:rPr>
        <w:footnoteRef/>
      </w:r>
      <w:r w:rsidRPr="00631395">
        <w:rPr>
          <w:lang w:val="en-GB"/>
        </w:rPr>
        <w:t xml:space="preserve"> E4tech</w:t>
      </w:r>
    </w:p>
  </w:footnote>
  <w:footnote w:id="15">
    <w:p w14:paraId="31A7E9B3" w14:textId="77777777" w:rsidR="00E03BEB" w:rsidRPr="00631395" w:rsidRDefault="00E03BEB" w:rsidP="00431D8D">
      <w:pPr>
        <w:pStyle w:val="Notedebasdepage"/>
        <w:jc w:val="left"/>
        <w:rPr>
          <w:lang w:val="en-GB"/>
        </w:rPr>
      </w:pPr>
      <w:r>
        <w:rPr>
          <w:rStyle w:val="Appelnotedebasdep"/>
        </w:rPr>
        <w:footnoteRef/>
      </w:r>
      <w:r w:rsidRPr="00631395">
        <w:rPr>
          <w:lang w:val="en-GB"/>
        </w:rPr>
        <w:t>http://www.cepgi.com/2015/04/2014-year-end.html</w:t>
      </w:r>
    </w:p>
  </w:footnote>
  <w:footnote w:id="16">
    <w:p w14:paraId="11BD41D6"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recovery.gov/arra/Pages/default.aspx</w:t>
      </w:r>
    </w:p>
  </w:footnote>
  <w:footnote w:id="17">
    <w:p w14:paraId="24935EFF"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hyundai.co.uk/about-us/environment/hydrogen-fuel-cell</w:t>
      </w:r>
    </w:p>
  </w:footnote>
  <w:footnote w:id="18">
    <w:p w14:paraId="44B03594"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bloomenergy.com</w:t>
      </w:r>
    </w:p>
  </w:footnote>
  <w:footnote w:id="19">
    <w:p w14:paraId="3704398C"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horizonfuelcell.com</w:t>
      </w:r>
    </w:p>
  </w:footnote>
  <w:footnote w:id="20">
    <w:p w14:paraId="4F27D98D"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intelligent-energy.com/</w:t>
      </w:r>
    </w:p>
  </w:footnote>
  <w:footnote w:id="21">
    <w:p w14:paraId="46D1C5DF"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nedstack.com/</w:t>
      </w:r>
    </w:p>
  </w:footnote>
  <w:footnote w:id="22">
    <w:p w14:paraId="4DB4784E" w14:textId="77777777" w:rsidR="00E03BEB" w:rsidRPr="00D10DD0" w:rsidRDefault="00E03BEB" w:rsidP="00431D8D">
      <w:pPr>
        <w:pStyle w:val="Notedebasdepage"/>
        <w:rPr>
          <w:lang w:val="en-GB"/>
        </w:rPr>
      </w:pPr>
      <w:r>
        <w:rPr>
          <w:rStyle w:val="Appelnotedebasdep"/>
        </w:rPr>
        <w:footnoteRef/>
      </w:r>
      <w:r w:rsidRPr="00D10DD0">
        <w:rPr>
          <w:lang w:val="en-GB"/>
        </w:rPr>
        <w:t xml:space="preserve"> http://panasonic.net</w:t>
      </w:r>
    </w:p>
  </w:footnote>
  <w:footnote w:id="23">
    <w:p w14:paraId="1F78306A"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theregister.co.uk/2008/10/20/panasonic_dmfc_demo/</w:t>
      </w:r>
    </w:p>
  </w:footnote>
  <w:footnote w:id="24">
    <w:p w14:paraId="60E61172" w14:textId="77777777" w:rsidR="00E03BEB" w:rsidRPr="00D10DD0" w:rsidRDefault="00E03BEB" w:rsidP="00FA34FD">
      <w:pPr>
        <w:pStyle w:val="Notedebasdepage"/>
        <w:rPr>
          <w:lang w:val="en-GB"/>
        </w:rPr>
      </w:pPr>
      <w:r>
        <w:rPr>
          <w:rStyle w:val="Appelnotedebasdep"/>
        </w:rPr>
        <w:footnoteRef/>
      </w:r>
      <w:r w:rsidRPr="00D10DD0">
        <w:rPr>
          <w:lang w:val="en-GB"/>
        </w:rPr>
        <w:t xml:space="preserve"> http://kythuatso.net/the-gioi-so/Panasonic-trien-lam-laptop-pin-nhien-lieu-9ff.html</w:t>
      </w:r>
    </w:p>
  </w:footnote>
  <w:footnote w:id="25">
    <w:p w14:paraId="7538326E"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plugpower.com/</w:t>
      </w:r>
    </w:p>
  </w:footnote>
  <w:footnote w:id="26">
    <w:p w14:paraId="07F39502"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fleetsandfuels.com/wp-content/uploads/PlugPowerSeries1000.jpg</w:t>
      </w:r>
    </w:p>
  </w:footnote>
  <w:footnote w:id="27">
    <w:p w14:paraId="26A828B2"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sfc.com/</w:t>
      </w:r>
    </w:p>
  </w:footnote>
  <w:footnote w:id="28">
    <w:p w14:paraId="1C2E0CA2"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t>
      </w:r>
      <w:hyperlink r:id="rId1" w:history="1">
        <w:r w:rsidRPr="00D10DD0">
          <w:rPr>
            <w:lang w:val="en-GB"/>
          </w:rPr>
          <w:t>www.sfc-defense.com</w:t>
        </w:r>
      </w:hyperlink>
      <w:r w:rsidRPr="00D10DD0">
        <w:rPr>
          <w:lang w:val="en-GB"/>
        </w:rPr>
        <w:t>/</w:t>
      </w:r>
    </w:p>
  </w:footnote>
  <w:footnote w:id="29">
    <w:p w14:paraId="2DA75FC5"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toshiba.co.jp</w:t>
      </w:r>
    </w:p>
  </w:footnote>
  <w:footnote w:id="30">
    <w:p w14:paraId="0911D5E5" w14:textId="77777777" w:rsidR="00E03BEB" w:rsidRPr="00D10DD0" w:rsidRDefault="00E03BEB" w:rsidP="003C12B2">
      <w:pPr>
        <w:pStyle w:val="Notedebasdepage"/>
        <w:rPr>
          <w:lang w:val="en-GB"/>
        </w:rPr>
      </w:pPr>
      <w:r>
        <w:rPr>
          <w:rStyle w:val="Appelnotedebasdep"/>
        </w:rPr>
        <w:footnoteRef/>
      </w:r>
      <w:r w:rsidRPr="00D10DD0">
        <w:rPr>
          <w:lang w:val="en-GB"/>
        </w:rPr>
        <w:t xml:space="preserve"> http://www.informationweek.com/toshibas-mp3-player-rocks-on-with-alcohol/d/d-id/1036125?</w:t>
      </w:r>
    </w:p>
  </w:footnote>
  <w:footnote w:id="31">
    <w:p w14:paraId="0C47770E" w14:textId="18B1CBC3" w:rsidR="00E03BEB" w:rsidRPr="009F6352" w:rsidRDefault="00E03BEB"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d7af2577-9c4f-4e6d-9769-eae8e9ef676a PFBsYWNlaG9sZGVyPg0KICA8QWRkSW5WZXJzaW9uPjQuNS4wLjEx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35" w:name="_CTVP001d7af25779c4f4e6d9769eae8e9ef676a"/>
      <w:r>
        <w:rPr>
          <w:lang w:val="de-DE"/>
        </w:rPr>
        <w:t>Bleischwitz et Bader 2010</w:t>
      </w:r>
      <w:bookmarkEnd w:id="135"/>
      <w:r>
        <w:rPr>
          <w:lang w:val="de-DE"/>
        </w:rPr>
        <w:fldChar w:fldCharType="end"/>
      </w:r>
    </w:p>
  </w:footnote>
  <w:footnote w:id="32">
    <w:p w14:paraId="2CAF04CA" w14:textId="4F34A431" w:rsidR="00E03BEB" w:rsidRPr="00FD37FE" w:rsidRDefault="00E03BEB"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S4wLjEx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36" w:name="_CTVP001817a2ba89ff84c988427910bb259a165"/>
      <w:r w:rsidRPr="006D602E">
        <w:rPr>
          <w:lang w:val="en-US"/>
        </w:rPr>
        <w:t>Vasudeva 2009</w:t>
      </w:r>
      <w:bookmarkEnd w:id="136"/>
      <w:r>
        <w:rPr>
          <w:lang w:val="de-DE"/>
        </w:rPr>
        <w:fldChar w:fldCharType="end"/>
      </w:r>
    </w:p>
  </w:footnote>
  <w:footnote w:id="33">
    <w:p w14:paraId="515795C5" w14:textId="58E244FE" w:rsidR="00E03BEB" w:rsidRPr="006D602E" w:rsidRDefault="00E03BEB" w:rsidP="00EE21BD">
      <w:pPr>
        <w:pStyle w:val="Notedebasdepage"/>
      </w:pPr>
      <w:r>
        <w:rPr>
          <w:rStyle w:val="Appelnotedebasdep"/>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S4wLjEx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w:instrText>
      </w:r>
      <w:r w:rsidRPr="006D602E">
        <w:instrText>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37" w:name="_CTVP0013b260c940694436fad44f27d087ababf"/>
      <w:r>
        <w:rPr>
          <w:lang w:val="de-DE"/>
        </w:rPr>
        <w:t>Dodds et al. 2015</w:t>
      </w:r>
      <w:bookmarkEnd w:id="137"/>
      <w:r>
        <w:rPr>
          <w:lang w:val="de-DE"/>
        </w:rPr>
        <w:fldChar w:fldCharType="end"/>
      </w:r>
    </w:p>
  </w:footnote>
  <w:footnote w:id="34">
    <w:p w14:paraId="28197EFC" w14:textId="1E8080B1" w:rsidR="00E03BEB" w:rsidRPr="006D602E" w:rsidRDefault="00E03BEB" w:rsidP="00354FB5">
      <w:pPr>
        <w:pStyle w:val="Notedebasdepage"/>
      </w:pPr>
      <w:r>
        <w:rPr>
          <w:rStyle w:val="Appelnotedebasdep"/>
        </w:rPr>
        <w:footnoteRef/>
      </w:r>
      <w:r w:rsidRPr="006D602E">
        <w:t xml:space="preserve"> </w:t>
      </w:r>
      <w:r>
        <w:rPr>
          <w:lang w:val="de-DE"/>
        </w:rPr>
        <w:fldChar w:fldCharType="begin"/>
      </w:r>
      <w:r w:rsidRPr="006D602E">
        <w:instrText>ADDIN CITAVI.PLACEHOLDER 362d79f4-4a3a-4056-811c-da872da8dd9e PFBsYWNlaG9sZGVyPg0KICA8QWRkSW5WZXJzaW9uPjQuNS4wLjEx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V0IE0uRS4gUm9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ZXQgTS5FLiBSb3M8L1RleHQ+DQogICAgPC9UZXh0VW5pdD4NCiAgPC9UZXh0VW5pdHM+DQo8L1BsYWNlaG9sZGVyPg==</w:instrText>
      </w:r>
      <w:r>
        <w:rPr>
          <w:lang w:val="de-DE"/>
        </w:rPr>
        <w:fldChar w:fldCharType="separate"/>
      </w:r>
      <w:bookmarkStart w:id="140" w:name="_CTVP001362d79f44a3a4056811cda872da8dd9e"/>
      <w:r w:rsidRPr="006D602E">
        <w:t>P. Lako et M.E. Ros</w:t>
      </w:r>
      <w:bookmarkEnd w:id="140"/>
      <w:r>
        <w:rPr>
          <w:lang w:val="de-DE"/>
        </w:rPr>
        <w:fldChar w:fldCharType="end"/>
      </w:r>
    </w:p>
  </w:footnote>
  <w:footnote w:id="35">
    <w:p w14:paraId="752949E8" w14:textId="1CDA523E" w:rsidR="00E03BEB" w:rsidRPr="00631395"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0938846e-395f-4add-9756-f5c1c9a0a107 PFBsYWNlaG9sZGVyPg0KICA8QWRkSW5WZXJzaW9uPjQuNS4wLjEx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w:instrText>
      </w:r>
      <w:r w:rsidRPr="00631395">
        <w:instrText>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41" w:name="_CTVP0010938846e395f4add9756f5c1c9a0a107"/>
      <w:r w:rsidRPr="00631395">
        <w:t>Vasudeva 2009</w:t>
      </w:r>
      <w:bookmarkEnd w:id="141"/>
      <w:r>
        <w:rPr>
          <w:lang w:val="de-DE"/>
        </w:rPr>
        <w:fldChar w:fldCharType="end"/>
      </w:r>
    </w:p>
  </w:footnote>
  <w:footnote w:id="36">
    <w:p w14:paraId="4C054A9B" w14:textId="3C029F08" w:rsidR="00E03BEB" w:rsidRPr="00631395" w:rsidRDefault="00E03BEB">
      <w:pPr>
        <w:pStyle w:val="Notedebasdepage"/>
      </w:pPr>
      <w:r>
        <w:rPr>
          <w:rStyle w:val="Appelnotedebasdep"/>
        </w:rPr>
        <w:footnoteRef/>
      </w:r>
      <w:r w:rsidRPr="00631395">
        <w:t xml:space="preserve"> </w:t>
      </w:r>
      <w:r>
        <w:rPr>
          <w:lang w:val="de-DE"/>
        </w:rPr>
        <w:fldChar w:fldCharType="begin"/>
      </w:r>
      <w:r w:rsidRPr="00631395">
        <w:instrText>ADDIN CITAVI.PLACEHOLDER 7167c742-1a21-4f94-b41c-9549a1999882 PFBsYWNlaG9sZGVyPg0KICA8QWRkSW5WZXJzaW9uPjQuNS4wLjEx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42" w:name="_CTVP0017167c7421a214f94b41c9549a1999882"/>
      <w:r w:rsidRPr="00631395">
        <w:t>P. Lako et M.E. Ros 2006</w:t>
      </w:r>
      <w:bookmarkEnd w:id="142"/>
      <w:r>
        <w:rPr>
          <w:lang w:val="de-DE"/>
        </w:rPr>
        <w:fldChar w:fldCharType="end"/>
      </w:r>
    </w:p>
  </w:footnote>
  <w:footnote w:id="37">
    <w:p w14:paraId="020C09EF" w14:textId="32AEAD5F" w:rsidR="00E03BEB" w:rsidRPr="00631395" w:rsidRDefault="00E03BEB" w:rsidP="00EE21BD">
      <w:pPr>
        <w:pStyle w:val="Notedebasdepage"/>
      </w:pPr>
      <w:r>
        <w:rPr>
          <w:rStyle w:val="Appelnotedebasdep"/>
        </w:rPr>
        <w:footnoteRef/>
      </w:r>
      <w:r w:rsidRPr="00631395">
        <w:t xml:space="preserve"> </w:t>
      </w:r>
      <w:r>
        <w:rPr>
          <w:lang w:val="de-DE"/>
        </w:rPr>
        <w:fldChar w:fldCharType="begin"/>
      </w:r>
      <w:r w:rsidRPr="00631395">
        <w:instrText>ADDIN CITAVI.PLACEHOLDER 42ebc11d-ecd6-49cc-ba88-dbc8c30ef50d PFBsYWNlaG9sZGVyPg0KICA8QWRkSW5WZXJzaW9uPjQuNS4wLjEx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43" w:name="_CTVP00142ebc11decd649ccba88dbc8c30ef50d"/>
      <w:r w:rsidRPr="00631395">
        <w:t>P. Lako et M.E. Ros 2006</w:t>
      </w:r>
      <w:bookmarkEnd w:id="143"/>
      <w:r>
        <w:rPr>
          <w:lang w:val="de-DE"/>
        </w:rPr>
        <w:fldChar w:fldCharType="end"/>
      </w:r>
    </w:p>
  </w:footnote>
  <w:footnote w:id="38">
    <w:p w14:paraId="22E5BF56" w14:textId="4B7BF3BB" w:rsidR="00E03BEB" w:rsidRPr="003C12B2" w:rsidRDefault="00E03BEB"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76b1d243-f9fa-4cd4-80eb-10f9409c9946 PFBsYWNlaG9sZGVyPg0KICA8QWRkSW5WZXJzaW9uPjQuNS4wLjEx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44" w:name="_CTVP00176b1d243f9fa4cd480eb10f9409c9946"/>
      <w:r w:rsidRPr="006D602E">
        <w:rPr>
          <w:lang w:val="en-US"/>
        </w:rPr>
        <w:t>Bleischwitz et Bader 2010</w:t>
      </w:r>
      <w:bookmarkEnd w:id="144"/>
      <w:r>
        <w:rPr>
          <w:lang w:val="de-DE"/>
        </w:rPr>
        <w:fldChar w:fldCharType="end"/>
      </w:r>
    </w:p>
  </w:footnote>
  <w:footnote w:id="39">
    <w:p w14:paraId="62EA11D8" w14:textId="1F3ABB91" w:rsidR="00E03BEB" w:rsidRPr="006D602E" w:rsidRDefault="00E03BEB" w:rsidP="00EE21BD">
      <w:pPr>
        <w:pStyle w:val="Notedebasdepage"/>
      </w:pPr>
      <w:r>
        <w:rPr>
          <w:rStyle w:val="Appelnotedebasdep"/>
        </w:rPr>
        <w:footnoteRef/>
      </w:r>
      <w:r>
        <w:t xml:space="preserve"> </w:t>
      </w:r>
      <w:r>
        <w:rPr>
          <w:lang w:val="de-DE"/>
        </w:rPr>
        <w:fldChar w:fldCharType="begin"/>
      </w:r>
      <w:r>
        <w:rPr>
          <w:lang w:val="en-US"/>
        </w:rPr>
        <w:instrText>ADDIN CITAVI.PLACEHOLDER 67e1502e-3ae3-44ef-9c27-601dca77c85f PFBsYWNlaG9sZGVyPg0KICA8QWRkSW5WZXJzaW9uPjQuNS4wLjEx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Nvcm5lbGlhPC9GaXJzdE5hbWU+DQogICAgICAgICAgICA8TGFzdE5hbWU+S2FyZ2VyPC9MYXN0TmFtZT4NCiAgICAgICAgICAgIDxNaWRkbGVOYW1lPlIuPC9NaWRkbGVOYW1lPg0KICAgICAgICAgICAgPFNleD5GZW1hbGU8L1NleD4NCiAgICAgICAgICA8L1BlcnNvbj4NCiAgICAgICAgICA8UGVyc29uPg0KICAgICAgICAgICAgPEZpcnN0TmFtZT5SaWNoYXJkPC9GaXJzdE5hbWU+DQogICAgICAgICAgICA8TGFzdE5hbWU+Qm9uZ2FydHo8L0xhc3ROYW1lPg0KICAgICAgICAgICAgPFNleD5NYWxlPC9TZXg+DQogICAgICAgICAgPC9QZXJzb24+DQogICAgICAgIDwvQXV0aG9ycz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w:instrText>
      </w:r>
      <w:r w:rsidRPr="006D602E">
        <w:instrText>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thcmdlciBldCBCb25nYXJ0ei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dlciBldCBCb25nYXJ0eiAyMDA4PC9UZXh0Pg0KICAgIDwvVGV4dFVuaXQ+DQogIDwvVGV4dFVuaXRzPg0KPC9QbGFjZWhvbGRlcj4=</w:instrText>
      </w:r>
      <w:r>
        <w:rPr>
          <w:lang w:val="de-DE"/>
        </w:rPr>
        <w:fldChar w:fldCharType="separate"/>
      </w:r>
      <w:bookmarkStart w:id="145" w:name="_CTVP00167e1502e3ae344ef9c27601dca77c85f"/>
      <w:r>
        <w:rPr>
          <w:lang w:val="de-DE"/>
        </w:rPr>
        <w:t>Karger et Bongartz 2008</w:t>
      </w:r>
      <w:bookmarkEnd w:id="145"/>
      <w:r>
        <w:rPr>
          <w:lang w:val="de-DE"/>
        </w:rPr>
        <w:fldChar w:fldCharType="end"/>
      </w:r>
    </w:p>
  </w:footnote>
  <w:footnote w:id="40">
    <w:p w14:paraId="48BB86E0" w14:textId="7CF14659" w:rsidR="00E03BEB" w:rsidRPr="006D602E"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c1839aa5-3e07-4175-8d3f-057c974d4119 PFBsYWNlaG9sZGVyPg0KICA8QWRkSW5WZXJzaW9uPjQuNS4wLjEx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IDIwMDg8L1RleHQ+DQogICAgPC9UZXh0VW5pdD4NCiAgPC9UZXh0VW5pdHM+DQo8L1BsYWNlaG9sZGVyPg==</w:instrText>
      </w:r>
      <w:r>
        <w:rPr>
          <w:lang w:val="de-DE"/>
        </w:rPr>
        <w:fldChar w:fldCharType="separate"/>
      </w:r>
      <w:bookmarkStart w:id="148" w:name="_CTVP001c1839aa53e0741758d3f057c974d4119"/>
      <w:r w:rsidRPr="006D602E">
        <w:t>International Energy Agency Staff 2008</w:t>
      </w:r>
      <w:bookmarkEnd w:id="148"/>
      <w:r>
        <w:rPr>
          <w:lang w:val="de-DE"/>
        </w:rPr>
        <w:fldChar w:fldCharType="end"/>
      </w:r>
    </w:p>
  </w:footnote>
  <w:footnote w:id="41">
    <w:p w14:paraId="5D321F6E" w14:textId="50C84B30" w:rsidR="00E03BEB" w:rsidRPr="006D602E"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5e885450-434d-47f4-a4ac-78748d625594 PFBsYWNlaG9sZGVyPg0KICA8QWRkSW5WZXJzaW9uPjQuNS4wLjEx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49" w:name="_CTVP0015e885450434d47f4a4ac78748d625594"/>
      <w:r w:rsidRPr="006D602E">
        <w:t>Brown, Hendry et Harborne 2007</w:t>
      </w:r>
      <w:bookmarkEnd w:id="149"/>
      <w:r>
        <w:rPr>
          <w:lang w:val="de-DE"/>
        </w:rPr>
        <w:fldChar w:fldCharType="end"/>
      </w:r>
    </w:p>
  </w:footnote>
  <w:footnote w:id="42">
    <w:p w14:paraId="66ECB9EB" w14:textId="2DFF27D1" w:rsidR="00E03BEB" w:rsidRPr="004A3CC4" w:rsidRDefault="00E03BEB"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c800b156-0722-4123-98c9-dfd054558731 PFBsYWNlaG9sZGVyPg0KICA8QWRkSW5WZXJzaW9uPjQuNS4wLjEx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ZHVrdWR5IGV0IGFsLiAyMDE0PC9UZXh0Pg0KICAgIDwvVGV4dFVuaXQ+DQogIDwvVGV4dFVuaXRzPg0KPC9QbGFjZWhvbGRlcj4=</w:instrText>
      </w:r>
      <w:r>
        <w:rPr>
          <w:lang w:val="de-DE"/>
        </w:rPr>
        <w:fldChar w:fldCharType="separate"/>
      </w:r>
      <w:bookmarkStart w:id="150" w:name="_CTVP001c800b1560722412398c9dfd054558731"/>
      <w:r>
        <w:rPr>
          <w:lang w:val="de-DE"/>
        </w:rPr>
        <w:t>Pudukudy et al. 2014</w:t>
      </w:r>
      <w:bookmarkEnd w:id="150"/>
      <w:r>
        <w:rPr>
          <w:lang w:val="de-DE"/>
        </w:rPr>
        <w:fldChar w:fldCharType="end"/>
      </w:r>
    </w:p>
  </w:footnote>
  <w:footnote w:id="43">
    <w:p w14:paraId="22A548FC" w14:textId="1EAA0F86" w:rsidR="00E03BEB" w:rsidRPr="00D912C8" w:rsidRDefault="00E03BEB"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S4wLjEx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51" w:name="_CTVP00168f50bcc2ef84c39a52afc82fc4e9c96"/>
      <w:r w:rsidRPr="006D602E">
        <w:rPr>
          <w:lang w:val="en-US"/>
        </w:rPr>
        <w:t>Brown, Hendry et Harborne 2007</w:t>
      </w:r>
      <w:bookmarkEnd w:id="151"/>
      <w:r>
        <w:rPr>
          <w:lang w:val="de-DE"/>
        </w:rPr>
        <w:fldChar w:fldCharType="end"/>
      </w:r>
    </w:p>
  </w:footnote>
  <w:footnote w:id="44">
    <w:p w14:paraId="39EDB281" w14:textId="28497C6B" w:rsidR="00E03BEB" w:rsidRPr="00E271B6" w:rsidRDefault="00E03BEB"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994a87e8-27e5-4523-9ebf-d707f1c5f5de PFBsYWNlaG9sZGVyPg0KICA8QWRkSW5WZXJzaW9uPjQuNS4wLjEx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SGFzbGFtLCBKdXBlc3RhIGV0IFBhcmF5aWw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NsYW0sIEp1cGVzdGEgZXQgUGFyYXlpbCAyMDEyPC9UZXh0Pg0KICAgIDwvVGV4dFVuaXQ+DQogIDwvVGV4dFVuaXRzPg0KPC9QbGFjZWhvbGRlcj4=</w:instrText>
      </w:r>
      <w:r>
        <w:rPr>
          <w:lang w:val="de-DE"/>
        </w:rPr>
        <w:fldChar w:fldCharType="separate"/>
      </w:r>
      <w:bookmarkStart w:id="152" w:name="_CTVP001994a87e827e545239ebfd707f1c5f5de"/>
      <w:r w:rsidRPr="006D602E">
        <w:rPr>
          <w:lang w:val="en-US"/>
        </w:rPr>
        <w:t>Haslam, Jupesta et Parayil 2012</w:t>
      </w:r>
      <w:bookmarkEnd w:id="152"/>
      <w:r>
        <w:rPr>
          <w:lang w:val="de-DE"/>
        </w:rPr>
        <w:fldChar w:fldCharType="end"/>
      </w:r>
    </w:p>
  </w:footnote>
  <w:footnote w:id="45">
    <w:p w14:paraId="6EE5D939" w14:textId="1F3AC9CC" w:rsidR="00E03BEB" w:rsidRPr="00FF788A" w:rsidRDefault="00E03BEB"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S4wLjEx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53" w:name="_CTVP0017215ef2f44fc4b66bdbddba7a15a2d1c"/>
      <w:r w:rsidRPr="006D602E">
        <w:rPr>
          <w:lang w:val="en-US"/>
        </w:rPr>
        <w:t>Brown, Hendry et Harborne 2007</w:t>
      </w:r>
      <w:bookmarkEnd w:id="153"/>
      <w:r>
        <w:rPr>
          <w:lang w:val="de-DE"/>
        </w:rPr>
        <w:fldChar w:fldCharType="end"/>
      </w:r>
    </w:p>
  </w:footnote>
  <w:footnote w:id="46">
    <w:p w14:paraId="02CB6229" w14:textId="4D6EB712" w:rsidR="00E03BEB" w:rsidRPr="00B7413B" w:rsidRDefault="00E03BEB">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S4wLjEx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4" w:name="_CTVP0010199351b3a5c418fa3b843693659b616"/>
      <w:r w:rsidRPr="006D602E">
        <w:rPr>
          <w:lang w:val="en-US"/>
        </w:rPr>
        <w:t>P. Lako et M.E. Ros 2006</w:t>
      </w:r>
      <w:bookmarkEnd w:id="154"/>
      <w:r>
        <w:rPr>
          <w:lang w:val="de-DE"/>
        </w:rPr>
        <w:fldChar w:fldCharType="end"/>
      </w:r>
    </w:p>
  </w:footnote>
  <w:footnote w:id="47">
    <w:p w14:paraId="4F817B83" w14:textId="51DF56E8" w:rsidR="00E03BEB" w:rsidRPr="00611909" w:rsidRDefault="00E03BEB">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S4wLjEx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lByZXNzUmVsZWFzZTwvUmVmZXJlbmNlVHlwZUlk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gRGVjZW1i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MuIERlcGFydG1lbnQgb2YgRW5lcmd5IERlY2VtYmVyIDIwMTQ8L1RleHQ+DQogICAgPC9UZXh0VW5pdD4NCiAgPC9UZXh0VW5pdHM+DQo8L1BsYWNlaG9sZGVyPg==</w:instrText>
      </w:r>
      <w:r>
        <w:rPr>
          <w:lang w:val="de-DE"/>
        </w:rPr>
        <w:fldChar w:fldCharType="separate"/>
      </w:r>
      <w:bookmarkStart w:id="157" w:name="_CTVP0012aa9ffd30c214a068c85d64dc4b4180f"/>
      <w:r w:rsidRPr="006D602E">
        <w:rPr>
          <w:lang w:val="en-US"/>
        </w:rPr>
        <w:t>U.S. Department of Energy December 2014</w:t>
      </w:r>
      <w:bookmarkEnd w:id="157"/>
      <w:r>
        <w:rPr>
          <w:lang w:val="de-DE"/>
        </w:rPr>
        <w:fldChar w:fldCharType="end"/>
      </w:r>
    </w:p>
  </w:footnote>
  <w:footnote w:id="48">
    <w:p w14:paraId="356C2869" w14:textId="64B28003" w:rsidR="00E03BEB" w:rsidRPr="00A665A0" w:rsidRDefault="00E03BEB"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S4wLjEx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58" w:name="_CTVP00102ec8c9e4e264627be896be1870cd8a0"/>
      <w:r w:rsidRPr="006D602E">
        <w:rPr>
          <w:lang w:val="en-US"/>
        </w:rPr>
        <w:t>Brown, Hendry et Harborne 2007</w:t>
      </w:r>
      <w:bookmarkEnd w:id="158"/>
      <w:r>
        <w:rPr>
          <w:lang w:val="de-DE"/>
        </w:rPr>
        <w:fldChar w:fldCharType="end"/>
      </w:r>
    </w:p>
  </w:footnote>
  <w:footnote w:id="49">
    <w:p w14:paraId="11570A21" w14:textId="469C6497" w:rsidR="00E03BEB" w:rsidRPr="0039584E" w:rsidRDefault="00E03BEB"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b7cabce8-8f81-4d37-a451-bfa09f3582ee PFBsYWNlaG9sZGVyPg0KICA8QWRkSW5WZXJzaW9uPjQuNS4wLjEx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59" w:name="_CTVP001b7cabce88f814d37a451bfa09f3582ee"/>
      <w:r>
        <w:rPr>
          <w:lang w:val="de-DE"/>
        </w:rPr>
        <w:t>Dodds et al. 2015</w:t>
      </w:r>
      <w:bookmarkEnd w:id="159"/>
      <w:r>
        <w:rPr>
          <w:lang w:val="de-DE"/>
        </w:rPr>
        <w:fldChar w:fldCharType="end"/>
      </w:r>
    </w:p>
  </w:footnote>
  <w:footnote w:id="50">
    <w:p w14:paraId="532C607D" w14:textId="3D3B5A8B" w:rsidR="00E03BEB" w:rsidRPr="006D602E" w:rsidRDefault="00E03BEB" w:rsidP="00EE21BD">
      <w:pPr>
        <w:pStyle w:val="Notedebasdepage"/>
      </w:pPr>
      <w:r>
        <w:rPr>
          <w:rStyle w:val="Appelnotedebasdep"/>
        </w:rPr>
        <w:footnoteRef/>
      </w:r>
      <w:r>
        <w:t xml:space="preserve"> </w:t>
      </w:r>
      <w:r>
        <w:rPr>
          <w:lang w:val="de-DE"/>
        </w:rPr>
        <w:fldChar w:fldCharType="begin"/>
      </w:r>
      <w:r>
        <w:instrText>ADDIN CITAVI.PLACEHOLDER 41455a7e-4e52-400f-8e7c-ac423df117cc PFBsYWNlaG9sZGVyPg0KICA8QWRkSW5WZXJzaW9uPjQuNS4wLjEx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60" w:name="_CTVP00141455a7e4e52400f8e7cac423df117cc"/>
      <w:r w:rsidRPr="006D602E">
        <w:t>Canadian Hydrogen and Fuel Cell Association 2012</w:t>
      </w:r>
      <w:bookmarkEnd w:id="160"/>
      <w:r>
        <w:rPr>
          <w:lang w:val="de-DE"/>
        </w:rPr>
        <w:fldChar w:fldCharType="end"/>
      </w:r>
    </w:p>
  </w:footnote>
  <w:footnote w:id="51">
    <w:p w14:paraId="687E86B5" w14:textId="02100B17" w:rsidR="00E03BEB" w:rsidRPr="00EE21BD"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70b0cb7d-b1c6-43e2-a833-f465d9522231 PFBsYWNlaG9sZGVyPg0KICA8QWRkSW5WZXJzaW9uPjQuNS4wLjEx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63" w:name="_CTVP00170b0cb7db1c643e2a833f465d9522231"/>
      <w:r w:rsidRPr="006D602E">
        <w:t>Bleischwitz et Bader 2010</w:t>
      </w:r>
      <w:bookmarkEnd w:id="163"/>
      <w:r>
        <w:rPr>
          <w:lang w:val="de-DE"/>
        </w:rPr>
        <w:fldChar w:fldCharType="end"/>
      </w:r>
    </w:p>
  </w:footnote>
  <w:footnote w:id="52">
    <w:p w14:paraId="5902ABCA" w14:textId="003D1CB2" w:rsidR="00E03BEB" w:rsidRPr="006D602E" w:rsidRDefault="00E03BEB" w:rsidP="00EE21BD">
      <w:pPr>
        <w:pStyle w:val="Notedebasdepage"/>
      </w:pPr>
      <w:r>
        <w:rPr>
          <w:rStyle w:val="Appelnotedebasdep"/>
        </w:rPr>
        <w:footnoteRef/>
      </w:r>
      <w:r>
        <w:t xml:space="preserve"> </w:t>
      </w:r>
      <w:r>
        <w:rPr>
          <w:lang w:val="de-DE"/>
        </w:rPr>
        <w:fldChar w:fldCharType="begin"/>
      </w:r>
      <w:r>
        <w:instrText>ADDIN CITAVI.PLACEHOLDER 02465334-0bc0-456c-b871-59f23762be84 PFBsYWNlaG9sZGVyPg0KICA8QWRkSW5WZXJzaW9uPjQuNS4wLjEx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ubmU8L0ZpcnN0TmFtZT4NCiAgICAgICAgICAgIDxMYXN0TmFtZT5UYW5uZXI8L0xhc3ROYW1lPg0KICAgICAgICAgICAgPE1pZGRsZU5hbWU+TnlnYWFyZDwvTWlkZGxlTmFtZT4NCiAgICAgICAgICAgIDxTZXg+RmVtYWxlPC9TZXg+DQogICAgICAgICAgPC9QZXJzb24+DQogICAgICAgIDwvQXV0aG9ycz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UYW5u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5uZXIgMjAxNDwvVGV4dD4NCiAgICA8L1RleHRVbml0Pg0KICA8L1RleHRVbml0cz4NCjwvUGxhY2Vob2xkZXI+</w:instrText>
      </w:r>
      <w:r>
        <w:rPr>
          <w:lang w:val="de-DE"/>
        </w:rPr>
        <w:fldChar w:fldCharType="separate"/>
      </w:r>
      <w:bookmarkStart w:id="164" w:name="_CTVP001024653340bc0456cb87159f23762be84"/>
      <w:r w:rsidRPr="006D602E">
        <w:t>Tanner 2014</w:t>
      </w:r>
      <w:bookmarkEnd w:id="164"/>
      <w:r>
        <w:rPr>
          <w:lang w:val="de-DE"/>
        </w:rPr>
        <w:fldChar w:fldCharType="end"/>
      </w:r>
    </w:p>
  </w:footnote>
  <w:footnote w:id="53">
    <w:p w14:paraId="56853CA6" w14:textId="03BFA1D0" w:rsidR="00E03BEB" w:rsidRPr="006D602E"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d735a832-ca93-4466-bc0d-b07cc98d3904 PFBsYWNlaG9sZGVyPg0KICA8QWRkSW5WZXJzaW9uPjQuNS4wLjEx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5" w:name="_CTVP001d735a832ca934466bc0db07cc98d3904"/>
      <w:r w:rsidRPr="006D602E">
        <w:t>P. Lako et M.E. Ros 2006</w:t>
      </w:r>
      <w:bookmarkEnd w:id="165"/>
      <w:r>
        <w:rPr>
          <w:lang w:val="de-DE"/>
        </w:rPr>
        <w:fldChar w:fldCharType="end"/>
      </w:r>
    </w:p>
  </w:footnote>
  <w:footnote w:id="54">
    <w:p w14:paraId="50748518" w14:textId="09170A0A" w:rsidR="00E03BEB" w:rsidRPr="006D602E"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fa9edd36-ef1c-4d5d-ad22-fef772f44bf8 PFBsYWNlaG9sZGVyPg0KICA8QWRkSW5WZXJzaW9uPjQuNS4wLjEx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6" w:name="_CTVP001fa9edd36ef1c4d5dad22fef772f44bf8"/>
      <w:r w:rsidRPr="006D602E">
        <w:t>P. Lako et M.E. Ros 2006</w:t>
      </w:r>
      <w:bookmarkEnd w:id="166"/>
      <w:r>
        <w:rPr>
          <w:lang w:val="de-DE"/>
        </w:rPr>
        <w:fldChar w:fldCharType="end"/>
      </w:r>
    </w:p>
  </w:footnote>
  <w:footnote w:id="55">
    <w:p w14:paraId="2122CCED" w14:textId="262A8602" w:rsidR="00E03BEB" w:rsidRPr="0039584E" w:rsidRDefault="00E03BEB"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S4wLjEx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7" w:name="_CTVP001d33eec09f5dd426983060ebd021c41cb"/>
      <w:r w:rsidRPr="006D602E">
        <w:rPr>
          <w:lang w:val="en-US"/>
        </w:rPr>
        <w:t>Brown, Hendry et Harborne 2007</w:t>
      </w:r>
      <w:bookmarkEnd w:id="167"/>
      <w:r>
        <w:rPr>
          <w:lang w:val="de-DE"/>
        </w:rPr>
        <w:fldChar w:fldCharType="end"/>
      </w:r>
    </w:p>
  </w:footnote>
  <w:footnote w:id="56">
    <w:p w14:paraId="4F1C6674" w14:textId="389C7353" w:rsidR="00E03BEB" w:rsidRPr="00E672EB" w:rsidRDefault="00E03BEB"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S4wLjEx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68" w:name="_CTVP001ebae666a2545455e83364a0429f79bf0"/>
      <w:r w:rsidRPr="006D602E">
        <w:rPr>
          <w:lang w:val="en-US"/>
        </w:rPr>
        <w:t>Bleischwitz et Bader 2010</w:t>
      </w:r>
      <w:bookmarkEnd w:id="168"/>
      <w:r>
        <w:rPr>
          <w:lang w:val="de-DE"/>
        </w:rPr>
        <w:fldChar w:fldCharType="end"/>
      </w:r>
    </w:p>
  </w:footnote>
  <w:footnote w:id="57">
    <w:p w14:paraId="0F935F7D" w14:textId="71D975C4" w:rsidR="00E03BEB" w:rsidRPr="00692B82" w:rsidRDefault="00E03BEB"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d387a4e5-f2cc-40d5-92dc-ebbd47d53677 PFBsYWNlaG9sZGVyPg0KICA8QWRkSW5WZXJzaW9uPjQuNS4wLjEx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69" w:name="_CTVP001d387a4e5f2cc40d592dcebbd47d53677"/>
      <w:r>
        <w:rPr>
          <w:lang w:val="de-DE"/>
        </w:rPr>
        <w:t>Dodds et al. 2015</w:t>
      </w:r>
      <w:bookmarkEnd w:id="169"/>
      <w:r>
        <w:rPr>
          <w:lang w:val="de-DE"/>
        </w:rPr>
        <w:fldChar w:fldCharType="end"/>
      </w:r>
    </w:p>
  </w:footnote>
  <w:footnote w:id="58">
    <w:p w14:paraId="23C2EEBE" w14:textId="7C403864" w:rsidR="00E03BEB" w:rsidRPr="00611909" w:rsidRDefault="00E03BEB">
      <w:pPr>
        <w:pStyle w:val="Notedebasdepage"/>
        <w:rPr>
          <w:lang w:val="de-DE"/>
        </w:rPr>
      </w:pPr>
      <w:r>
        <w:rPr>
          <w:rStyle w:val="Appelnotedebasdep"/>
        </w:rPr>
        <w:footnoteRef/>
      </w:r>
      <w:r>
        <w:t xml:space="preserve"> </w:t>
      </w:r>
      <w:r>
        <w:rPr>
          <w:lang w:val="de-DE"/>
        </w:rPr>
        <w:fldChar w:fldCharType="begin"/>
      </w:r>
      <w:r>
        <w:rPr>
          <w:lang w:val="de-DE"/>
        </w:rPr>
        <w:instrText>ADDIN CITAVI.PLACEHOLDER 9221a7cb-2fc8-436c-9f3c-646b795be8c2 PFBsYWNlaG9sZGVyPg0KICA8QWRkSW5WZXJzaW9uPjQuNS4wLjEx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5ld3NwYXBlckFydGljbGU8L1JlZmVyZW5jZVR5cGVJZD4NCiAgICAgICAgPEF1dGhvcnM+DQogICAgICAgICAgPFBlcnNvbj4NCiAgICAgICAgICAgIDxMYXN0TmFtZT5LYXRoYXJpbmEgSGFtYmVyZ2VyPC9MYXN0TmFtZT4NCiAgICAgICAgICA8L1BlcnNvbj4NCiAgICAgICAgPC9BdXRob3Jz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IDIwMTU8L1RleHQ+DQogICAgPC9UZXh0VW5pdD4NCiAgPC9UZXh0VW5pdHM+DQo8L1BsYWNlaG9sZGVyPg==</w:instrText>
      </w:r>
      <w:r>
        <w:rPr>
          <w:lang w:val="de-DE"/>
        </w:rPr>
        <w:fldChar w:fldCharType="separate"/>
      </w:r>
      <w:bookmarkStart w:id="170" w:name="_CTVP0019221a7cb2fc8436c9f3c646b795be8c2"/>
      <w:r>
        <w:rPr>
          <w:lang w:val="de-DE"/>
        </w:rPr>
        <w:t>Katharina Hamberger 2015</w:t>
      </w:r>
      <w:bookmarkEnd w:id="170"/>
      <w:r>
        <w:rPr>
          <w:lang w:val="de-DE"/>
        </w:rPr>
        <w:fldChar w:fldCharType="end"/>
      </w:r>
    </w:p>
  </w:footnote>
  <w:footnote w:id="59">
    <w:p w14:paraId="084DA892" w14:textId="5BD0D338" w:rsidR="00E03BEB" w:rsidRPr="006D602E"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099a7592-ac93-426b-b1bb-4753cfe46f36 PFBsYWNlaG9sZGVyPg0KICA8QWRkSW5WZXJzaW9uPjQuNS4wLjEx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71" w:name="_CTVP001099a7592ac93426bb1bb4753cfe46f36"/>
      <w:r w:rsidRPr="006D602E">
        <w:t>Canadian Hydrogen and Fuel Cell Association 2012</w:t>
      </w:r>
      <w:bookmarkEnd w:id="171"/>
      <w:r>
        <w:rPr>
          <w:lang w:val="de-DE"/>
        </w:rPr>
        <w:fldChar w:fldCharType="end"/>
      </w:r>
    </w:p>
  </w:footnote>
  <w:footnote w:id="60">
    <w:p w14:paraId="2648AFB3" w14:textId="48DBAC53" w:rsidR="00E03BEB" w:rsidRPr="00631395"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ae50607b-c76f-4020-8e94-90a0631a47d1 PFBsYWNlaG9sZGVyPg0KICA8QWRkSW5WZXJzaW9uPjQuNS4wLjEx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631395">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4" w:name="_CTVP001ae50607bc76f40208e9490a0631a47d1"/>
      <w:r w:rsidRPr="00631395">
        <w:t>Brown, Hendry et Harborne 2007</w:t>
      </w:r>
      <w:bookmarkEnd w:id="174"/>
      <w:r>
        <w:rPr>
          <w:lang w:val="de-DE"/>
        </w:rPr>
        <w:fldChar w:fldCharType="end"/>
      </w:r>
    </w:p>
  </w:footnote>
  <w:footnote w:id="61">
    <w:p w14:paraId="4D892484" w14:textId="77777777" w:rsidR="00E03BEB" w:rsidRPr="00631395" w:rsidRDefault="00E03BEB" w:rsidP="009E4A9C">
      <w:pPr>
        <w:pStyle w:val="Notedebasdepage"/>
      </w:pPr>
      <w:r>
        <w:rPr>
          <w:rStyle w:val="Appelnotedebasdep"/>
        </w:rPr>
        <w:footnoteRef/>
      </w:r>
      <w:r w:rsidRPr="00631395">
        <w:t xml:space="preserve"> http://www.fuelcellsystems.co.uk/fcapplications/case-studies/remote-off-grid-power-for-road-network-cctv/</w:t>
      </w:r>
    </w:p>
  </w:footnote>
  <w:footnote w:id="62">
    <w:p w14:paraId="214AC887" w14:textId="77777777" w:rsidR="00E03BEB" w:rsidRPr="00631395" w:rsidRDefault="00E03BEB" w:rsidP="009E4A9C">
      <w:pPr>
        <w:pStyle w:val="Notedebasdepage"/>
      </w:pPr>
      <w:r>
        <w:rPr>
          <w:rStyle w:val="Appelnotedebasdep"/>
        </w:rPr>
        <w:footnoteRef/>
      </w:r>
      <w:r w:rsidRPr="00631395">
        <w:t xml:space="preserve"> http://www.researchgate.net/publication/233987484_Fuel_cell_electric_vehicles_and_hydrogen_infrastructure_status_2012</w:t>
      </w:r>
    </w:p>
  </w:footnote>
  <w:footnote w:id="63">
    <w:p w14:paraId="4CFB9E16" w14:textId="77777777" w:rsidR="00E03BEB" w:rsidRPr="00631395" w:rsidRDefault="00E03BEB" w:rsidP="009E4A9C">
      <w:pPr>
        <w:pStyle w:val="Notedebasdepage"/>
      </w:pPr>
      <w:r>
        <w:rPr>
          <w:rStyle w:val="Appelnotedebasdep"/>
        </w:rPr>
        <w:footnoteRef/>
      </w:r>
      <w:r w:rsidRPr="00631395">
        <w:t xml:space="preserve"> http://www.nrel.gov/docs/fy07osti/41134.pdf</w:t>
      </w:r>
    </w:p>
  </w:footnote>
  <w:footnote w:id="64">
    <w:p w14:paraId="6BEC90ED" w14:textId="6994BF9E" w:rsidR="00E03BEB" w:rsidRPr="004A0FD2" w:rsidRDefault="00E03BEB" w:rsidP="009E4A9C">
      <w:pPr>
        <w:pStyle w:val="Notedebasdepage"/>
        <w:rPr>
          <w:lang w:val="en-GB"/>
        </w:rPr>
      </w:pPr>
      <w:r>
        <w:rPr>
          <w:rStyle w:val="Appelnotedebasdep"/>
        </w:rPr>
        <w:footnoteRef/>
      </w:r>
      <w:r w:rsidRPr="00255742">
        <w:rPr>
          <w:lang w:val="en-GB"/>
        </w:rPr>
        <w:t xml:space="preserve"> </w:t>
      </w:r>
      <w:r>
        <w:fldChar w:fldCharType="begin"/>
      </w:r>
      <w:r w:rsidRPr="00255742">
        <w:rPr>
          <w:lang w:val="en-GB"/>
        </w:rPr>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w:instrText>
      </w:r>
      <w:r>
        <w:rPr>
          <w:lang w:val="en-GB"/>
        </w:rPr>
        <w:instrText>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bookmarkStart w:id="183" w:name="_CTVP001927141d53f814f119764ddf2ba79007d"/>
      <w:r w:rsidRPr="006D602E">
        <w:rPr>
          <w:lang w:val="en-GB"/>
        </w:rPr>
        <w:t>Core-Shell Fuel Cell Electrodes - Energy Innovation Portal</w:t>
      </w:r>
      <w:bookmarkEnd w:id="183"/>
      <w:r>
        <w:fldChar w:fldCharType="end"/>
      </w:r>
    </w:p>
  </w:footnote>
  <w:footnote w:id="65">
    <w:p w14:paraId="6D80B341" w14:textId="1E28D5B1" w:rsidR="00E03BEB" w:rsidRPr="009E4A9C" w:rsidRDefault="00E03BEB" w:rsidP="009E4A9C">
      <w:pPr>
        <w:pStyle w:val="Notedebasdepage"/>
        <w:rPr>
          <w:lang w:val="en-GB"/>
        </w:rPr>
      </w:pPr>
      <w:r>
        <w:rPr>
          <w:rStyle w:val="Appelnotedebasdep"/>
        </w:rPr>
        <w:footnoteRef/>
      </w:r>
      <w:r w:rsidRPr="009E4A9C">
        <w:rPr>
          <w:lang w:val="en-GB"/>
        </w:rPr>
        <w:t xml:space="preserve"> </w:t>
      </w:r>
      <w:r>
        <w:fldChar w:fldCharType="begin"/>
      </w:r>
      <w:r>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184" w:name="_CTVP0018ab5c2d011b04cb48655281143810fe3"/>
      <w:r w:rsidRPr="006D602E">
        <w:rPr>
          <w:lang w:val="en-GB"/>
        </w:rPr>
        <w:t>Wu et al. 2008</w:t>
      </w:r>
      <w:bookmarkEnd w:id="184"/>
      <w:r>
        <w:fldChar w:fldCharType="end"/>
      </w:r>
    </w:p>
  </w:footnote>
  <w:footnote w:id="66">
    <w:p w14:paraId="7D69B8D3" w14:textId="0CCE2C53" w:rsidR="00E03BEB" w:rsidRPr="00300B7F" w:rsidRDefault="00E03BEB" w:rsidP="009E4A9C">
      <w:pPr>
        <w:pStyle w:val="Notedebasdepage"/>
        <w:rPr>
          <w:lang w:val="en-GB"/>
        </w:rPr>
      </w:pPr>
      <w:r>
        <w:rPr>
          <w:rStyle w:val="Appelnotedebasdep"/>
        </w:rPr>
        <w:footnoteRef/>
      </w:r>
      <w:r w:rsidRPr="00300B7F">
        <w:rPr>
          <w:lang w:val="en-GB"/>
        </w:rPr>
        <w:t xml:space="preserve"> </w:t>
      </w:r>
      <w:r>
        <w:fldChar w:fldCharType="begin"/>
      </w:r>
      <w:r>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185" w:name="_CTVP001cf3cb5b429ff4baea531f6a8004ab592"/>
      <w:r w:rsidRPr="006D602E">
        <w:rPr>
          <w:lang w:val="en-GB"/>
        </w:rPr>
        <w:t>Hydrogen Production Processes | Department of Energy</w:t>
      </w:r>
      <w:bookmarkEnd w:id="185"/>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E03BEB" w:rsidRPr="006F1D99" w:rsidRDefault="00E03BEB" w:rsidP="006F1D99">
          <w:pPr>
            <w:pStyle w:val="InfoHeading"/>
          </w:pPr>
          <w:r w:rsidRPr="006F1D99">
            <w:t>Introduction</w:t>
          </w:r>
        </w:p>
      </w:tc>
      <w:tc>
        <w:tcPr>
          <w:tcW w:w="283" w:type="dxa"/>
        </w:tcPr>
        <w:p w14:paraId="22B8A2FD" w14:textId="77777777" w:rsidR="00E03BEB" w:rsidRDefault="00E03BEB">
          <w:pPr>
            <w:pStyle w:val="En-tte"/>
          </w:pPr>
        </w:p>
      </w:tc>
      <w:tc>
        <w:tcPr>
          <w:tcW w:w="1417" w:type="dxa"/>
          <w:vAlign w:val="bottom"/>
        </w:tcPr>
        <w:p w14:paraId="20517FEE" w14:textId="77777777" w:rsidR="00E03BEB" w:rsidRDefault="00E03BEB" w:rsidP="006F1D99">
          <w:pPr>
            <w:pStyle w:val="En-tte"/>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E03BEB" w:rsidRDefault="00E03BEB">
    <w:pPr>
      <w:pStyle w:val="En-tte"/>
    </w:pPr>
    <w:r>
      <w:rPr>
        <w:noProof/>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E03BEB" w:rsidRDefault="00E03BEB">
    <w:pPr>
      <w:pStyle w:val="En-tte"/>
    </w:pPr>
    <w:r w:rsidRPr="006346DF">
      <w:rPr>
        <w:noProof/>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E03BEB" w:rsidRPr="00ED3BFA" w:rsidRDefault="00E03BEB"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3"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E03BEB" w:rsidRPr="00ED3BFA" w:rsidRDefault="00E03BEB"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E03BEB" w:rsidRDefault="00E03BEB">
    <w:pPr>
      <w:pStyle w:val="En-tte"/>
    </w:pPr>
    <w:r w:rsidRPr="006346DF">
      <w:rPr>
        <w:noProof/>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E03BEB" w:rsidRPr="00ED3BFA" w:rsidRDefault="00E03BEB"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E03BEB" w:rsidRPr="00ED3BFA" w:rsidRDefault="00E03BEB"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7E60C269" w:rsidR="00E03BEB" w:rsidRDefault="004C0B60">
    <w:pPr>
      <w:pStyle w:val="En-tte"/>
    </w:pPr>
    <w:r w:rsidRPr="006346DF">
      <w:rPr>
        <w:noProof/>
      </w:rPr>
      <w:drawing>
        <wp:anchor distT="0" distB="0" distL="114300" distR="114300" simplePos="0" relativeHeight="251781120" behindDoc="0" locked="0" layoutInCell="1" allowOverlap="1" wp14:anchorId="18845CEA" wp14:editId="62511A7C">
          <wp:simplePos x="0" y="0"/>
          <wp:positionH relativeFrom="page">
            <wp:align>left</wp:align>
          </wp:positionH>
          <wp:positionV relativeFrom="paragraph">
            <wp:posOffset>-670560</wp:posOffset>
          </wp:positionV>
          <wp:extent cx="7590790" cy="4859020"/>
          <wp:effectExtent l="0" t="0" r="0"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03BEB">
      <w:rPr>
        <w:noProof/>
      </w:rPr>
      <mc:AlternateContent>
        <mc:Choice Requires="wps">
          <w:drawing>
            <wp:anchor distT="0" distB="0" distL="114300" distR="114300" simplePos="0" relativeHeight="251783168" behindDoc="0" locked="0" layoutInCell="1" allowOverlap="1" wp14:anchorId="0B2E009E" wp14:editId="106760E3">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E03BEB" w:rsidRPr="00ED3BFA" w:rsidRDefault="00E03BEB"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5"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E03BEB" w:rsidRPr="00ED3BFA" w:rsidRDefault="00E03BEB" w:rsidP="008E22F8">
                    <w:pPr>
                      <w:jc w:val="right"/>
                      <w:rPr>
                        <w:b/>
                        <w:sz w:val="44"/>
                        <w:szCs w:val="44"/>
                        <w:lang w:val="en-GB"/>
                      </w:rPr>
                    </w:pPr>
                    <w:r>
                      <w:rPr>
                        <w:b/>
                        <w:sz w:val="44"/>
                        <w:szCs w:val="44"/>
                        <w:lang w:val="en-GB"/>
                      </w:rPr>
                      <w:t>Part 3</w:t>
                    </w:r>
                  </w:p>
                </w:txbxContent>
              </v:textbox>
              <w10:wrap anchorx="page"/>
            </v:shape>
          </w:pict>
        </mc:Fallback>
      </mc:AlternateContent>
    </w:r>
    <w:r w:rsidR="00E03BEB">
      <w:rPr>
        <w:noProof/>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sidR="00E03BEB">
      <w:rPr>
        <w:noProof/>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E03BEB" w:rsidRDefault="00E03BEB">
    <w:pPr>
      <w:pStyle w:val="En-tte"/>
    </w:pPr>
    <w:r>
      <w:rPr>
        <w:noProof/>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E03BEB" w:rsidRPr="00ED3BFA" w:rsidRDefault="00E03BEB"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6"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E03BEB" w:rsidRPr="00ED3BFA" w:rsidRDefault="00E03BEB"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E03BEB" w:rsidRDefault="00E03BEB">
    <w:pPr>
      <w:pStyle w:val="En-tte"/>
    </w:pPr>
    <w:r>
      <w:rPr>
        <w:noProof/>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E03BEB" w:rsidRPr="00ED3BFA" w:rsidRDefault="00E03BEB"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7"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E03BEB" w:rsidRPr="00ED3BFA" w:rsidRDefault="00E03BEB"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E03BEB" w:rsidRDefault="00E03BEB">
    <w:pPr>
      <w:pStyle w:val="En-tte"/>
    </w:pPr>
    <w:r>
      <w:rPr>
        <w:noProof/>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E03BEB" w:rsidRPr="00ED3BFA" w:rsidRDefault="00E03BEB"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8"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E03BEB" w:rsidRPr="00ED3BFA" w:rsidRDefault="00E03BEB"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E03BEB" w:rsidRPr="006F1D99" w:rsidRDefault="004F7E3C" w:rsidP="00631395">
          <w:pPr>
            <w:pStyle w:val="InfoHeading"/>
            <w:jc w:val="left"/>
          </w:pPr>
          <w:r>
            <w:fldChar w:fldCharType="begin"/>
          </w:r>
          <w:r>
            <w:instrText xml:space="preserve"> STYLEREF  "Heading 1"  \* MERGEFORMAT </w:instrText>
          </w:r>
          <w:r>
            <w:fldChar w:fldCharType="separate"/>
          </w:r>
          <w:r w:rsidR="009F20A0">
            <w:rPr>
              <w:b/>
              <w:bCs w:val="0"/>
              <w:lang w:val="fr-FR"/>
            </w:rPr>
            <w:t>Erreur ! Utilisez l'onglet Accueil pour appliquer Heading 1 au texte que vous souhaitez faire apparaître ici.</w:t>
          </w:r>
          <w:r>
            <w:fldChar w:fldCharType="end"/>
          </w:r>
        </w:p>
      </w:tc>
      <w:tc>
        <w:tcPr>
          <w:tcW w:w="283" w:type="dxa"/>
        </w:tcPr>
        <w:p w14:paraId="2DB88FDB" w14:textId="77777777" w:rsidR="00E03BEB" w:rsidRDefault="00E03BEB" w:rsidP="00631395">
          <w:pPr>
            <w:pStyle w:val="En-tte"/>
          </w:pPr>
        </w:p>
      </w:tc>
      <w:tc>
        <w:tcPr>
          <w:tcW w:w="1417" w:type="dxa"/>
          <w:vAlign w:val="bottom"/>
        </w:tcPr>
        <w:p w14:paraId="1C7396E8" w14:textId="77777777" w:rsidR="00E03BEB" w:rsidRDefault="00E03BEB" w:rsidP="00631395">
          <w:pPr>
            <w:pStyle w:val="En-tte"/>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E03BEB" w:rsidRPr="00631395" w:rsidRDefault="00E03BEB" w:rsidP="00631395">
    <w:pPr>
      <w:pStyle w:val="En-tte"/>
    </w:pPr>
    <w:r>
      <w:rPr>
        <w:noProof/>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C7085" w14:textId="77777777" w:rsidR="00E03BEB" w:rsidRDefault="00E03BEB">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BBCB9" w14:textId="77777777" w:rsidR="00E03BEB" w:rsidRDefault="00E03BEB">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E03BEB" w:rsidRPr="006F1D99" w:rsidRDefault="004F7E3C" w:rsidP="003C6A7D">
          <w:pPr>
            <w:pStyle w:val="InfoHeading"/>
            <w:jc w:val="left"/>
          </w:pPr>
          <w:fldSimple w:instr=" STYLEREF  &quot;Title Unindexed&quot;  \* MERGEFORMAT ">
            <w:r w:rsidR="009F20A0">
              <w:t>Table of contents</w:t>
            </w:r>
          </w:fldSimple>
        </w:p>
      </w:tc>
      <w:tc>
        <w:tcPr>
          <w:tcW w:w="283" w:type="dxa"/>
        </w:tcPr>
        <w:p w14:paraId="4CAD8348" w14:textId="77777777" w:rsidR="00E03BEB" w:rsidRDefault="00E03BEB" w:rsidP="003C6A7D">
          <w:pPr>
            <w:pStyle w:val="En-tte"/>
          </w:pPr>
        </w:p>
      </w:tc>
      <w:tc>
        <w:tcPr>
          <w:tcW w:w="1417" w:type="dxa"/>
          <w:vAlign w:val="bottom"/>
        </w:tcPr>
        <w:p w14:paraId="37924E54" w14:textId="77777777" w:rsidR="00E03BEB" w:rsidRDefault="00E03BEB" w:rsidP="003C6A7D">
          <w:pPr>
            <w:pStyle w:val="En-tte"/>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E03BEB" w:rsidRPr="00E300D2" w:rsidRDefault="00E03BEB" w:rsidP="00E300D2">
    <w:pPr>
      <w:pStyle w:val="En-tte"/>
    </w:pPr>
    <w:r>
      <w:rPr>
        <w:noProof/>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E03BEB"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E03BEB" w:rsidRDefault="00E03BEB" w:rsidP="00E300D2">
          <w:pPr>
            <w:pStyle w:val="En-tte"/>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E03BEB" w:rsidRDefault="00E03BEB" w:rsidP="00E300D2">
          <w:pPr>
            <w:pStyle w:val="En-tte"/>
          </w:pPr>
        </w:p>
      </w:tc>
      <w:tc>
        <w:tcPr>
          <w:tcW w:w="7370" w:type="dxa"/>
          <w:vAlign w:val="bottom"/>
        </w:tcPr>
        <w:p w14:paraId="0CDF9F6F" w14:textId="4DF6123F" w:rsidR="00E03BEB" w:rsidRDefault="004F7E3C" w:rsidP="00E300D2">
          <w:pPr>
            <w:pStyle w:val="InfoHeading"/>
          </w:pPr>
          <w:fldSimple w:instr=" STYLEREF  &quot;Title Unindexed&quot;  \* MERGEFORMAT ">
            <w:r w:rsidR="009F20A0">
              <w:t>Bambu, the team</w:t>
            </w:r>
          </w:fldSimple>
        </w:p>
      </w:tc>
    </w:tr>
  </w:tbl>
  <w:p w14:paraId="26F1E4EB" w14:textId="77777777" w:rsidR="00E03BEB" w:rsidRDefault="00E03BEB" w:rsidP="00E300D2">
    <w:pPr>
      <w:pStyle w:val="En-tte"/>
    </w:pPr>
    <w:r>
      <w:rPr>
        <w:noProof/>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E03BEB" w:rsidRPr="00E300D2" w:rsidRDefault="00E03BEB" w:rsidP="00E300D2">
    <w:pPr>
      <w:pStyle w:val="En-tt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E03BEB" w:rsidRDefault="00E03BEB">
    <w:pPr>
      <w:pStyle w:val="En-tte"/>
    </w:pPr>
    <w:r w:rsidRPr="006346DF">
      <w:rPr>
        <w:noProof/>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E03BEB" w:rsidRPr="00ED3BFA" w:rsidRDefault="00E03BEB"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2"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E03BEB" w:rsidRPr="00ED3BFA" w:rsidRDefault="00E03BEB"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E03BEB" w:rsidRPr="006F1D99" w:rsidRDefault="00E03BEB" w:rsidP="00635016">
          <w:pPr>
            <w:pStyle w:val="InfoHeading"/>
            <w:jc w:val="left"/>
          </w:pPr>
          <w:r>
            <w:t>XXXX</w:t>
          </w:r>
        </w:p>
      </w:tc>
      <w:tc>
        <w:tcPr>
          <w:tcW w:w="283" w:type="dxa"/>
        </w:tcPr>
        <w:p w14:paraId="2E168E65" w14:textId="77777777" w:rsidR="00E03BEB" w:rsidRDefault="00E03BEB" w:rsidP="00635016">
          <w:pPr>
            <w:pStyle w:val="En-tte"/>
          </w:pPr>
        </w:p>
      </w:tc>
      <w:tc>
        <w:tcPr>
          <w:tcW w:w="1417" w:type="dxa"/>
          <w:vAlign w:val="bottom"/>
        </w:tcPr>
        <w:p w14:paraId="32619022" w14:textId="77777777" w:rsidR="00E03BEB" w:rsidRDefault="00E03BEB"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E03BEB" w:rsidRDefault="00E03BEB">
    <w:pPr>
      <w:pStyle w:val="En-tte"/>
    </w:pPr>
    <w:r>
      <w:rPr>
        <w:noProof/>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E03BEB" w:rsidRPr="006F1D99" w:rsidRDefault="004F7E3C" w:rsidP="00E03BEB">
          <w:pPr>
            <w:pStyle w:val="InfoHeading"/>
            <w:jc w:val="left"/>
          </w:pPr>
          <w:r>
            <w:fldChar w:fldCharType="begin"/>
          </w:r>
          <w:r>
            <w:instrText xml:space="preserve"> STYLEREF  "Heading 1"  \* MERGEFORMAT </w:instrText>
          </w:r>
          <w:r>
            <w:fldChar w:fldCharType="separate"/>
          </w:r>
          <w:r w:rsidR="009F20A0">
            <w:rPr>
              <w:b/>
              <w:bCs w:val="0"/>
              <w:lang w:val="fr-FR"/>
            </w:rPr>
            <w:t>Erreur ! Utilisez l'onglet Accueil pour appliquer Heading 1 au texte que vous souhaitez faire apparaître ici.</w:t>
          </w:r>
          <w:r>
            <w:fldChar w:fldCharType="end"/>
          </w:r>
        </w:p>
      </w:tc>
      <w:tc>
        <w:tcPr>
          <w:tcW w:w="283" w:type="dxa"/>
        </w:tcPr>
        <w:p w14:paraId="1F22254A" w14:textId="77777777" w:rsidR="00E03BEB" w:rsidRDefault="00E03BEB" w:rsidP="003C6A7D">
          <w:pPr>
            <w:pStyle w:val="En-tte"/>
          </w:pPr>
        </w:p>
      </w:tc>
      <w:tc>
        <w:tcPr>
          <w:tcW w:w="1417" w:type="dxa"/>
          <w:vAlign w:val="bottom"/>
        </w:tcPr>
        <w:p w14:paraId="7BFD46D2" w14:textId="77777777" w:rsidR="00E03BEB" w:rsidRDefault="00E03BEB" w:rsidP="003C6A7D">
          <w:pPr>
            <w:pStyle w:val="En-tte"/>
            <w:jc w:val="right"/>
          </w:pPr>
          <w:r w:rsidRPr="00DC610B">
            <w:rPr>
              <w:noProof/>
              <w:color w:val="FFFFFF" w:themeColor="background1"/>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E03BEB" w:rsidRPr="00E300D2" w:rsidRDefault="00E03BEB" w:rsidP="00E300D2">
    <w:pPr>
      <w:pStyle w:val="En-tte"/>
    </w:pPr>
    <w:r>
      <w:rPr>
        <w:noProof/>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E03BEB"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E03BEB" w:rsidRDefault="00E03BEB" w:rsidP="003C6A7D">
          <w:pPr>
            <w:pStyle w:val="En-tte"/>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E03BEB" w:rsidRDefault="00E03BEB" w:rsidP="003C6A7D">
          <w:pPr>
            <w:pStyle w:val="En-tte"/>
          </w:pPr>
        </w:p>
      </w:tc>
      <w:tc>
        <w:tcPr>
          <w:tcW w:w="7370" w:type="dxa"/>
          <w:vAlign w:val="bottom"/>
        </w:tcPr>
        <w:p w14:paraId="7C78D295" w14:textId="342D1115" w:rsidR="00E03BEB" w:rsidRDefault="004F7E3C" w:rsidP="003C6A7D">
          <w:pPr>
            <w:pStyle w:val="InfoHeading"/>
          </w:pPr>
          <w:r>
            <w:fldChar w:fldCharType="begin"/>
          </w:r>
          <w:r>
            <w:instrText xml:space="preserve"> STYLEREF  "Heading 1"  \* MERGEFORMAT </w:instrText>
          </w:r>
          <w:r>
            <w:fldChar w:fldCharType="separate"/>
          </w:r>
          <w:r w:rsidR="009F20A0">
            <w:rPr>
              <w:b/>
              <w:bCs w:val="0"/>
              <w:lang w:val="fr-FR"/>
            </w:rPr>
            <w:t>Erreur ! Utilisez l'onglet Accueil pour appliquer Heading 1 au texte que vous souhaitez faire apparaître ici.</w:t>
          </w:r>
          <w:r>
            <w:fldChar w:fldCharType="end"/>
          </w:r>
        </w:p>
      </w:tc>
    </w:tr>
  </w:tbl>
  <w:p w14:paraId="4EB5F26D" w14:textId="77777777" w:rsidR="00E03BEB" w:rsidRDefault="00E03BEB">
    <w:pPr>
      <w:pStyle w:val="En-tte"/>
    </w:pPr>
    <w:r>
      <w:rPr>
        <w:noProof/>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nstantin Neumann">
    <w15:presenceInfo w15:providerId="None" w15:userId="Konstantin Neu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mirrorMargins/>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A4021"/>
    <w:rsid w:val="000A445D"/>
    <w:rsid w:val="000A6E4D"/>
    <w:rsid w:val="000C007A"/>
    <w:rsid w:val="000E2BCD"/>
    <w:rsid w:val="000F2D58"/>
    <w:rsid w:val="00112646"/>
    <w:rsid w:val="00114543"/>
    <w:rsid w:val="00121827"/>
    <w:rsid w:val="0016647B"/>
    <w:rsid w:val="00171037"/>
    <w:rsid w:val="00176D32"/>
    <w:rsid w:val="0017704C"/>
    <w:rsid w:val="001A14BA"/>
    <w:rsid w:val="001B23FB"/>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55742"/>
    <w:rsid w:val="002726EA"/>
    <w:rsid w:val="00276251"/>
    <w:rsid w:val="0028073B"/>
    <w:rsid w:val="00281309"/>
    <w:rsid w:val="00287056"/>
    <w:rsid w:val="00296483"/>
    <w:rsid w:val="002B4A2E"/>
    <w:rsid w:val="002B5A43"/>
    <w:rsid w:val="002D6F7B"/>
    <w:rsid w:val="002E1466"/>
    <w:rsid w:val="002E4065"/>
    <w:rsid w:val="002F1B23"/>
    <w:rsid w:val="002F56CF"/>
    <w:rsid w:val="002F6DAE"/>
    <w:rsid w:val="0031310D"/>
    <w:rsid w:val="00320B6B"/>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1354D"/>
    <w:rsid w:val="004304CD"/>
    <w:rsid w:val="00431D8D"/>
    <w:rsid w:val="0044553F"/>
    <w:rsid w:val="0045709B"/>
    <w:rsid w:val="0046158D"/>
    <w:rsid w:val="00486059"/>
    <w:rsid w:val="004A2157"/>
    <w:rsid w:val="004B3622"/>
    <w:rsid w:val="004C0B60"/>
    <w:rsid w:val="004C69D0"/>
    <w:rsid w:val="004C7878"/>
    <w:rsid w:val="004D09FD"/>
    <w:rsid w:val="004D2972"/>
    <w:rsid w:val="004F7E3C"/>
    <w:rsid w:val="005042F6"/>
    <w:rsid w:val="00504472"/>
    <w:rsid w:val="00526965"/>
    <w:rsid w:val="00561BE3"/>
    <w:rsid w:val="0057385C"/>
    <w:rsid w:val="005B53C7"/>
    <w:rsid w:val="005C0A9F"/>
    <w:rsid w:val="005D6B46"/>
    <w:rsid w:val="005E0FB7"/>
    <w:rsid w:val="005E5886"/>
    <w:rsid w:val="006106D2"/>
    <w:rsid w:val="00611909"/>
    <w:rsid w:val="00611AA4"/>
    <w:rsid w:val="00620278"/>
    <w:rsid w:val="00631395"/>
    <w:rsid w:val="006346DF"/>
    <w:rsid w:val="00635016"/>
    <w:rsid w:val="006363EE"/>
    <w:rsid w:val="006518BC"/>
    <w:rsid w:val="0067023D"/>
    <w:rsid w:val="00673594"/>
    <w:rsid w:val="006756BE"/>
    <w:rsid w:val="00676AE9"/>
    <w:rsid w:val="00680307"/>
    <w:rsid w:val="0068145D"/>
    <w:rsid w:val="00682C05"/>
    <w:rsid w:val="00692AFE"/>
    <w:rsid w:val="006971CF"/>
    <w:rsid w:val="006A009A"/>
    <w:rsid w:val="006C4460"/>
    <w:rsid w:val="006C534A"/>
    <w:rsid w:val="006C7A1F"/>
    <w:rsid w:val="006C7CB1"/>
    <w:rsid w:val="006D3790"/>
    <w:rsid w:val="006D602E"/>
    <w:rsid w:val="006E73C9"/>
    <w:rsid w:val="006F1D99"/>
    <w:rsid w:val="006F367B"/>
    <w:rsid w:val="007074EE"/>
    <w:rsid w:val="007460AB"/>
    <w:rsid w:val="007519DD"/>
    <w:rsid w:val="007531BE"/>
    <w:rsid w:val="0076254F"/>
    <w:rsid w:val="00763A02"/>
    <w:rsid w:val="007641B1"/>
    <w:rsid w:val="0077034E"/>
    <w:rsid w:val="00776BA1"/>
    <w:rsid w:val="007805A1"/>
    <w:rsid w:val="007869EE"/>
    <w:rsid w:val="00786F8A"/>
    <w:rsid w:val="007B49BA"/>
    <w:rsid w:val="007B7CB2"/>
    <w:rsid w:val="007D46C1"/>
    <w:rsid w:val="00804CAA"/>
    <w:rsid w:val="0080602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E4A9C"/>
    <w:rsid w:val="009F20A0"/>
    <w:rsid w:val="009F230E"/>
    <w:rsid w:val="009F2C8D"/>
    <w:rsid w:val="00A14996"/>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A5E54"/>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75EF4"/>
    <w:rsid w:val="00D8128E"/>
    <w:rsid w:val="00D94E7C"/>
    <w:rsid w:val="00DA4767"/>
    <w:rsid w:val="00DA72D7"/>
    <w:rsid w:val="00DC19B2"/>
    <w:rsid w:val="00DC2377"/>
    <w:rsid w:val="00DC4E66"/>
    <w:rsid w:val="00DE061C"/>
    <w:rsid w:val="00DE6533"/>
    <w:rsid w:val="00E03BEB"/>
    <w:rsid w:val="00E1165C"/>
    <w:rsid w:val="00E2135C"/>
    <w:rsid w:val="00E300D2"/>
    <w:rsid w:val="00E32BD9"/>
    <w:rsid w:val="00E45E6E"/>
    <w:rsid w:val="00E4727A"/>
    <w:rsid w:val="00E54DD2"/>
    <w:rsid w:val="00E67D61"/>
    <w:rsid w:val="00E709ED"/>
    <w:rsid w:val="00E80DAA"/>
    <w:rsid w:val="00E83036"/>
    <w:rsid w:val="00E943B4"/>
    <w:rsid w:val="00EC7357"/>
    <w:rsid w:val="00ED3BFA"/>
    <w:rsid w:val="00EE21BD"/>
    <w:rsid w:val="00EF21B0"/>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7641B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M2">
    <w:name w:val="toc 2"/>
    <w:basedOn w:val="Normal"/>
    <w:next w:val="Normal"/>
    <w:autoRedefine/>
    <w:uiPriority w:val="39"/>
    <w:unhideWhenUsed/>
    <w:rsid w:val="00631395"/>
    <w:pPr>
      <w:tabs>
        <w:tab w:val="left" w:pos="880"/>
        <w:tab w:val="right" w:leader="dot" w:pos="9070"/>
      </w:tabs>
      <w:spacing w:after="100"/>
      <w:ind w:left="220"/>
    </w:pPr>
  </w:style>
  <w:style w:type="character" w:styleId="Lienhypertexte">
    <w:name w:val="Hyperlink"/>
    <w:basedOn w:val="Policepardfaut"/>
    <w:uiPriority w:val="99"/>
    <w:unhideWhenUsed/>
    <w:rsid w:val="002335AD"/>
    <w:rPr>
      <w:color w:val="6699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631395"/>
    <w:pPr>
      <w:tabs>
        <w:tab w:val="left" w:pos="1320"/>
        <w:tab w:val="right" w:leader="dot" w:pos="9070"/>
      </w:tabs>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120"/>
      <w:ind w:left="283" w:hanging="283"/>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Policepardfaut"/>
    <w:rsid w:val="00431D8D"/>
  </w:style>
  <w:style w:type="paragraph" w:styleId="Tabledesillustrations">
    <w:name w:val="table of figures"/>
    <w:basedOn w:val="Normal"/>
    <w:next w:val="Normal"/>
    <w:uiPriority w:val="99"/>
    <w:unhideWhenUsed/>
    <w:rsid w:val="004B3622"/>
    <w:pPr>
      <w:spacing w:after="0"/>
    </w:pPr>
  </w:style>
  <w:style w:type="paragraph" w:styleId="TM4">
    <w:name w:val="toc 4"/>
    <w:basedOn w:val="Normal"/>
    <w:next w:val="Normal"/>
    <w:autoRedefine/>
    <w:uiPriority w:val="39"/>
    <w:unhideWhenUsed/>
    <w:rsid w:val="00631395"/>
    <w:pPr>
      <w:tabs>
        <w:tab w:val="left" w:pos="1540"/>
        <w:tab w:val="right" w:leader="dot" w:pos="9070"/>
      </w:tabs>
      <w:spacing w:after="100"/>
      <w:ind w:left="660"/>
    </w:pPr>
  </w:style>
  <w:style w:type="character" w:styleId="Marquedecommentaire">
    <w:name w:val="annotation reference"/>
    <w:basedOn w:val="Policepardfaut"/>
    <w:uiPriority w:val="99"/>
    <w:semiHidden/>
    <w:unhideWhenUsed/>
    <w:rsid w:val="0068145D"/>
    <w:rPr>
      <w:sz w:val="16"/>
      <w:szCs w:val="16"/>
    </w:rPr>
  </w:style>
  <w:style w:type="paragraph" w:styleId="Commentaire">
    <w:name w:val="annotation text"/>
    <w:basedOn w:val="Normal"/>
    <w:link w:val="CommentaireCar"/>
    <w:uiPriority w:val="99"/>
    <w:semiHidden/>
    <w:unhideWhenUsed/>
    <w:rsid w:val="0068145D"/>
    <w:pPr>
      <w:spacing w:line="240" w:lineRule="auto"/>
    </w:pPr>
    <w:rPr>
      <w:sz w:val="20"/>
      <w:szCs w:val="20"/>
    </w:rPr>
  </w:style>
  <w:style w:type="character" w:customStyle="1" w:styleId="CommentaireCar">
    <w:name w:val="Commentaire Car"/>
    <w:basedOn w:val="Policepardfaut"/>
    <w:link w:val="Commentaire"/>
    <w:uiPriority w:val="99"/>
    <w:semiHidden/>
    <w:rsid w:val="0068145D"/>
    <w:rPr>
      <w:sz w:val="20"/>
      <w:szCs w:val="20"/>
    </w:rPr>
  </w:style>
  <w:style w:type="paragraph" w:styleId="Objetducommentaire">
    <w:name w:val="annotation subject"/>
    <w:basedOn w:val="Commentaire"/>
    <w:next w:val="Commentaire"/>
    <w:link w:val="ObjetducommentaireCar"/>
    <w:uiPriority w:val="99"/>
    <w:semiHidden/>
    <w:unhideWhenUsed/>
    <w:rsid w:val="0068145D"/>
    <w:rPr>
      <w:b/>
      <w:bCs/>
    </w:rPr>
  </w:style>
  <w:style w:type="character" w:customStyle="1" w:styleId="ObjetducommentaireCar">
    <w:name w:val="Objet du commentaire Car"/>
    <w:basedOn w:val="CommentaireCar"/>
    <w:link w:val="Objetducommentaire"/>
    <w:uiPriority w:val="99"/>
    <w:semiHidden/>
    <w:rsid w:val="0068145D"/>
    <w:rPr>
      <w:b/>
      <w:bCs/>
      <w:sz w:val="20"/>
      <w:szCs w:val="20"/>
    </w:rPr>
  </w:style>
  <w:style w:type="character" w:styleId="Rfrenceintense">
    <w:name w:val="Intense Reference"/>
    <w:basedOn w:val="Policepardfaut"/>
    <w:uiPriority w:val="32"/>
    <w:qFormat/>
    <w:rsid w:val="00E943B4"/>
    <w:rPr>
      <w:b/>
      <w:bCs/>
      <w:smallCaps/>
      <w:color w:val="0C055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plugpower.com/" TargetMode="External"/><Relationship Id="rId21" Type="http://schemas.openxmlformats.org/officeDocument/2006/relationships/footer" Target="footer5.xml"/><Relationship Id="rId42" Type="http://schemas.openxmlformats.org/officeDocument/2006/relationships/hyperlink" Target="https://www.youtube.com/watch?v=EvrUjMa-AEo" TargetMode="External"/><Relationship Id="rId63" Type="http://schemas.openxmlformats.org/officeDocument/2006/relationships/header" Target="header11.xml"/><Relationship Id="rId84" Type="http://schemas.openxmlformats.org/officeDocument/2006/relationships/image" Target="media/image31.png"/><Relationship Id="rId138" Type="http://schemas.openxmlformats.org/officeDocument/2006/relationships/hyperlink" Target="https://www.youtube.com/watch?v=ZQ8YR_4vC_k" TargetMode="External"/><Relationship Id="rId159" Type="http://schemas.openxmlformats.org/officeDocument/2006/relationships/fontTable" Target="fontTable.xml"/><Relationship Id="rId107" Type="http://schemas.openxmlformats.org/officeDocument/2006/relationships/image" Target="media/image42.png"/><Relationship Id="rId11" Type="http://schemas.openxmlformats.org/officeDocument/2006/relationships/header" Target="header1.xml"/><Relationship Id="rId32" Type="http://schemas.openxmlformats.org/officeDocument/2006/relationships/image" Target="media/image9.png"/><Relationship Id="rId53" Type="http://schemas.openxmlformats.org/officeDocument/2006/relationships/diagramData" Target="diagrams/data1.xml"/><Relationship Id="rId74" Type="http://schemas.openxmlformats.org/officeDocument/2006/relationships/hyperlink" Target="http://www.fuelcelltoday.com/analysis/analyst-views/2013/13-11-06-the-cost-of-platinum-in-fuel-cell-electric-vehicles" TargetMode="External"/><Relationship Id="rId128" Type="http://schemas.openxmlformats.org/officeDocument/2006/relationships/image" Target="media/image490.png"/><Relationship Id="rId14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 Type="http://schemas.openxmlformats.org/officeDocument/2006/relationships/settings" Target="settings.xml"/><Relationship Id="rId95" Type="http://schemas.openxmlformats.org/officeDocument/2006/relationships/image" Target="media/image36.jpeg"/><Relationship Id="rId160" Type="http://schemas.microsoft.com/office/2011/relationships/people" Target="people.xml"/><Relationship Id="rId22" Type="http://schemas.openxmlformats.org/officeDocument/2006/relationships/header" Target="header6.xml"/><Relationship Id="rId43" Type="http://schemas.openxmlformats.org/officeDocument/2006/relationships/hyperlink" Target="https://www.youtube.com/watch?v=EvrUjMa-AEo" TargetMode="External"/><Relationship Id="rId64" Type="http://schemas.openxmlformats.org/officeDocument/2006/relationships/footer" Target="footer7.xml"/><Relationship Id="rId118" Type="http://schemas.openxmlformats.org/officeDocument/2006/relationships/image" Target="media/image45.jpeg"/><Relationship Id="rId139" Type="http://schemas.openxmlformats.org/officeDocument/2006/relationships/hyperlink" Target="https://www.youtube.com/watch?v=ZQ8YR_4vC_k" TargetMode="External"/><Relationship Id="rId80" Type="http://schemas.openxmlformats.org/officeDocument/2006/relationships/chart" Target="charts/chart8.xml"/><Relationship Id="rId85" Type="http://schemas.openxmlformats.org/officeDocument/2006/relationships/hyperlink" Target="http://www.bloomenergy.com/" TargetMode="External"/><Relationship Id="rId15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2" Type="http://schemas.openxmlformats.org/officeDocument/2006/relationships/header" Target="header2.xml"/><Relationship Id="rId17" Type="http://schemas.openxmlformats.org/officeDocument/2006/relationships/image" Target="media/image4.jpeg"/><Relationship Id="rId33" Type="http://schemas.openxmlformats.org/officeDocument/2006/relationships/image" Target="media/image10.png"/><Relationship Id="rId38" Type="http://schemas.openxmlformats.org/officeDocument/2006/relationships/hyperlink" Target="https://www.youtube.com/watch?v=SrTkT7OpcpI" TargetMode="External"/><Relationship Id="rId59" Type="http://schemas.openxmlformats.org/officeDocument/2006/relationships/diagramLayout" Target="diagrams/layout2.xml"/><Relationship Id="rId103" Type="http://schemas.openxmlformats.org/officeDocument/2006/relationships/image" Target="media/image39.jpeg"/><Relationship Id="rId108" Type="http://schemas.openxmlformats.org/officeDocument/2006/relationships/hyperlink" Target="http://en.wikipedia.org/wiki/Direct_methanol_fuel_cell" TargetMode="External"/><Relationship Id="rId124" Type="http://schemas.openxmlformats.org/officeDocument/2006/relationships/hyperlink" Target="http://www.sfc.com/" TargetMode="External"/><Relationship Id="rId129" Type="http://schemas.openxmlformats.org/officeDocument/2006/relationships/hyperlink" Target="http://www.sfc.com/" TargetMode="External"/><Relationship Id="rId54" Type="http://schemas.openxmlformats.org/officeDocument/2006/relationships/diagramLayout" Target="diagrams/layout1.xml"/><Relationship Id="rId70" Type="http://schemas.microsoft.com/office/2011/relationships/commentsExtended" Target="commentsExtended.xml"/><Relationship Id="rId75" Type="http://schemas.openxmlformats.org/officeDocument/2006/relationships/chart" Target="charts/chart3.xml"/><Relationship Id="rId91" Type="http://schemas.openxmlformats.org/officeDocument/2006/relationships/hyperlink" Target="http://en.wikipedia.org/wiki/Proton_exchange_membrane" TargetMode="External"/><Relationship Id="rId96" Type="http://schemas.openxmlformats.org/officeDocument/2006/relationships/hyperlink" Target="http://www.intelligent-energy.com/" TargetMode="External"/><Relationship Id="rId140" Type="http://schemas.openxmlformats.org/officeDocument/2006/relationships/image" Target="media/image55.png"/><Relationship Id="rId14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6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6.xml"/><Relationship Id="rId28" Type="http://schemas.openxmlformats.org/officeDocument/2006/relationships/image" Target="media/image8.png"/><Relationship Id="rId49" Type="http://schemas.openxmlformats.org/officeDocument/2006/relationships/image" Target="media/image17.jpeg"/><Relationship Id="rId114" Type="http://schemas.openxmlformats.org/officeDocument/2006/relationships/image" Target="media/image44.png"/><Relationship Id="rId119" Type="http://schemas.openxmlformats.org/officeDocument/2006/relationships/image" Target="media/image46.jpeg"/><Relationship Id="rId44" Type="http://schemas.openxmlformats.org/officeDocument/2006/relationships/image" Target="media/image15.png"/><Relationship Id="rId60" Type="http://schemas.openxmlformats.org/officeDocument/2006/relationships/diagramQuickStyle" Target="diagrams/quickStyle2.xml"/><Relationship Id="rId65" Type="http://schemas.openxmlformats.org/officeDocument/2006/relationships/image" Target="media/image27.png"/><Relationship Id="rId81" Type="http://schemas.openxmlformats.org/officeDocument/2006/relationships/chart" Target="charts/chart9.xml"/><Relationship Id="rId86" Type="http://schemas.openxmlformats.org/officeDocument/2006/relationships/image" Target="media/image310.png"/><Relationship Id="rId130" Type="http://schemas.openxmlformats.org/officeDocument/2006/relationships/image" Target="media/image50.jpeg"/><Relationship Id="rId135" Type="http://schemas.openxmlformats.org/officeDocument/2006/relationships/hyperlink" Target="http://www.toshiba.co.jp" TargetMode="External"/><Relationship Id="rId15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12.png"/><Relationship Id="rId109" Type="http://schemas.openxmlformats.org/officeDocument/2006/relationships/image" Target="media/image410.png"/><Relationship Id="rId34" Type="http://schemas.openxmlformats.org/officeDocument/2006/relationships/hyperlink" Target="https://www.youtube.com/watch?v=QFQGXei47c0" TargetMode="External"/><Relationship Id="rId50" Type="http://schemas.openxmlformats.org/officeDocument/2006/relationships/image" Target="media/image18.jpeg"/><Relationship Id="rId55" Type="http://schemas.openxmlformats.org/officeDocument/2006/relationships/diagramQuickStyle" Target="diagrams/quickStyle1.xml"/><Relationship Id="rId76" Type="http://schemas.openxmlformats.org/officeDocument/2006/relationships/chart" Target="charts/chart4.xml"/><Relationship Id="rId97" Type="http://schemas.openxmlformats.org/officeDocument/2006/relationships/hyperlink" Target="http://www.intelligent-energy.com/" TargetMode="External"/><Relationship Id="rId104" Type="http://schemas.openxmlformats.org/officeDocument/2006/relationships/image" Target="media/image40.jpeg"/><Relationship Id="rId120" Type="http://schemas.openxmlformats.org/officeDocument/2006/relationships/image" Target="media/image47.png"/><Relationship Id="rId125" Type="http://schemas.openxmlformats.org/officeDocument/2006/relationships/image" Target="media/image470.png"/><Relationship Id="rId141" Type="http://schemas.openxmlformats.org/officeDocument/2006/relationships/header" Target="header14.xml"/><Relationship Id="rId14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7" Type="http://schemas.openxmlformats.org/officeDocument/2006/relationships/footnotes" Target="footnotes.xml"/><Relationship Id="rId71" Type="http://schemas.openxmlformats.org/officeDocument/2006/relationships/image" Target="media/image28.png"/><Relationship Id="rId92" Type="http://schemas.openxmlformats.org/officeDocument/2006/relationships/image" Target="media/image340.png"/><Relationship Id="rId16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eader" Target="header8.xml"/><Relationship Id="rId24" Type="http://schemas.openxmlformats.org/officeDocument/2006/relationships/header" Target="header7.xml"/><Relationship Id="rId40" Type="http://schemas.openxmlformats.org/officeDocument/2006/relationships/image" Target="media/image13.jpeg"/><Relationship Id="rId45" Type="http://schemas.openxmlformats.org/officeDocument/2006/relationships/image" Target="media/image16.jpeg"/><Relationship Id="rId66" Type="http://schemas.openxmlformats.org/officeDocument/2006/relationships/hyperlink" Target="http://en.wikipedia.org/wiki/Cogeneration" TargetMode="External"/><Relationship Id="rId87" Type="http://schemas.openxmlformats.org/officeDocument/2006/relationships/hyperlink" Target="http://www.bloomenergy.com/" TargetMode="External"/><Relationship Id="rId110" Type="http://schemas.openxmlformats.org/officeDocument/2006/relationships/hyperlink" Target="http://panasonic.net" TargetMode="External"/><Relationship Id="rId115" Type="http://schemas.openxmlformats.org/officeDocument/2006/relationships/hyperlink" Target="http://ww.plugpower.com/" TargetMode="External"/><Relationship Id="rId131" Type="http://schemas.openxmlformats.org/officeDocument/2006/relationships/image" Target="media/image51.jpeg"/><Relationship Id="rId136" Type="http://schemas.openxmlformats.org/officeDocument/2006/relationships/image" Target="media/image53.jpeg"/><Relationship Id="rId157" Type="http://schemas.openxmlformats.org/officeDocument/2006/relationships/image" Target="media/image58.jpeg"/><Relationship Id="rId61" Type="http://schemas.openxmlformats.org/officeDocument/2006/relationships/diagramColors" Target="diagrams/colors2.xml"/><Relationship Id="rId82" Type="http://schemas.openxmlformats.org/officeDocument/2006/relationships/header" Target="header12.xml"/><Relationship Id="rId15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header" Target="header9.xml"/><Relationship Id="rId35" Type="http://schemas.openxmlformats.org/officeDocument/2006/relationships/hyperlink" Target="https://www.youtube.com/watch?v=QFQGXei47c0" TargetMode="External"/><Relationship Id="rId56" Type="http://schemas.openxmlformats.org/officeDocument/2006/relationships/diagramColors" Target="diagrams/colors1.xml"/><Relationship Id="rId77" Type="http://schemas.openxmlformats.org/officeDocument/2006/relationships/chart" Target="charts/chart5.xml"/><Relationship Id="rId100" Type="http://schemas.openxmlformats.org/officeDocument/2006/relationships/image" Target="media/image370.png"/><Relationship Id="rId105" Type="http://schemas.openxmlformats.org/officeDocument/2006/relationships/image" Target="media/image41.png"/><Relationship Id="rId126" Type="http://schemas.openxmlformats.org/officeDocument/2006/relationships/image" Target="media/image480.png"/><Relationship Id="rId14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8" Type="http://schemas.openxmlformats.org/officeDocument/2006/relationships/endnotes" Target="endnotes.xml"/><Relationship Id="rId51" Type="http://schemas.openxmlformats.org/officeDocument/2006/relationships/image" Target="media/image19.jpeg"/><Relationship Id="rId72" Type="http://schemas.openxmlformats.org/officeDocument/2006/relationships/hyperlink" Target="http://www.fuelcelltoday.com/analysis/analyst-views/2013/13-11-06-the-cost-of-platinum-in-fuel-cell-electric-vehicles" TargetMode="External"/><Relationship Id="rId93" Type="http://schemas.openxmlformats.org/officeDocument/2006/relationships/hyperlink" Target="http://en.wikipedia.org/wiki/Proton_exchange_membrane" TargetMode="External"/><Relationship Id="rId98" Type="http://schemas.openxmlformats.org/officeDocument/2006/relationships/image" Target="media/image37.png"/><Relationship Id="rId121" Type="http://schemas.openxmlformats.org/officeDocument/2006/relationships/image" Target="media/image48.png"/><Relationship Id="rId142" Type="http://schemas.openxmlformats.org/officeDocument/2006/relationships/footer" Target="footer8.xml"/><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chart" Target="charts/chart1.xml"/><Relationship Id="rId67" Type="http://schemas.openxmlformats.org/officeDocument/2006/relationships/image" Target="media/image270.png"/><Relationship Id="rId116" Type="http://schemas.openxmlformats.org/officeDocument/2006/relationships/image" Target="media/image440.png"/><Relationship Id="rId137" Type="http://schemas.openxmlformats.org/officeDocument/2006/relationships/header" Target="header13.xml"/><Relationship Id="rId158" Type="http://schemas.openxmlformats.org/officeDocument/2006/relationships/header" Target="header16.xml"/><Relationship Id="rId20" Type="http://schemas.openxmlformats.org/officeDocument/2006/relationships/footer" Target="footer4.xml"/><Relationship Id="rId41" Type="http://schemas.openxmlformats.org/officeDocument/2006/relationships/image" Target="media/image14.jpeg"/><Relationship Id="rId62" Type="http://schemas.microsoft.com/office/2007/relationships/diagramDrawing" Target="diagrams/drawing2.xml"/><Relationship Id="rId83" Type="http://schemas.openxmlformats.org/officeDocument/2006/relationships/image" Target="media/image30.png"/><Relationship Id="rId88" Type="http://schemas.openxmlformats.org/officeDocument/2006/relationships/image" Target="media/image32.jpeg"/><Relationship Id="rId111" Type="http://schemas.openxmlformats.org/officeDocument/2006/relationships/image" Target="media/image420.png"/><Relationship Id="rId132" Type="http://schemas.openxmlformats.org/officeDocument/2006/relationships/image" Target="media/image52.png"/><Relationship Id="rId15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 Type="http://schemas.openxmlformats.org/officeDocument/2006/relationships/header" Target="header3.xml"/><Relationship Id="rId36" Type="http://schemas.openxmlformats.org/officeDocument/2006/relationships/image" Target="media/image11.png"/><Relationship Id="rId57" Type="http://schemas.microsoft.com/office/2007/relationships/diagramDrawing" Target="diagrams/drawing1.xml"/><Relationship Id="rId106" Type="http://schemas.openxmlformats.org/officeDocument/2006/relationships/hyperlink" Target="http://panasonic.net" TargetMode="External"/><Relationship Id="rId127" Type="http://schemas.openxmlformats.org/officeDocument/2006/relationships/hyperlink" Target="http://www.sciencedirect.com/science/article/pii/S1464285915301085" TargetMode="External"/><Relationship Id="rId10" Type="http://schemas.openxmlformats.org/officeDocument/2006/relationships/image" Target="media/image2.png"/><Relationship Id="rId31" Type="http://schemas.openxmlformats.org/officeDocument/2006/relationships/header" Target="header10.xml"/><Relationship Id="rId52" Type="http://schemas.openxmlformats.org/officeDocument/2006/relationships/image" Target="media/image20.png"/><Relationship Id="rId73" Type="http://schemas.openxmlformats.org/officeDocument/2006/relationships/image" Target="media/image280.png"/><Relationship Id="rId78" Type="http://schemas.openxmlformats.org/officeDocument/2006/relationships/chart" Target="charts/chart6.xml"/><Relationship Id="rId94" Type="http://schemas.openxmlformats.org/officeDocument/2006/relationships/image" Target="media/image35.png"/><Relationship Id="rId99" Type="http://schemas.openxmlformats.org/officeDocument/2006/relationships/hyperlink" Target="http://www.nedstack.com/" TargetMode="External"/><Relationship Id="rId101" Type="http://schemas.openxmlformats.org/officeDocument/2006/relationships/hyperlink" Target="http://www.nedstack.com/" TargetMode="External"/><Relationship Id="rId122" Type="http://schemas.openxmlformats.org/officeDocument/2006/relationships/hyperlink" Target="http://www.sciencedirect.com/science/article/pii/S1464285915301085" TargetMode="External"/><Relationship Id="rId143" Type="http://schemas.openxmlformats.org/officeDocument/2006/relationships/header" Target="header15.xml"/><Relationship Id="rId14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4" Type="http://schemas.openxmlformats.org/officeDocument/2006/relationships/styles" Target="styles.xml"/><Relationship Id="rId9" Type="http://schemas.openxmlformats.org/officeDocument/2006/relationships/image" Target="media/image1.jpeg"/><Relationship Id="rId68" Type="http://schemas.openxmlformats.org/officeDocument/2006/relationships/hyperlink" Target="http://en.wikipedia.org/wiki/Cogeneration" TargetMode="External"/><Relationship Id="rId89" Type="http://schemas.openxmlformats.org/officeDocument/2006/relationships/image" Target="media/image33.jpeg"/><Relationship Id="rId112" Type="http://schemas.openxmlformats.org/officeDocument/2006/relationships/hyperlink" Target="http://en.wikipedia.org/wiki/Direct_methanol_fuel_cell" TargetMode="External"/><Relationship Id="rId133" Type="http://schemas.openxmlformats.org/officeDocument/2006/relationships/hyperlink" Target="http://www.toshiba.co.jp" TargetMode="External"/><Relationship Id="rId15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6" Type="http://schemas.openxmlformats.org/officeDocument/2006/relationships/footer" Target="footer3.xml"/><Relationship Id="rId37" Type="http://schemas.openxmlformats.org/officeDocument/2006/relationships/hyperlink" Target="https://www.youtube.com/watch?v=SrTkT7OpcpI" TargetMode="External"/><Relationship Id="rId58" Type="http://schemas.openxmlformats.org/officeDocument/2006/relationships/diagramData" Target="diagrams/data2.xml"/><Relationship Id="rId79" Type="http://schemas.openxmlformats.org/officeDocument/2006/relationships/chart" Target="charts/chart7.xml"/><Relationship Id="rId102" Type="http://schemas.openxmlformats.org/officeDocument/2006/relationships/image" Target="media/image38.jpeg"/><Relationship Id="rId123" Type="http://schemas.openxmlformats.org/officeDocument/2006/relationships/image" Target="media/image49.png"/><Relationship Id="rId144" Type="http://schemas.openxmlformats.org/officeDocument/2006/relationships/footer" Target="footer9.xml"/><Relationship Id="rId90" Type="http://schemas.openxmlformats.org/officeDocument/2006/relationships/image" Target="media/image34.png"/><Relationship Id="rId48" Type="http://schemas.openxmlformats.org/officeDocument/2006/relationships/chart" Target="charts/chart2.xml"/><Relationship Id="rId69" Type="http://schemas.openxmlformats.org/officeDocument/2006/relationships/comments" Target="comments.xml"/><Relationship Id="rId113" Type="http://schemas.openxmlformats.org/officeDocument/2006/relationships/image" Target="media/image43.jpeg"/><Relationship Id="rId134" Type="http://schemas.openxmlformats.org/officeDocument/2006/relationships/image" Target="media/image520.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er8.xml.rels><?xml version="1.0" encoding="UTF-8" standalone="yes"?>
<Relationships xmlns="http://schemas.openxmlformats.org/package/2006/relationships"><Relationship Id="rId1" Type="http://schemas.openxmlformats.org/officeDocument/2006/relationships/image" Target="media/image5.png"/></Relationships>
</file>

<file path=word/_rels/footer9.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www.sfc-defense.com/page/portable-pow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26.png"/></Relationships>
</file>

<file path=word/_rels/header12.xml.rels><?xml version="1.0" encoding="UTF-8" standalone="yes"?>
<Relationships xmlns="http://schemas.openxmlformats.org/package/2006/relationships"><Relationship Id="rId1" Type="http://schemas.openxmlformats.org/officeDocument/2006/relationships/image" Target="media/image29.jpg"/></Relationships>
</file>

<file path=word/_rels/header13.xml.rels><?xml version="1.0" encoding="UTF-8" standalone="yes"?>
<Relationships xmlns="http://schemas.openxmlformats.org/package/2006/relationships"><Relationship Id="rId1" Type="http://schemas.openxmlformats.org/officeDocument/2006/relationships/image" Target="media/image54.png"/></Relationships>
</file>

<file path=word/_rels/header14.xml.rels><?xml version="1.0" encoding="UTF-8" standalone="yes"?>
<Relationships xmlns="http://schemas.openxmlformats.org/package/2006/relationships"><Relationship Id="rId1" Type="http://schemas.openxmlformats.org/officeDocument/2006/relationships/image" Target="media/image56.png"/></Relationships>
</file>

<file path=word/_rels/header15.xml.rels><?xml version="1.0" encoding="UTF-8" standalone="yes"?>
<Relationships xmlns="http://schemas.openxmlformats.org/package/2006/relationships"><Relationship Id="rId1" Type="http://schemas.openxmlformats.org/officeDocument/2006/relationships/image" Target="media/image57.png"/></Relationships>
</file>

<file path=word/_rels/header16.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20.xlsx"/><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package" Target="../embeddings/Feuille_de_calcul_Microsoft_Excel2.xlsx"/><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package" Target="../embeddings/Feuille_de_calcul_Microsoft_Excel3.xlsx"/><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package" Target="../embeddings/Feuille_de_calcul_Microsoft_Excel4.xlsx"/><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package" Target="../embeddings/Feuille_de_calcul_Microsoft_Excel5.xlsx"/><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package" Target="../embeddings/Feuille_de_calcul_Microsoft_Excel6.xlsx"/><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package" Target="../embeddings/Feuille_de_calcul_Microsoft_Excel7.xlsx"/><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package" Target="../embeddings/Feuille_de_calcul_Microsoft_Excel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238082736"/>
        <c:axId val="-1238084368"/>
      </c:barChart>
      <c:catAx>
        <c:axId val="-12380827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38084368"/>
        <c:crosses val="autoZero"/>
        <c:auto val="1"/>
        <c:lblAlgn val="ctr"/>
        <c:lblOffset val="100"/>
        <c:noMultiLvlLbl val="0"/>
      </c:catAx>
      <c:valAx>
        <c:axId val="-1238084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380827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fr-FR"/>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238084912"/>
        <c:axId val="-945527568"/>
      </c:barChart>
      <c:catAx>
        <c:axId val="-12380849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fr-FR"/>
          </a:p>
        </c:txPr>
        <c:crossAx val="-945527568"/>
        <c:crosses val="autoZero"/>
        <c:auto val="1"/>
        <c:lblAlgn val="ctr"/>
        <c:lblOffset val="100"/>
        <c:noMultiLvlLbl val="0"/>
      </c:catAx>
      <c:valAx>
        <c:axId val="-94552756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380849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945528656"/>
        <c:axId val="-945525936"/>
      </c:barChart>
      <c:catAx>
        <c:axId val="-945528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45525936"/>
        <c:crosses val="autoZero"/>
        <c:auto val="1"/>
        <c:lblAlgn val="ctr"/>
        <c:lblOffset val="100"/>
        <c:noMultiLvlLbl val="0"/>
      </c:catAx>
      <c:valAx>
        <c:axId val="-945525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45528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945531376"/>
        <c:axId val="-945529200"/>
      </c:barChart>
      <c:catAx>
        <c:axId val="-945531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45529200"/>
        <c:crosses val="autoZero"/>
        <c:auto val="1"/>
        <c:lblAlgn val="ctr"/>
        <c:lblOffset val="100"/>
        <c:noMultiLvlLbl val="0"/>
      </c:catAx>
      <c:valAx>
        <c:axId val="-945529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45531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945528112"/>
        <c:axId val="-943974656"/>
      </c:barChart>
      <c:catAx>
        <c:axId val="-945528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43974656"/>
        <c:crosses val="autoZero"/>
        <c:auto val="1"/>
        <c:lblAlgn val="ctr"/>
        <c:lblOffset val="100"/>
        <c:noMultiLvlLbl val="0"/>
      </c:catAx>
      <c:valAx>
        <c:axId val="-943974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4552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943979008"/>
        <c:axId val="-943976288"/>
      </c:barChart>
      <c:catAx>
        <c:axId val="-943979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43976288"/>
        <c:crosses val="autoZero"/>
        <c:auto val="1"/>
        <c:lblAlgn val="ctr"/>
        <c:lblOffset val="100"/>
        <c:noMultiLvlLbl val="0"/>
      </c:catAx>
      <c:valAx>
        <c:axId val="-943976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943979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1.png"/></Relationships>
</file>

<file path=word/diagrams/_rels/data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1.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DD285208-1FA7-48F2-A325-88FE0BF4BB65}" type="presOf" srcId="{676DE0A4-046E-4C76-A131-D2C54B5B49EE}" destId="{60DFF8CA-6103-4981-914D-3C38802974B5}" srcOrd="0" destOrd="0" presId="NewsLayout3_4/15/2011 5:17:28 PM#11"/>
    <dgm:cxn modelId="{2F1421A1-92BE-4300-BD35-3D73B67D45D3}" type="presOf" srcId="{A1CF204F-A4AE-4C27-A499-A84CC462CB14}" destId="{ED07D604-A1FA-45C2-83E8-46304F4E23CF}" srcOrd="0" destOrd="0" presId="NewsLayout3_4/15/2011 5:17:28 PM#11"/>
    <dgm:cxn modelId="{DD5C4012-BC84-4E81-809B-72D47F51C98D}" type="presParOf" srcId="{ED07D604-A1FA-45C2-83E8-46304F4E23CF}" destId="{60DFF8CA-6103-4981-914D-3C38802974B5}" srcOrd="0" destOrd="0" presId="NewsLayout3_4/15/2011 5:17:28 PM#11"/>
    <dgm:cxn modelId="{E78DF8E4-8526-4CCD-857E-89C54EB3FE59}"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277D97C8-48E5-4DE1-9C06-1E23B5D5BCBD}" type="presOf" srcId="{1402FBA9-F83C-454D-A9A2-354CDB055E0C}" destId="{B2DA7106-F1B8-42A5-8567-017CCB15EDA5}" srcOrd="0" destOrd="1" presId="urn:microsoft.com/office/officeart/2005/8/layout/vList4"/>
    <dgm:cxn modelId="{FE1D3D3C-1B4A-445A-8598-3A54139572B8}" type="presOf" srcId="{C340AB64-4389-4017-9569-1AC440ABE4B8}" destId="{7EEBF651-4C43-4E64-8148-FC8BE36F7A9C}" srcOrd="1" destOrd="0" presId="urn:microsoft.com/office/officeart/2005/8/layout/vList4"/>
    <dgm:cxn modelId="{6529AFDE-7455-4A35-A5AA-1329EF0900C1}" type="presOf" srcId="{A8CDFBF7-4A0A-41E6-A4FB-430EAB28A818}" destId="{4C8D48FF-8EF2-448C-95C8-4B5B92FE2167}" srcOrd="0" destOrd="0"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D92CEA90-A3BD-4DF3-951F-F5471ED68A16}" type="presOf" srcId="{A8CDFBF7-4A0A-41E6-A4FB-430EAB28A818}" destId="{E5D47EAD-CED2-4B45-A536-92FC8CFFA793}" srcOrd="1" destOrd="0" presId="urn:microsoft.com/office/officeart/2005/8/layout/vList4"/>
    <dgm:cxn modelId="{E91F9519-44F2-4928-B753-3210F5F77511}" type="presOf" srcId="{16310D0F-E854-49F6-85B4-54FF37BD104B}" destId="{DEE4C6B8-3D38-4EC1-B9B6-0382BD6E842A}" srcOrd="1" destOrd="1" presId="urn:microsoft.com/office/officeart/2005/8/layout/vList4"/>
    <dgm:cxn modelId="{D2BD1171-B46E-4400-B361-77560D1FAA6A}" type="presOf" srcId="{638BCA77-7703-468F-9492-0F8971F2937A}" destId="{6EB8D6F6-C615-4E2B-B8D0-1C26EE4A585E}" srcOrd="1" destOrd="0" presId="urn:microsoft.com/office/officeart/2005/8/layout/vList4"/>
    <dgm:cxn modelId="{90270C32-3EDF-4A9E-AF7F-8093301BFE49}" type="presOf" srcId="{7EADADC2-36FB-4D80-906A-4EF42622B616}" destId="{E5D47EAD-CED2-4B45-A536-92FC8CFFA793}" srcOrd="1" destOrd="1" presId="urn:microsoft.com/office/officeart/2005/8/layout/vList4"/>
    <dgm:cxn modelId="{B7262D59-9E03-4CC9-B356-9FFD2D04D4E0}" type="presOf" srcId="{A31588B0-7617-4DD4-B99C-D8D287CBD84C}" destId="{0ABC9665-20F4-4117-9473-21E03FEB88BE}" srcOrd="0" destOrd="0"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A372E0C8-2415-4A49-BBF6-065DFAAB8127}" srcId="{C340AB64-4389-4017-9569-1AC440ABE4B8}" destId="{5BBCB804-44EE-4859-A289-EC8C63A4FDF0}" srcOrd="0" destOrd="0" parTransId="{F7B09C73-118D-426D-9C29-A7893B66F065}" sibTransId="{EA3529DD-633C-4D8B-B9C3-ED0579969680}"/>
    <dgm:cxn modelId="{F395773D-D000-4513-83AD-FB9CA1314189}" type="presOf" srcId="{2BF98C47-A3F5-4C01-89F9-C150FA7CAE83}" destId="{DEE4C6B8-3D38-4EC1-B9B6-0382BD6E842A}" srcOrd="1" destOrd="0" presId="urn:microsoft.com/office/officeart/2005/8/layout/vList4"/>
    <dgm:cxn modelId="{CB89F224-5054-4F8B-A22B-81BB18DCAB35}" type="presOf" srcId="{C340AB64-4389-4017-9569-1AC440ABE4B8}" destId="{3800B7A2-6A4B-411C-AF13-A4BEE58EBFC8}" srcOrd="0" destOrd="0" presId="urn:microsoft.com/office/officeart/2005/8/layout/vList4"/>
    <dgm:cxn modelId="{FAFC2591-B633-4387-86C9-DB9096376B9D}" type="presOf" srcId="{2BF98C47-A3F5-4C01-89F9-C150FA7CAE83}" destId="{DCE94FDB-ED74-4EE3-82DB-61C03F70CA5E}" srcOrd="0" destOrd="0" presId="urn:microsoft.com/office/officeart/2005/8/layout/vList4"/>
    <dgm:cxn modelId="{FB4DB394-F771-4F8A-91F7-65405BAD8EA3}" type="presOf" srcId="{638BCA77-7703-468F-9492-0F8971F2937A}" destId="{B2DA7106-F1B8-42A5-8567-017CCB15EDA5}" srcOrd="0" destOrd="0" presId="urn:microsoft.com/office/officeart/2005/8/layout/vList4"/>
    <dgm:cxn modelId="{06B105EE-3D04-4C67-9795-AD8577163207}" type="presOf" srcId="{1402FBA9-F83C-454D-A9A2-354CDB055E0C}" destId="{6EB8D6F6-C615-4E2B-B8D0-1C26EE4A585E}" srcOrd="1" destOrd="1" presId="urn:microsoft.com/office/officeart/2005/8/layout/vList4"/>
    <dgm:cxn modelId="{E549CA54-6294-4F0A-BFE2-7CC842DED274}" type="presOf" srcId="{7EADADC2-36FB-4D80-906A-4EF42622B616}" destId="{4C8D48FF-8EF2-448C-95C8-4B5B92FE2167}" srcOrd="0" destOrd="1"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001F07E2-2025-49BD-B88D-87EB2B6C5D99}" type="presOf" srcId="{16310D0F-E854-49F6-85B4-54FF37BD104B}" destId="{DCE94FDB-ED74-4EE3-82DB-61C03F70CA5E}" srcOrd="0"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BCB97EED-E96C-46E5-99D5-CB8492E42119}" type="presOf" srcId="{5BBCB804-44EE-4859-A289-EC8C63A4FDF0}" destId="{3800B7A2-6A4B-411C-AF13-A4BEE58EBFC8}" srcOrd="0" destOrd="1" presId="urn:microsoft.com/office/officeart/2005/8/layout/vList4"/>
    <dgm:cxn modelId="{C3183595-3DAC-4CC4-B22E-549D58E3898F}" type="presOf" srcId="{5BBCB804-44EE-4859-A289-EC8C63A4FDF0}" destId="{7EEBF651-4C43-4E64-8148-FC8BE36F7A9C}" srcOrd="1" destOrd="1"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14DA31CA-D824-48C9-9A59-F502250DC306}" srcId="{638BCA77-7703-468F-9492-0F8971F2937A}" destId="{1402FBA9-F83C-454D-A9A2-354CDB055E0C}" srcOrd="0" destOrd="0" parTransId="{5BCF16E6-B30B-40ED-8EBA-ABF8855FB9DB}" sibTransId="{C0026346-19C9-444B-9F2C-B7A7FEDC4D94}"/>
    <dgm:cxn modelId="{0D4FD87F-D815-43E9-BD95-7888F9C7BEDE}" type="presParOf" srcId="{0ABC9665-20F4-4117-9473-21E03FEB88BE}" destId="{32E2C055-F077-48F7-9BD6-8374F96FF09F}" srcOrd="0" destOrd="0" presId="urn:microsoft.com/office/officeart/2005/8/layout/vList4"/>
    <dgm:cxn modelId="{2640C38F-F191-48FB-AC51-EB1C859FE491}" type="presParOf" srcId="{32E2C055-F077-48F7-9BD6-8374F96FF09F}" destId="{DCE94FDB-ED74-4EE3-82DB-61C03F70CA5E}" srcOrd="0" destOrd="0" presId="urn:microsoft.com/office/officeart/2005/8/layout/vList4"/>
    <dgm:cxn modelId="{818B5E5D-A6D2-4EA8-A4F0-A9C7C182F521}" type="presParOf" srcId="{32E2C055-F077-48F7-9BD6-8374F96FF09F}" destId="{B1A1E1BC-AC4A-4316-8A8B-AA5D86BE4762}" srcOrd="1" destOrd="0" presId="urn:microsoft.com/office/officeart/2005/8/layout/vList4"/>
    <dgm:cxn modelId="{40B873BA-5FAB-4700-AD86-E19419FC53F2}" type="presParOf" srcId="{32E2C055-F077-48F7-9BD6-8374F96FF09F}" destId="{DEE4C6B8-3D38-4EC1-B9B6-0382BD6E842A}" srcOrd="2" destOrd="0" presId="urn:microsoft.com/office/officeart/2005/8/layout/vList4"/>
    <dgm:cxn modelId="{57393261-3A5B-4D34-AB62-6FC6CECD25A4}" type="presParOf" srcId="{0ABC9665-20F4-4117-9473-21E03FEB88BE}" destId="{07E6AB31-50B1-4EF6-ACC7-85AED178493C}" srcOrd="1" destOrd="0" presId="urn:microsoft.com/office/officeart/2005/8/layout/vList4"/>
    <dgm:cxn modelId="{11A5985E-802C-481D-A964-BC96BCE2C40A}" type="presParOf" srcId="{0ABC9665-20F4-4117-9473-21E03FEB88BE}" destId="{91B926C0-7546-470C-A173-218529FC73B5}" srcOrd="2" destOrd="0" presId="urn:microsoft.com/office/officeart/2005/8/layout/vList4"/>
    <dgm:cxn modelId="{67395C07-A577-438F-A863-8E967CDAD9E3}" type="presParOf" srcId="{91B926C0-7546-470C-A173-218529FC73B5}" destId="{4C8D48FF-8EF2-448C-95C8-4B5B92FE2167}" srcOrd="0" destOrd="0" presId="urn:microsoft.com/office/officeart/2005/8/layout/vList4"/>
    <dgm:cxn modelId="{62CE88A1-231E-4847-9D46-07019779DB04}" type="presParOf" srcId="{91B926C0-7546-470C-A173-218529FC73B5}" destId="{316346CF-7909-4E85-8632-53916C4B5A40}" srcOrd="1" destOrd="0" presId="urn:microsoft.com/office/officeart/2005/8/layout/vList4"/>
    <dgm:cxn modelId="{81A775BE-BF24-487E-9D54-F69F6A920ED5}" type="presParOf" srcId="{91B926C0-7546-470C-A173-218529FC73B5}" destId="{E5D47EAD-CED2-4B45-A536-92FC8CFFA793}" srcOrd="2" destOrd="0" presId="urn:microsoft.com/office/officeart/2005/8/layout/vList4"/>
    <dgm:cxn modelId="{9235355F-BA2F-4F0F-914B-7A5AE1F9E0FD}" type="presParOf" srcId="{0ABC9665-20F4-4117-9473-21E03FEB88BE}" destId="{232660D1-0259-44A6-AB1A-89F85FC63903}" srcOrd="3" destOrd="0" presId="urn:microsoft.com/office/officeart/2005/8/layout/vList4"/>
    <dgm:cxn modelId="{BF6A5F10-4C87-4DEB-ADE3-827609D48D3E}" type="presParOf" srcId="{0ABC9665-20F4-4117-9473-21E03FEB88BE}" destId="{479D704C-A5A2-407C-81D1-9696DABA2533}" srcOrd="4" destOrd="0" presId="urn:microsoft.com/office/officeart/2005/8/layout/vList4"/>
    <dgm:cxn modelId="{E8E0B832-31AB-469E-BD8F-F694361B2737}" type="presParOf" srcId="{479D704C-A5A2-407C-81D1-9696DABA2533}" destId="{3800B7A2-6A4B-411C-AF13-A4BEE58EBFC8}" srcOrd="0" destOrd="0" presId="urn:microsoft.com/office/officeart/2005/8/layout/vList4"/>
    <dgm:cxn modelId="{9A688BFC-4A34-4980-B4F2-95B77F8C0794}" type="presParOf" srcId="{479D704C-A5A2-407C-81D1-9696DABA2533}" destId="{EC3FDD63-D640-42B2-B2CC-D3B7FCFD42EB}" srcOrd="1" destOrd="0" presId="urn:microsoft.com/office/officeart/2005/8/layout/vList4"/>
    <dgm:cxn modelId="{BD3C7691-6D5F-4A71-B60A-6B4B3B6CAD93}" type="presParOf" srcId="{479D704C-A5A2-407C-81D1-9696DABA2533}" destId="{7EEBF651-4C43-4E64-8148-FC8BE36F7A9C}" srcOrd="2" destOrd="0" presId="urn:microsoft.com/office/officeart/2005/8/layout/vList4"/>
    <dgm:cxn modelId="{A80EBC95-4D0F-40E6-8FAF-5A89B93B859C}" type="presParOf" srcId="{0ABC9665-20F4-4117-9473-21E03FEB88BE}" destId="{BAD8D1D6-4045-469D-83BD-F5C7A58C1A63}" srcOrd="5" destOrd="0" presId="urn:microsoft.com/office/officeart/2005/8/layout/vList4"/>
    <dgm:cxn modelId="{27A2D88E-BCD2-4329-B163-CC27ED9A2412}" type="presParOf" srcId="{0ABC9665-20F4-4117-9473-21E03FEB88BE}" destId="{13E78A69-5044-4DED-A634-1366C4F123D1}" srcOrd="6" destOrd="0" presId="urn:microsoft.com/office/officeart/2005/8/layout/vList4"/>
    <dgm:cxn modelId="{B5C9D597-1C64-443D-B449-A18852A7B93F}" type="presParOf" srcId="{13E78A69-5044-4DED-A634-1366C4F123D1}" destId="{B2DA7106-F1B8-42A5-8567-017CCB15EDA5}" srcOrd="0" destOrd="0" presId="urn:microsoft.com/office/officeart/2005/8/layout/vList4"/>
    <dgm:cxn modelId="{2D20C28D-38B8-4651-98F0-350E120437EB}" type="presParOf" srcId="{13E78A69-5044-4DED-A634-1366C4F123D1}" destId="{BEA3C360-D051-4462-A7D1-1E1FB72C185B}" srcOrd="1" destOrd="0" presId="urn:microsoft.com/office/officeart/2005/8/layout/vList4"/>
    <dgm:cxn modelId="{EC4A2DCF-D9EB-443B-9E17-236B13B624D4}"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D69"/>
    <w:rsid w:val="002F1276"/>
    <w:rsid w:val="0030511D"/>
    <w:rsid w:val="00361AEC"/>
    <w:rsid w:val="00363228"/>
    <w:rsid w:val="003809BC"/>
    <w:rsid w:val="004E65D2"/>
    <w:rsid w:val="0053080B"/>
    <w:rsid w:val="006422BA"/>
    <w:rsid w:val="006825B2"/>
    <w:rsid w:val="006869EA"/>
    <w:rsid w:val="006B138D"/>
    <w:rsid w:val="006E4397"/>
    <w:rsid w:val="00745C05"/>
    <w:rsid w:val="00780239"/>
    <w:rsid w:val="00793958"/>
    <w:rsid w:val="007E7321"/>
    <w:rsid w:val="008001AC"/>
    <w:rsid w:val="0089679A"/>
    <w:rsid w:val="009F746E"/>
    <w:rsid w:val="00A81C1B"/>
    <w:rsid w:val="00B544A2"/>
    <w:rsid w:val="00B67B93"/>
    <w:rsid w:val="00C450F2"/>
    <w:rsid w:val="00C761FC"/>
    <w:rsid w:val="00CC1622"/>
    <w:rsid w:val="00D35DA4"/>
    <w:rsid w:val="00D46C49"/>
    <w:rsid w:val="00D533C4"/>
    <w:rsid w:val="00D53D1E"/>
    <w:rsid w:val="00F96BCB"/>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E6E42A-FA3C-4866-A2D7-F72A447BF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53</Pages>
  <Words>13967</Words>
  <Characters>76824</Characters>
  <Application>Microsoft Office Word</Application>
  <DocSecurity>0</DocSecurity>
  <Lines>640</Lines>
  <Paragraphs>1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90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61</cp:revision>
  <cp:lastPrinted>2015-06-04T02:20:00Z</cp:lastPrinted>
  <dcterms:created xsi:type="dcterms:W3CDTF">2015-06-04T02:12:00Z</dcterms:created>
  <dcterms:modified xsi:type="dcterms:W3CDTF">2015-06-1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F:\TSINGHUA\First Year\Semester 2\Global Manufacturing Strategy\Git\Industry-Analysis-Report\Project\references\IAR Fuel Cells\IAR Fuel Cells.ctt4</vt:lpwstr>
  </property>
  <property fmtid="{D5CDD505-2E9C-101B-9397-08002B2CF9AE}" pid="5" name="CitaviDocumentProperty_1">
    <vt:lpwstr>4.5.0.11</vt:lpwstr>
  </property>
</Properties>
</file>